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494A" w:rsidRDefault="00DD58BD" w:rsidP="001E494A">
      <w:pPr>
        <w:pStyle w:val="NoSpacing"/>
        <w:rPr>
          <w:rFonts w:ascii="Times New Roman" w:hAnsi="Times New Roman" w:cs="Times New Roman"/>
          <w:b/>
          <w:sz w:val="20"/>
          <w:szCs w:val="20"/>
        </w:rPr>
      </w:pPr>
      <w:proofErr w:type="gramStart"/>
      <w:r>
        <w:rPr>
          <w:rFonts w:ascii="Times New Roman" w:hAnsi="Times New Roman" w:cs="Times New Roman"/>
          <w:b/>
          <w:sz w:val="20"/>
          <w:szCs w:val="20"/>
        </w:rPr>
        <w:t xml:space="preserve">Table </w:t>
      </w:r>
      <w:r w:rsidR="00581B9F" w:rsidRPr="00CF0E34">
        <w:rPr>
          <w:rFonts w:ascii="Times New Roman" w:hAnsi="Times New Roman" w:cs="Times New Roman"/>
          <w:b/>
          <w:sz w:val="20"/>
          <w:szCs w:val="20"/>
        </w:rPr>
        <w:t xml:space="preserve"> </w:t>
      </w:r>
      <w:r>
        <w:rPr>
          <w:rFonts w:ascii="Times New Roman" w:hAnsi="Times New Roman" w:cs="Times New Roman"/>
          <w:b/>
          <w:sz w:val="20"/>
          <w:szCs w:val="20"/>
        </w:rPr>
        <w:t>S</w:t>
      </w:r>
      <w:r w:rsidR="00581B9F" w:rsidRPr="00CF0E34">
        <w:rPr>
          <w:rFonts w:ascii="Times New Roman" w:hAnsi="Times New Roman" w:cs="Times New Roman"/>
          <w:b/>
          <w:sz w:val="20"/>
          <w:szCs w:val="20"/>
        </w:rPr>
        <w:t>1</w:t>
      </w:r>
      <w:proofErr w:type="gramEnd"/>
      <w:r w:rsidR="001E494A" w:rsidRPr="00CF0E34">
        <w:rPr>
          <w:rFonts w:ascii="Times New Roman" w:hAnsi="Times New Roman" w:cs="Times New Roman"/>
          <w:b/>
          <w:sz w:val="20"/>
          <w:szCs w:val="20"/>
        </w:rPr>
        <w:t xml:space="preserve">.  Allele classification as per the </w:t>
      </w:r>
      <w:r w:rsidR="001E494A" w:rsidRPr="00CF0E34">
        <w:rPr>
          <w:rFonts w:ascii="Times New Roman" w:hAnsi="Times New Roman" w:cs="Times New Roman"/>
          <w:b/>
          <w:i/>
          <w:sz w:val="20"/>
          <w:szCs w:val="20"/>
        </w:rPr>
        <w:t>USH2A</w:t>
      </w:r>
      <w:r w:rsidR="001E494A" w:rsidRPr="00CF0E34">
        <w:rPr>
          <w:rFonts w:ascii="Times New Roman" w:hAnsi="Times New Roman" w:cs="Times New Roman"/>
          <w:b/>
          <w:sz w:val="20"/>
          <w:szCs w:val="20"/>
        </w:rPr>
        <w:t xml:space="preserve"> allelic hierarchy model</w:t>
      </w:r>
      <w:bookmarkStart w:id="0" w:name="_GoBack"/>
      <w:bookmarkEnd w:id="0"/>
    </w:p>
    <w:p w:rsidR="00CF0E34" w:rsidRDefault="00CF0E34" w:rsidP="001E494A">
      <w:pPr>
        <w:pStyle w:val="NoSpacing"/>
        <w:rPr>
          <w:rFonts w:ascii="Times New Roman" w:hAnsi="Times New Roman" w:cs="Times New Roman"/>
          <w:b/>
          <w:sz w:val="20"/>
          <w:szCs w:val="20"/>
        </w:rPr>
      </w:pPr>
    </w:p>
    <w:tbl>
      <w:tblPr>
        <w:tblStyle w:val="TableGrid"/>
        <w:tblW w:w="94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3101"/>
        <w:gridCol w:w="2791"/>
        <w:gridCol w:w="3216"/>
      </w:tblGrid>
      <w:tr w:rsidR="001739A7" w:rsidRPr="00C3373E" w:rsidTr="00B77EF5">
        <w:trPr>
          <w:cantSplit/>
          <w:trHeight w:val="20"/>
          <w:tblHeader/>
        </w:trPr>
        <w:tc>
          <w:tcPr>
            <w:tcW w:w="494" w:type="dxa"/>
            <w:tcBorders>
              <w:top w:val="single" w:sz="4" w:space="0" w:color="auto"/>
              <w:bottom w:val="single" w:sz="4" w:space="0" w:color="auto"/>
              <w:right w:val="single" w:sz="4" w:space="0" w:color="auto"/>
            </w:tcBorders>
          </w:tcPr>
          <w:p w:rsidR="00612639" w:rsidRPr="001739A7" w:rsidRDefault="00612639" w:rsidP="00482B92">
            <w:pPr>
              <w:rPr>
                <w:rFonts w:ascii="Times New Roman" w:hAnsi="Times New Roman" w:cs="Times New Roman"/>
                <w:b/>
                <w:sz w:val="18"/>
                <w:szCs w:val="20"/>
              </w:rPr>
            </w:pPr>
          </w:p>
        </w:tc>
        <w:tc>
          <w:tcPr>
            <w:tcW w:w="2978" w:type="dxa"/>
            <w:tcBorders>
              <w:top w:val="single" w:sz="4" w:space="0" w:color="auto"/>
              <w:left w:val="single" w:sz="4" w:space="0" w:color="auto"/>
              <w:bottom w:val="single" w:sz="4" w:space="0" w:color="auto"/>
              <w:right w:val="single" w:sz="4" w:space="0" w:color="auto"/>
            </w:tcBorders>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b/>
                <w:sz w:val="18"/>
                <w:szCs w:val="20"/>
              </w:rPr>
              <w:t>Nucleotide change</w:t>
            </w:r>
          </w:p>
        </w:tc>
        <w:tc>
          <w:tcPr>
            <w:tcW w:w="2873" w:type="dxa"/>
            <w:tcBorders>
              <w:top w:val="single" w:sz="4" w:space="0" w:color="auto"/>
              <w:left w:val="single" w:sz="4" w:space="0" w:color="auto"/>
              <w:bottom w:val="single" w:sz="4" w:space="0" w:color="auto"/>
              <w:right w:val="single" w:sz="4" w:space="0" w:color="auto"/>
            </w:tcBorders>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b/>
                <w:sz w:val="18"/>
                <w:szCs w:val="20"/>
              </w:rPr>
              <w:t>Amino acid change</w:t>
            </w:r>
          </w:p>
        </w:tc>
        <w:tc>
          <w:tcPr>
            <w:tcW w:w="3088" w:type="dxa"/>
            <w:tcBorders>
              <w:top w:val="single" w:sz="4" w:space="0" w:color="auto"/>
              <w:left w:val="single" w:sz="4" w:space="0" w:color="auto"/>
              <w:bottom w:val="single" w:sz="4" w:space="0" w:color="auto"/>
            </w:tcBorders>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b/>
                <w:sz w:val="18"/>
                <w:szCs w:val="20"/>
              </w:rPr>
              <w:t xml:space="preserve">Key references </w:t>
            </w:r>
          </w:p>
        </w:tc>
      </w:tr>
      <w:tr w:rsidR="001739A7" w:rsidTr="001739A7">
        <w:trPr>
          <w:cantSplit/>
          <w:trHeight w:val="20"/>
        </w:trPr>
        <w:tc>
          <w:tcPr>
            <w:tcW w:w="494" w:type="dxa"/>
            <w:vMerge w:val="restart"/>
            <w:tcBorders>
              <w:top w:val="single" w:sz="4" w:space="0" w:color="auto"/>
              <w:right w:val="single" w:sz="4" w:space="0" w:color="auto"/>
            </w:tcBorders>
            <w:shd w:val="clear" w:color="auto" w:fill="D9D9D9" w:themeFill="background1" w:themeFillShade="D9"/>
            <w:textDirection w:val="tbRl"/>
            <w:vAlign w:val="bottom"/>
          </w:tcPr>
          <w:p w:rsidR="00612639" w:rsidRPr="001739A7" w:rsidRDefault="00612639" w:rsidP="00612639">
            <w:pPr>
              <w:ind w:left="113" w:right="113"/>
              <w:jc w:val="center"/>
              <w:rPr>
                <w:rFonts w:ascii="Times New Roman" w:hAnsi="Times New Roman" w:cs="Times New Roman"/>
                <w:b/>
                <w:sz w:val="18"/>
                <w:szCs w:val="20"/>
              </w:rPr>
            </w:pPr>
            <w:r w:rsidRPr="001739A7">
              <w:rPr>
                <w:rFonts w:ascii="Times New Roman" w:hAnsi="Times New Roman" w:cs="Times New Roman"/>
                <w:b/>
                <w:sz w:val="18"/>
                <w:szCs w:val="20"/>
              </w:rPr>
              <w:t xml:space="preserve">nsRP-enriched </w:t>
            </w:r>
            <w:r w:rsidRPr="001739A7">
              <w:rPr>
                <w:rFonts w:ascii="Times New Roman" w:hAnsi="Times New Roman" w:cs="Times New Roman"/>
                <w:b/>
                <w:i/>
                <w:sz w:val="18"/>
                <w:szCs w:val="20"/>
              </w:rPr>
              <w:t>USH2A</w:t>
            </w:r>
            <w:r w:rsidRPr="001739A7">
              <w:rPr>
                <w:rFonts w:ascii="Times New Roman" w:hAnsi="Times New Roman" w:cs="Times New Roman"/>
                <w:b/>
                <w:sz w:val="18"/>
                <w:szCs w:val="20"/>
              </w:rPr>
              <w:t xml:space="preserve"> alleles</w:t>
            </w:r>
          </w:p>
        </w:tc>
        <w:tc>
          <w:tcPr>
            <w:tcW w:w="2978" w:type="dxa"/>
            <w:tcBorders>
              <w:top w:val="single" w:sz="4" w:space="0" w:color="auto"/>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9882C&gt;G</w:t>
            </w:r>
          </w:p>
        </w:tc>
        <w:tc>
          <w:tcPr>
            <w:tcW w:w="2873" w:type="dxa"/>
            <w:tcBorders>
              <w:top w:val="single" w:sz="4" w:space="0" w:color="auto"/>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p.(Cys3294Trp)</w:t>
            </w:r>
          </w:p>
        </w:tc>
        <w:tc>
          <w:tcPr>
            <w:tcW w:w="3088" w:type="dxa"/>
            <w:tcBorders>
              <w:top w:val="single" w:sz="4" w:space="0" w:color="auto"/>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73/pnas.1308243110", "ISSN" : "1091-6490", "PMID" : "24043777", "abstract" : "We performed whole genome sequencing in 16 unrelated patients with autosomal recessive retinitis pigmentosa (ARRP), a disease characterized by progressive retinal degeneration and caused by mutations in over 50 genes, in search of pathogenic DNA variants. Eight patients were from North America, whereas eight were Japanese, a population for which ARRP seems to have different genetic drivers. Using a specific workflow, we assessed both the coding and noncoding regions of the human genome, including the evaluation of highly polymorphic SNPs, structural and copy number variations, as well as 69 control genomes sequenced by the same procedures. We detected homozygous or compound heterozygous mutations in 7 genes associated with ARRP (USH2A, RDH12, CNGB1, EYS, PDE6B, DFNB31, and CERKL) in eight patients, three Japanese and five Americans. Fourteen of the 16 mutant alleles identified were previously unknown. Among these, there was a 2.3-kb deletion in USH2A and an inverted duplication of ~446 kb in EYS, which would have likely escaped conventional screening techniques or exome sequencing. Moreover, in another Japanese patient, we identified a homozygous frameshift (p.L206fs), absent in more than 2,500 chromosomes from ethnically matched controls, in the ciliary gene NEK2, encoding a serine/threonine-protein kinase. Inactivation of this gene in zebrafish induced retinal photoreceptor defects that were rescued by human NEK2 mRNA. In addition to identifying a previously undescribed ARRP gene, our study highlights the importance of rare structural DNA variations in Mendelian diseases and advocates the need for screening approaches that transcend the analysis of the coding sequences of the human genome.", "author" : [ { "dropping-particle" : "", "family" : "Nishiguchi", "given" : "Koji M", "non-dropping-particle" : "", "parse-names" : false, "suffix" : "" }, { "dropping-particle" : "", "family" : "Tearle", "given" : "Richard G", "non-dropping-particle" : "", "parse-names" : false, "suffix" : "" }, { "dropping-particle" : "", "family" : "Liu", "given" : "Yangfan P", "non-dropping-particle" : "", "parse-names" : false, "suffix" : "" }, { "dropping-particle" : "", "family" : "Oh", "given" : "Edwin C", "non-dropping-particle" : "", "parse-names" : false, "suffix" : "" }, { "dropping-particle" : "", "family" : "Miyake", "given" : "Noriko", "non-dropping-particle" : "", "parse-names" : false, "suffix" : "" }, { "dropping-particle" : "", "family" : "Benaglio", "given" : "Paola", "non-dropping-particle" : "", "parse-names" : false, "suffix" : "" }, { "dropping-particle" : "", "family" : "Harper", "given" : "Shyana", "non-dropping-particle" : "", "parse-names" : false, "suffix" : "" }, { "dropping-particle" : "", "family" : "Koskiniemi-Kuendig", "given" : "Hanna", "non-dropping-particle" : "", "parse-names" : false, "suffix" : "" }, { "dropping-particle" : "", "family" : "Venturini", "given" : "Giulia", "non-dropping-particle" : "", "parse-names" : false, "suffix" : "" }, { "dropping-particle" : "", "family" : "Sharon", "given" : "Dror", "non-dropping-particle" : "", "parse-names" : false, "suffix" : "" }, { "dropping-particle" : "", "family" : "Koenekoop", "given" : "Robert K", "non-dropping-particle" : "", "parse-names" : false, "suffix" : "" }, { "dropping-particle" : "", "family" : "Nakamura", "given" : "Makoto", "non-dropping-particle" : "", "parse-names" : false, "suffix" : "" }, { "dropping-particle" : "", "family" : "Kondo", "given" : "Mineo", "non-dropping-particle" : "", "parse-names" : false, "suffix" : "" }, { "dropping-particle" : "", "family" : "Ueno", "given" : "Shinji", "non-dropping-particle" : "", "parse-names" : false, "suffix" : "" }, { "dropping-particle" : "", "family" : "Yasuma", "given" : "Tetsuhiro R", "non-dropping-particle" : "", "parse-names" : false, "suffix" : "" }, { "dropping-particle" : "", "family" : "Beckmann", "given" : "Jacques S", "non-dropping-particle" : "", "parse-names" : false, "suffix" : "" }, { "dropping-particle" : "", "family" : "Ikegawa", "given" : "Shiro", "non-dropping-particle" : "", "parse-names" : false, "suffix" : "" }, { "dropping-particle" : "", "family" : "Matsumoto", "given" : "Naomichi", "non-dropping-particle" : "", "parse-names" : false, "suffix" : "" }, { "dropping-particle" : "", "family" : "Terasaki", "given" : "Hiroko", "non-dropping-particle" : "", "parse-names" : false, "suffix" : "" }, { "dropping-particle" : "", "family" : "Berson", "given" : "Eliot L", "non-dropping-particle" : "", "parse-names" : false, "suffix" : "" }, { "dropping-particle" : "", "family" : "Katsanis", "given" : "Nicholas", "non-dropping-particle" : "", "parse-names" : false, "suffix" : "" }, { "dropping-particle" : "", "family" : "Rivolta", "given" : "Carlo", "non-dropping-particle" : "", "parse-names" : false, "suffix" : "" } ], "container-title" : "Proceedings of the National Academy of Sciences of the United States of America", "id" : "ITEM-1", "issue" : "40", "issued" : { "date-parts" : [ [ "2013", "10", "1" ] ] }, "page" : "16139-44", "publisher" : "National Academy of Sciences", "title" : "Whole genome sequencing in patients with retinitis pigmentosa reveals pathogenic DNA structural changes and NEK2 as a new disease gene.", "type" : "article-journal", "volume" : "110" }, "uris" : [ "http://www.mendeley.com/documents/?uuid=2d690297-7021-3900-95a4-d7c117edecdf" ] }, { "id" : "ITEM-2",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2",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1,2)", "plainTextFormattedCitation" : "(1,2)", "previouslyFormattedCitation" : "(1,2)"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1,2)</w:t>
            </w:r>
            <w:r w:rsidRPr="001739A7">
              <w:rPr>
                <w:rFonts w:ascii="Times New Roman" w:hAnsi="Times New Roman" w:cs="Times New Roman"/>
                <w:bCs/>
                <w:sz w:val="18"/>
                <w:szCs w:val="20"/>
              </w:rPr>
              <w:fldChar w:fldCharType="end"/>
            </w:r>
            <w:r w:rsidR="001739A7">
              <w:rPr>
                <w:rFonts w:ascii="Times New Roman" w:hAnsi="Times New Roman" w:cs="Times New Roman"/>
                <w:bCs/>
                <w:sz w:val="18"/>
                <w:szCs w:val="20"/>
              </w:rPr>
              <w:t xml:space="preserve"> </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9571-2A&gt;G</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proofErr w:type="gramStart"/>
            <w:r w:rsidRPr="001739A7">
              <w:rPr>
                <w:rFonts w:ascii="Times New Roman" w:hAnsi="Times New Roman" w:cs="Times New Roman"/>
                <w:bCs/>
                <w:sz w:val="18"/>
                <w:szCs w:val="20"/>
              </w:rPr>
              <w:t>p. ?</w:t>
            </w:r>
            <w:proofErr w:type="gramEnd"/>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3390/genes8100256", "ISSN" : "2073-4425", "PMID" : "28981474", "abstract" : "Pericentral retinitis pigmentosa (RP) is an atypical form of RP that affects the near-peripheral retina first and tends to spare the far periphery. This study was performed to further define the genetic basis of this phenotype. We identified a cohort of 43 probands with pericentral RP based on a comprehensive analysis of their retinal phenotype. Genetic analyses of DNA samples from these patients were performed using panel-based next-generation sequencing, copy number variations, and whole exome sequencing (WES). Mutations provisionally responsible for disease were found in 19 of the 43 families (44%) analyzed. These include mutations inRHO(five patients),USH2A(four patients), andPDE6B(two patients). Of 28 putatively pathogenic alleles, 15 (54%) have been previously identified in patients with more common forms of typical RP, while the remaining 13 mutations (46%) were novel. Burden testing of WES data successfully identifiedHGSNATas a cause of pericentral RP in at least two patients, suggesting it is also a relatively common cause of pericentral RP. While additional sequencing might uncover new genes specifically associated with pericentral RP, the current results suggest that genetically pericentral RP is not a separate clinical entity, but rather is part of the spectrum of mild RP phenotypes.", "author" : [ { "dropping-particle" : "", "family" : "Comander", "given" : "Jason", "non-dropping-particle" : "", "parse-names" : false, "suffix" : "" }, { "dropping-particle" : "", "family" : "Weigel-DiFranco", "given" : "Carol", "non-dropping-particle" : "", "parse-names" : false, "suffix" : "" }, { "dropping-particle" : "", "family" : "Maher", "given" : "Matthew", "non-dropping-particle" : "", "parse-names" : false, "suffix" : "" }, { "dropping-particle" : "", "family" : "Place", "given" : "Emily", "non-dropping-particle" : "", "parse-names" : false, "suffix" : "" }, { "dropping-particle" : "", "family" : "Wan", "given" : "Aliete", "non-dropping-particle" : "", "parse-names" : false, "suffix" : "" }, { "dropping-particle" : "", "family" : "Harper", "given" : "Shyana", "non-dropping-particle" : "", "parse-names" : false, "suffix" : "" }, { "dropping-particle" : "", "family" : "Sandberg", "given" : "Michael A", "non-dropping-particle" : "", "parse-names" : false, "suffix" : "" }, { "dropping-particle" : "", "family" : "Navarro-Gomez", "given" : "Daniel", "non-dropping-particle" : "", "parse-names" : false, "suffix" : "" }, { "dropping-particle" : "", "family" : "Pierce", "given" : "Eric A", "non-dropping-particle" : "", "parse-names" : false, "suffix" : "" } ], "container-title" : "Genes", "id" : "ITEM-1", "issue" : "10", "issued" : { "date-parts" : [ [ "2017", "10", "5" ] ] }, "publisher" : "Multidisciplinary Digital Publishing Institute  (MDPI)", "title" : "The Genetic Basis of Pericentral Retinitis Pigmentosa-A Form of Mild Retinitis Pigmentosa.", "type" : "article-journal", "volume" : "8" }, "uris" : [ "http://www.mendeley.com/documents/?uuid=e1241b5c-c76c-3c24-b35e-52f1e92ec4b2" ] }, { "id" : "ITEM-2",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2",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3)", "plainTextFormattedCitation" : "(2,3)", "previouslyFormattedCitation" : "(2,3)"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3)</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4027A&gt;C</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p.(Asn1343His)</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38/ejhg.2013.72", "ISBN" : "doi:10.1038/ejhg.2013.72", "ISSN" : "1018-4813", "PMID" : "23591405", "abstract" : "Hereditary retinal dystrophies (RD) constitute a group of blinding diseases that are characterized by clinical variability and pronounced genetic heterogeneity. The different forms of RD can be caused by mutations in &gt;100 genes, including &gt;1600 exons. Consequently, next generation sequencing (NGS) technologies are among the most promising approaches to identify mutations in RD. So far, NGS is not routinely used in gene diagnostics. We developed a diagnostic NGS pipeline to identify mutations in 170 genetically and clinically unselected RD patients. NGS was applied to 105 RD-associated genes. Underrepresented regions were examined by Sanger sequencing. The NGS approach was successfully established using cases with known sequence alterations. Depending on the initial clinical diagnosis, we identified likely causative mutations in 55% of retinitis pigmentosa and 80% of Bardet-Biedl or Usher syndrome cases. Seventy-one novel mutations in 40 genes were newly associated with RD. The genes USH2A, EYS, ABCA4, and RHO were more frequently affected than others. Occasionally, cases carried mutations in more than one RD-associated gene. In addition, we found possible dominant de-novo mutations in cases with sporadic RD, which implies consequences for counseling of patients and families. NGS-based mutation analyses are reliable and cost-efficient approaches in gene diagnostics of genetically heterogeneous diseases like RD.", "author" : [ { "dropping-particle" : "", "family" : "Gl\u00f6ckle", "given" : "Nicola", "non-dropping-particle" : "", "parse-names" : false, "suffix" : "" }, { "dropping-particle" : "", "family" : "Kohl", "given" : "Susanne", "non-dropping-particle" : "", "parse-names" : false, "suffix" : "" }, { "dropping-particle" : "", "family" : "Mohr", "given" : "Julia", "non-dropping-particle" : "", "parse-names" : false, "suffix" : "" }, { "dropping-particle" : "", "family" : "Scheurenbrand", "given" : "Tim", "non-dropping-particle" : "", "parse-names" : false, "suffix" : "" }, { "dropping-particle" : "", "family" : "Sprecher", "given" : "Andrea", "non-dropping-particle" : "", "parse-names" : false, "suffix" : "" }, { "dropping-particle" : "", "family" : "Weisschuh", "given" : "Nicole", "non-dropping-particle" : "", "parse-names" : false, "suffix" : "" }, { "dropping-particle" : "", "family" : "Bernd", "given" : "Antje", "non-dropping-particle" : "", "parse-names" : false, "suffix" : "" }, { "dropping-particle" : "", "family" : "Rudolph", "given" : "G\u00fcnther", "non-dropping-particle" : "", "parse-names" : false, "suffix" : "" }, { "dropping-particle" : "", "family" : "Schubach", "given" : "Max", "non-dropping-particle" : "", "parse-names" : false, "suffix" : "" }, { "dropping-particle" : "", "family" : "Poloschek", "given" : "Charlotte", "non-dropping-particle" : "", "parse-names" : false, "suffix" : "" }, { "dropping-particle" : "", "family" : "Zrenner", "given" : "Eberhart", "non-dropping-particle" : "", "parse-names" : false, "suffix" : "" }, { "dropping-particle" : "", "family" : "Biskup", "given" : "Saskia", "non-dropping-particle" : "", "parse-names" : false, "suffix" : "" }, { "dropping-particle" : "", "family" : "Berger", "given" : "Wolfgang", "non-dropping-particle" : "", "parse-names" : false, "suffix" : "" }, { "dropping-particle" : "", "family" : "Wissinger", "given" : "Bernd", "non-dropping-particle" : "", "parse-names" : false, "suffix" : "" }, { "dropping-particle" : "", "family" : "Neidhardt", "given" : "John", "non-dropping-particle" : "", "parse-names" : false, "suffix" : "" } ], "container-title" : "European Journal of Human Genetics", "id" : "ITEM-1", "issue" : "1", "issued" : { "date-parts" : [ [ "2014", "1", "17" ] ] }, "page" : "99-104", "publisher" : "Nature Publishing Group", "title" : "Panel-based next generation sequencing as a reliable and efficient technique to detect mutations in unselected patients with retinal dystrophies", "type" : "article-journal", "volume" : "22" }, "uris" : [ "http://www.mendeley.com/documents/?uuid=e9ae8644-b838-300a-8689-1cf260e8208d" ] }, { "id" : "ITEM-2",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2",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4)", "plainTextFormattedCitation" : "(2,4)", "previouslyFormattedCitation" : "(2,4)"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4)</w:t>
            </w:r>
            <w:r w:rsidRPr="001739A7">
              <w:rPr>
                <w:rFonts w:ascii="Times New Roman" w:hAnsi="Times New Roman" w:cs="Times New Roman"/>
                <w:bCs/>
                <w:sz w:val="18"/>
                <w:szCs w:val="20"/>
              </w:rPr>
              <w:fldChar w:fldCharType="end"/>
            </w:r>
            <w:r w:rsidR="001739A7">
              <w:rPr>
                <w:rFonts w:ascii="Times New Roman" w:hAnsi="Times New Roman" w:cs="Times New Roman"/>
                <w:bCs/>
                <w:sz w:val="18"/>
                <w:szCs w:val="20"/>
              </w:rPr>
              <w:t xml:space="preserve"> </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3902G&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p.(Gly1301Val)</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38/ejhg.2014.283", "ISBN" : "1476-5438 (Electronic)\\r1018-4813 (Linking)", "ISSN" : "1476-5438", "PMID" : "25649381", "abstract" : "Defects in USH2A cause both isolated retinal disease and Usher syndrome (ie, retinal disease and deafness). To gain insights into isolated/nonsyndromic USH2A retinopathy, we screened USH2A in 186 probands with recessive retinal disease and no hearing complaint in childhood (discovery cohort) and in 84 probands with recessive retinal disease (replication cohort). Detailed phenotyping, including retinal imaging and audiological assessment, was performed in individuals with two likely disease-causing USH2A variants. Further genetic testing, including screening for a deep-intronic disease-causing variant and large deletions/duplications, was performed in those with one likely disease-causing change. Overall, 23 of 186 probands (discovery cohort) were found to harbour two likely disease-causing variants in USH2A. Some of these variants were predominantly associated with nonsyndromic retinal degeneration ('retinal disease-specific'); these included the common c.2276 G&gt;T, p.(Cys759Phe) mutation and five additional variants: c.2802 T&gt;G, p.(Cys934Trp); c.10073 G&gt;A, p.(Cys3358Tyr); c.11156 G&gt;A, p.(Arg3719His); c.12295-3 T&gt;A; and c.12575 G&gt;A, p.(Arg4192His). An allelic hierarchy was observed in the discovery cohort and confirmed in the replication cohort. In nonsyndromic USH2A disease, retinopathy was consistent with retinitis pigmentosa and the audiological phenotype was variable. USH2A retinopathy is a common cause of nonsyndromic recessive retinal degeneration and has a different mutational spectrum to that observed in Usher syndrome. The following model is proposed: the presence of at least one 'retinal disease-specific' USH2A allele in a patient with USH2A-related disease results in the preservation of normal hearing. Careful genotype-phenotype studies such as this will become increasingly important, especially now that high-throughput sequencing is widely used in the clinical setting.", "author" : [ { "dropping-particle" : "", "family" : "Lenassi", "given" : "Eva", "non-dropping-particle" : "", "parse-names" : false, "suffix" : "" }, { "dropping-particle" : "", "family" : "Vincent", "given" : "Ajoy", "non-dropping-particle" : "", "parse-names" : false, "suffix" : "" }, { "dropping-particle" : "", "family" : "Li", "given" : "Zheng", "non-dropping-particle" : "", "parse-names" : false, "suffix" : "" }, { "dropping-particle" : "", "family" : "Saihan", "given" : "Zubin", "non-dropping-particle" : "", "parse-names" : false, "suffix" : "" }, { "dropping-particle" : "", "family" : "Coffey", "given" : "Alison J", "non-dropping-particle" : "", "parse-names" : false, "suffix" : "" }, { "dropping-particle" : "", "family" : "Steele-Stallard", "given" : "Heather B", "non-dropping-particle" : "", "parse-names" : false, "suffix" : "" }, { "dropping-particle" : "", "family" : "Moore", "given" : "Anthony T", "non-dropping-particle" : "", "parse-names" : false, "suffix" : "" }, { "dropping-particle" : "", "family" : "Steel", "given" : "Karen P", "non-dropping-particle" : "", "parse-names" : false, "suffix" : "" }, { "dropping-particle" : "", "family" : "Luxon", "given" : "Linda M", "non-dropping-particle" : "", "parse-names" : false, "suffix" : "" }, { "dropping-particle" : "", "family" : "H\u00e9on", "given" : "Elise", "non-dropping-particle" : "", "parse-names" : false, "suffix" : "" }, { "dropping-particle" : "", "family" : "Bitner-Glindzicz", "given" : "Maria", "non-dropping-particle" : "", "parse-names" : false, "suffix" : "" }, { "dropping-particle" : "", "family" : "Webster", "given" : "Andrew R", "non-dropping-particle" : "", "parse-names" : false, "suffix" : "" } ], "container-title" : "European journal of human genetics : EJHG", "id" : "ITEM-1", "issue" : "10", "issued" : { "date-parts" : [ [ "2015", "10", "4" ] ] }, "page" : "1318-27", "publisher" : "Nature Publishing Group", "title" : "A detailed clinical and molecular survey of subjects with nonsyndromic USH2A retinopathy reveals an allelic hierarchy of disease-causing variants.", "type" : "article-journal", "volume" : "23" }, "uris" : [ "http://www.mendeley.com/documents/?uuid=29ef1857-dfc5-3174-86cb-272195c89e57" ] }, { "id" : "ITEM-2",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2",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5)", "plainTextFormattedCitation" : "(2,5)", "previouslyFormattedCitation" : "(2,5)"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5)</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eastAsia="Times New Roman" w:hAnsi="Times New Roman" w:cs="Times New Roman"/>
                <w:b/>
                <w:color w:val="000000"/>
                <w:sz w:val="18"/>
                <w:szCs w:val="20"/>
                <w:lang w:eastAsia="en-GB"/>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eastAsia="Times New Roman" w:hAnsi="Times New Roman" w:cs="Times New Roman"/>
                <w:color w:val="000000"/>
                <w:sz w:val="18"/>
                <w:szCs w:val="20"/>
                <w:lang w:eastAsia="en-GB"/>
              </w:rPr>
              <w:t>c.2276G&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sz w:val="18"/>
                <w:szCs w:val="20"/>
              </w:rPr>
            </w:pPr>
            <w:r w:rsidRPr="001739A7">
              <w:rPr>
                <w:rFonts w:ascii="Times New Roman" w:eastAsia="Times New Roman" w:hAnsi="Times New Roman" w:cs="Times New Roman"/>
                <w:color w:val="000000"/>
                <w:sz w:val="18"/>
                <w:szCs w:val="20"/>
                <w:lang w:eastAsia="en-GB"/>
              </w:rPr>
              <w:t>p.(Cys759Phe)</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sz w:val="18"/>
                <w:szCs w:val="20"/>
                <w:vertAlign w:val="superscript"/>
              </w:rPr>
            </w:pPr>
            <w:r w:rsidRPr="001739A7">
              <w:rPr>
                <w:rFonts w:ascii="Times New Roman" w:hAnsi="Times New Roman" w:cs="Times New Roman"/>
                <w:sz w:val="18"/>
                <w:szCs w:val="20"/>
                <w:vertAlign w:val="superscript"/>
              </w:rPr>
              <w:fldChar w:fldCharType="begin" w:fldLock="1"/>
            </w:r>
            <w:r w:rsidRPr="001739A7">
              <w:rPr>
                <w:rFonts w:ascii="Times New Roman" w:hAnsi="Times New Roman" w:cs="Times New Roman"/>
                <w:sz w:val="18"/>
                <w:szCs w:val="20"/>
                <w:vertAlign w:val="superscript"/>
              </w:rPr>
              <w:instrText>ADDIN CSL_CITATION { "citationItems" : [ { "id" : "ITEM-1", "itemData" : { "DOI" : "10.1002/mgg3.25", "ISSN" : "23249269", "PMID" : "24498627", "abstract" : "We show that massively parallel targeted sequencing of 19 genes provides a new and reliable strategy for molecular diagnosis of Usher syndrome (USH) and nonsyndromic deafness, particularly appropriate for these disorders characterized by a high clinical and genetic heterogeneity and a complex structure of several of the genes involved. A series of 71 patients including Usher patients previously screened by Sanger sequencing plus newly referred patients was studied. Ninety-eight percent of the variants previously identified by Sanger sequencing were found by next-generation sequencing (NGS). NGS proved to be efficient as it offers analysis of all relevant genes which is laborious to reach with Sanger sequencing. Among the 13 newly referred Usher patients, both mutations in the same gene were identified in 77% of cases (10 patients) and one candidate pathogenic variant in two additional patients. This work can be considered as pilot for implementing NGS for genetically heterogeneous diseases in clinical service.", "author" : [ { "dropping-particle" : "", "family" : "Besnard", "given" : "Thomas", "non-dropping-particle" : "", "parse-names" : false, "suffix" : "" }, { "dropping-particle" : "", "family" : "Garc\u00eda-Garc\u00eda", "given" : "Gema", "non-dropping-particle" : "", "parse-names" : false, "suffix" : "" }, { "dropping-particle" : "", "family" : "Baux", "given" : "David", "non-dropping-particle" : "", "parse-names" : false, "suffix" : "" }, { "dropping-particle" : "", "family" : "Vach\u00e9", "given" : "Christel", "non-dropping-particle" : "", "parse-names" : false, "suffix" : "" }, { "dropping-particle" : "", "family" : "Faug\u00e8re", "given" : "Val\u00e9rie", "non-dropping-particle" : "", "parse-names" : false, "suffix" : "" }, { "dropping-particle" : "", "family" : "Larrieu", "given" : "Lise", "non-dropping-particle" : "", "parse-names" : false, "suffix" : "" }, { "dropping-particle" : "", "family" : "L\u00e9onard", "given" : "Susana", "non-dropping-particle" : "", "parse-names" : false, "suffix" : "" }, { "dropping-particle" : "", "family" : "Millan", "given" : "Jose M.",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Fran\u00e7oise", "non-dropping-particle" : "", "parse-names" : false, "suffix" : "" } ], "container-title" : "Molecular Genetics &amp; Genomic Medicine", "id" : "ITEM-1", "issue" : "1", "issued" : { "date-parts" : [ [ "2014", "1" ] ] }, "page" : "30-43", "title" : "Experience of targeted Usher exome sequencing as a clinical test", "type" : "article-journal", "volume" : "2" }, "uris" : [ "http://www.mendeley.com/documents/?uuid=203e3a5b-e941-3635-ae65-55c1564c5b4b" ] }, { "id" : "ITEM-2", "itemData" : { "DOI" : "10.1038/sj.ejhg.5200491", "ISBN" : "1018-4813 (Print)", "ISSN" : "10184813", "PMID" : "10909849", "abstract" : "Usher syndrome type II is an autosomal recessive disorder, characterised by stable hearing impairment from childhood and progressive retinitis pigmentosa from the late teens. Mutations in the USH2A gene, located on 1q41, were recently shown to be responsible for Usher syndrome type IIa. We have investigated the molecular pathology of Usher type II by screening the USH2A gene for mutations in 31 unrelated patients from Denmark and Norway. Besides the frequent 2299delG mutation, which accounted for 44% of the disease alleles, a heterogeneous spectrum of mutations was identified. Sixteen new, putative disease-causing mutations were detected, of which 12 were private and four were shared by unrelated patients. The disease-causing mutations were scattered throughout the gene and included six nonsense and seven missense mutations, two deletions and one small insertion. In addition, six non-pathogenic polymorphisms were identified. All missense mutations resulted in major amino acid side-chain alterations. Four missense mutations affected the N-terminal part of USH2A, whereas three missense mutations affected the laminin-type epidermal growth factor-like (LE) domain. The structural consequences of the mutations affecting the LE domain are discussed in relation to the three-dimensional structure of a LE-module of the mouse laminin gamma1 chain.", "author" : [ { "dropping-particle" : "", "family" : "Dreyer", "given" : "B", "non-dropping-particle" : "", "parse-names" : false, "suffix" : "" }, { "dropping-particle" : "", "family" : "Tranebjaerg", "given" : "L", "non-dropping-particle" : "", "parse-names" : false, "suffix" : "" }, { "dropping-particle" : "", "family" : "Rosenberg", "given" : "T", "non-dropping-particle" : "", "parse-names" : false, "suffix" : "" }, { "dropping-particle" : "", "family" : "Weston", "given" : "M D", "non-dropping-particle" : "", "parse-names" : false, "suffix" : "" }, { "dropping-particle" : "", "family" : "Kimberling", "given" : "W J", "non-dropping-particle" : "", "parse-names" : false, "suffix" : "" }, { "dropping-particle" : "", "family" : "Nilssen", "given" : "O", "non-dropping-particle" : "", "parse-names" : false, "suffix" : "" } ], "container-title" : "European journal of human genetics : EJHG", "id" : "ITEM-2", "issue" : "7", "issued" : { "date-parts" : [ [ "2000" ] ] }, "page" : "500-506", "title" : "Identification of novel USH2A mutations: implications for the structure of USH2A protein.", "type" : "article-journal", "volume" : "8" }, "uris" : [ "http://www.mendeley.com/documents/?uuid=e8dbd514-de05-4e83-ae9d-e2fc3d4b8efe" ] }, { "id" : "ITEM-3", "itemData" : { "DOI" : "10.1136/jmg.2006.041764", "ISBN" : "1468-6244 (Electronic)", "ISSN" : "1468-6244", "PMID" : "17085681", "abstract" : "Mutations in USH2A gene have been shown to be responsible for Usher syndrome type II, an autosomal recessive disorder characterised by hearing loss and retinitis pigmentosa. USH2A was firstly described as consisting of 21 exons, but 52 novel exons at the 3' end of the gene were recently identified. In this report, a mutation analysis of the new 52 exons of USH2A gene was carried out in 32 unrelated patients in which both disease-causing mutations could not be found after the screening of the first 21 exons of the USH2A gene. On analysing the new 52 exons, fourteen novel mutations were identified in 14 out of the 32 cases studied, including 7 missense, 5 frameshift, 1 duplication and a putative splice-site mutation.", "author" : [ { "dropping-particle" : "", "family" : "Aller", "given" : "E", "non-dropping-particle" : "", "parse-names" : false, "suffix" : "" }, { "dropping-particle" : "", "family" : "Jaijo", "given" : "T", "non-dropping-particle" : "", "parse-names" : false, "suffix" : "" }, { "dropping-particle" : "", "family" : "Beneyto", "given" : "M", "non-dropping-particle" : "", "parse-names" : false, "suffix" : "" }, { "dropping-particle" : "", "family" : "N\u00e1jera", "given" : "C", "non-dropping-particle" : "", "parse-names" : false, "suffix" : "" }, { "dropping-particle" : "", "family" : "Oltra", "given" : "S", "non-dropping-particle" : "", "parse-names" : false, "suffix" : "" }, { "dropping-particle" : "", "family" : "Ayuso", "given" : "C", "non-dropping-particle" : "", "parse-names" : false, "suffix" : "" }, { "dropping-particle" : "", "family" : "Baiget", "given" : "M", "non-dropping-particle" : "", "parse-names" : false, "suffix" : "" }, { "dropping-particle" : "", "family" : "Carballo", "given" : "M", "non-dropping-particle" : "", "parse-names" : false, "suffix" : "" }, { "dropping-particle" : "", "family" : "Anti\u00f1olo", "given" : "G", "non-dropping-particle" : "", "parse-names" : false, "suffix" : "" }, { "dropping-particle" : "", "family" : "Valverde", "given" : "D", "non-dropping-particle" : "", "parse-names" : false, "suffix" : "" }, { "dropping-particle" : "", "family" : "Moreno", "given" : "F", "non-dropping-particle" : "", "parse-names" : false, "suffix" : "" }, { "dropping-particle" : "", "family" : "Vilela", "given" : "C", "non-dropping-particle" : "", "parse-names" : false, "suffix" : "" }, { "dropping-particle" : "", "family" : "Collado", "given" : "D", "non-dropping-particle" : "", "parse-names" : false, "suffix" : "" }, { "dropping-particle" : "", "family" : "P\u00e9rez-Garrigues", "given" : "H", "non-dropping-particle" : "", "parse-names" : false, "suffix" : "" }, { "dropping-particle" : "", "family" : "Navea", "given" : "A", "non-dropping-particle" : "", "parse-names" : false, "suffix" : "" }, { "dropping-particle" : "", "family" : "Mill\u00e1n", "given" : "J M", "non-dropping-particle" : "", "parse-names" : false, "suffix" : "" } ], "container-title" : "Journal of medical genetics", "id" : "ITEM-3", "issue" : "11", "issued" : { "date-parts" : [ [ "2006", "11" ] ] }, "page" : "e55", "publisher" : "BMJ Publishing Group Ltd", "title" : "Identification of 14 novel mutations in the long isoform of USH2A in Spanish patients with Usher syndrome type II.", "type" : "article-journal", "volume" : "43" }, "uris" : [ "http://www.mendeley.com/documents/?uuid=a46e54e3-3e02-31cb-bbc6-00389c9a16f3" ] }, { "id" : "ITEM-4", "itemData" : { "DOI" : "10.1038/ejhg.2010.14", "ISBN" : "1476-5438 (Electronic)\\n1018-4813 (Linking)", "ISSN" : "1476-5438", "PMID" : "20145675", "abstract" : "Usher syndrome type II is the most common form of Usher syndrome. USH2A is the main responsible gene of the three known to be disease causing. It encodes two isoforms of the protein usherin. This protein is part of an interactome that has an essential role in the development and function of inner ear hair cells and photoreceptors. The gene contains 72 exons spanning over a region of 800 kb. Although numerous mutations have been described, the c.2299delG mutation is the most prevalent in several populations. Its ancestral origin was previously suggested after the identification of a common core haplotype restricted to 250 kb in the 5' region that encodes the short usherin isoform. By extending the haplotype analysis over the 800 kb region of the USH2A gene with a total of 14 intragenic single nucleotide polymorphisms, we have been able to define 10 different c.2299delG haplotypes, showing high variability but preserving the previously described core haplotype. An exhaustive c.2299delG/control haplotype study suggests that the major source of variability in the USH2A gene is recombination. Furthermore, we have evidenced twice the amount of recombination hotspots located in the 500 kb region that covers the 3' end of the gene, explaining the higher variability observed in this region when compared with the 250 kb of the 5' region. Our data confirm the common ancestral origin of the c.2299delG mutation.", "author" : [ { "dropping-particle" : "", "family" : "Aller", "given" : "Elena", "non-dropping-particle" : "", "parse-names" : false, "suffix" : "" }, { "dropping-particle" : "", "family" : "Larrieu", "given" : "Lise", "non-dropping-particle" : "", "parse-names" : false, "suffix" : "" }, { "dropping-particle" : "", "family" : "Jaijo", "given" : "Teresa", "non-dropping-particle" : "", "parse-names" : false, "suffix" : "" }, { "dropping-particle" : "", "family" : "Baux", "given" : "David", "non-dropping-particle" : "", "parse-names" : false, "suffix" : "" }, { "dropping-particle" : "", "family" : "Espin\u00f3s", "given" : "Carmen", "non-dropping-particle" : "", "parse-names" : false, "suffix" : "" }, { "dropping-particle" : "", "family" : "Gonz\u00e1lez-Candelas", "given" : "Fernando", "non-dropping-particle" : "", "parse-names" : false, "suffix" : "" }, { "dropping-particle" : "", "family" : "N\u00e1jera", "given" : "Carmen", "non-dropping-particle" : "", "parse-names" : false, "suffix" : "" }, { "dropping-particle" : "", "family" : "Palau", "given" : "Francesc", "non-dropping-particle" : "", "parse-names" : false, "suffix" : "" }, { "dropping-particle" : "", "family" : "Claustres", "given" : "Mireille", "non-dropping-particle" : "", "parse-names" : false, "suffix" : "" }, { "dropping-particle" : "", "family" : "Roux", "given" : "Anne-Fran\u00e7oise", "non-dropping-particle" : "", "parse-names" : false, "suffix" : "" }, { "dropping-particle" : "", "family" : "Mill\u00e1n", "given" : "Jos\u00e9 M", "non-dropping-particle" : "", "parse-names" : false, "suffix" : "" } ], "container-title" : "European journal of human genetics : EJHG", "id" : "ITEM-4", "issue" : "7", "issued" : { "date-parts" : [ [ "2010" ] ] }, "page" : "788-93", "title" : "The USH2A c.2299delG mutation: dating its common origin in a Southern European population.", "type" : "article-journal", "volume" : "18" }, "uris" : [ "http://www.mendeley.com/documents/?uuid=e586785f-0730-4e16-b05b-84f772e400a2" ] }, { "id" : "ITEM-5", "itemData" : { "DOI" : "10.1002/humu.9042", "ISBN" : "3496398302", "ISSN" : "10981004", "PMID" : "12112664", "abstract" : "Usher syndrome is an autosomal recessive disorder characterized by congenital hearing impairment and retinitis pigmentosa. Three clinical types are known (USH1, USH2 and USH3), and there is an extensive genetic heterogeneity, with at least ten genes implicated. The most frequently mutated genes are MYO7A, which causes USH1B, and usherin, which causes USH2A. We carried out a mutation analysis of these two genes in the Spanish population. Analysis of the MYO7A gene in patients from 30 USH1 families and sporadic cases identified 32% of disease alleles, with mutation Q821X being the most frequent. Most of the remaining variants are private mutations. With regard to USH2, mutation 2299delG was detected in 25% of the Spanish patients. Altogether the mutations detected in USH2A families account for 23% of the disease alleles.", "author" : [ { "dropping-particle" : "", "family" : "N\u00e1jera", "given" : "Carmen", "non-dropping-particle" : "", "parse-names" : false, "suffix" : "" }, { "dropping-particle" : "", "family" : "Beneyto", "given" : "Magdalena", "non-dropping-particle" : "", "parse-names" : false, "suffix" : "" }, { "dropping-particle" : "", "family" : "Blanca", "given" : "Jos\u00e9", "non-dropping-particle" : "", "parse-names" : false, "suffix" : "" }, { "dropping-particle" : "", "family" : "Aller", "given" : "Elena", "non-dropping-particle" : "", "parse-names" : false, "suffix" : "" }, { "dropping-particle" : "", "family" : "Fontcuberta", "given" : "Ana", "non-dropping-particle" : "", "parse-names" : false, "suffix" : "" }, { "dropping-particle" : "", "family" : "Mill\u00e1n", "given" : "Jos\u00e9 Mar\u00eda", "non-dropping-particle" : "", "parse-names" : false, "suffix" : "" }, { "dropping-particle" : "", "family" : "Ayuso", "given" : "Carmen", "non-dropping-particle" : "", "parse-names" : false, "suffix" : "" } ], "container-title" : "Human mutation", "id" : "ITEM-5", "issue" : "1", "issued" : { "date-parts" : [ [ "2002", "7" ] ] }, "page" : "76-77", "title" : "Mutations in myosin VIIA (MYO7A) and usherin (USH2A) in Spanish patients with Usher syndrome types I and II, respectively", "type" : "article-journal", "volume" : "20" }, "uris" : [ "http://www.mendeley.com/documents/?uuid=bca5bd13-9f76-3b17-aff2-fb85531a8c19" ] }, { "id" : "ITEM-6", "itemData" : { "DOI" : "10.1111/j.1399-0004.2005.00481.x", "ISSN" : "00099163", "PMID" : "16098008", "abstract" : "Patients with Usher syndrome type II (USH2) show moderate-to-severe hearing loss (HL), retinitis pigmentosa and normal vestibular function. The progression of HL remains controversial. To evaluate whether a phenotype-genotype correlation exists regarding the issue of progression of HL, only USH2 patients with a defined genotype were selected. Ophthalmologic, vestibular and audiometric examination along with a mutation analysis of the USH2A gene (exons 1--21) was performed in twenty-eight Spanish USH2 patients. Ten different pathogenic mutations and 17 sequence variants not associated with the disease were found. Six of the 10 mutations are novel. Disease alleles were identified in 13 of the 28 families tested. Eight of these 13 families had a mutation found in both alleles. In the other five families, only one mutation was identified. The phenotypic data provide evidence for the existence of phenotypic differences between patients with the same genotype. These differences were observed at both the interfamilial and intrafamilial levels.", "author" : [ { "dropping-particle" : "", "family" : "Bernal", "given" : "S", "non-dropping-particle" : "", "parse-names" : false, "suffix" : "" }, { "dropping-particle" : "", "family" : "Med\u00e0", "given" : "C", "non-dropping-particle" : "", "parse-names" : false, "suffix" : "" }, { "dropping-particle" : "", "family" : "Solans", "given" : "T", "non-dropping-particle" : "", "parse-names" : false, "suffix" : "" }, { "dropping-particle" : "", "family" : "Ayuso", "given" : "C", "non-dropping-particle" : "", "parse-names" : false, "suffix" : "" }, { "dropping-particle" : "", "family" : "Garcia-Sandoval", "given" : "B", "non-dropping-particle" : "", "parse-names" : false, "suffix" : "" }, { "dropping-particle" : "", "family" : "Valverde", "given" : "D", "non-dropping-particle" : "", "parse-names" : false, "suffix" : "" }, { "dropping-particle" : "", "family" : "Rio", "given" : "E", "non-dropping-particle" : "Del", "parse-names" : false, "suffix" : "" }, { "dropping-particle" : "", "family" : "Baiget", "given" : "M", "non-dropping-particle" : "", "parse-names" : false, "suffix" : "" } ], "container-title" : "Clinical Genetics", "id" : "ITEM-6", "issue" : "3", "issued" : { "date-parts" : [ [ "2005", "7", "25" ] ] }, "page" : "204-214", "title" : "Clinical and genetic studies in Spanish patients with Usher syndrome type II: description of new mutations and evidence for a lack of genotype-phenotype correlation", "type" : "article-journal", "volume" : "68" }, "uris" : [ "http://www.mendeley.com/documents/?uuid=7c41096a-04bb-3b7a-ae6a-e78060360028" ] }, { "id" : "ITEM-7", "itemData" : { "DOI" : "10.1016/j.exer.2004.03.005", "ISBN" : "0014-4835 (Print)\\r0014-4835 (Linking)", "ISSN" : "00144835", "PMID" : "15325563", "abstract" : "A screen of the entire coding region of the USH2A gene in 129 unrelated patients with Usher syndrome type II (USH2) and in 146 unrelated patients with non-syndromic autosomal recessive retinitis pigmentosa (ARRP) uncovered 54 different sequence variations, including 18 likely pathogenic mutations (13 frameshift, three nonsense, and two missense), 12 changes of uncertain pathogenicity (11 missense changes and one in-frame deletion), and 24 non-pathogenic rare variants or polymorphisms. Of the 18 likely pathogenic mutations, nine were novel. Among the USH2 patients, 50 (39%) had one or two likely pathogenic mutations. The most common mutant allele in USH2 patients was E767fs, which was found in 29 patients, including one homozygote. Among the ARRP patients, we found 17 (12%) with one or two likely pathogenic mutations. The most common mutant allele in ARRP patients was C759F and it was found in 10 patients. The C759F allele was also found in two USH2 patients; in neither of them was a change in the other allele found. The second most common mutant allele in both patient groups was L1447fs (found in 6/50 USH2 patients and 6/17 ARRP patients). Of the 50+17=67 patients with identified USH2A mutations, only one mutation in one allele was found in 41+12=53 (79%); the reason for the high proportion of patients with only one identified mutation is obscure. Our results indicate that USH2A mutations are found in about 7% of all cases of RP in North America, a frequency similar to the RPGR gene (8%) and the rhodopsin gene (10%). \u00a9 2004 Elsevier Ltd. All rights reserved.", "author" : [ { "dropping-particle" : "", "family" : "Seyedahmadi", "given" : "Babak Jian", "non-dropping-particle" : "", "parse-names" : false, "suffix" : "" }, { "dropping-particle" : "", "family" : "Rivolta", "given" : "Carlo", "non-dropping-particle" : "", "parse-names" : false, "suffix" : "" }, { "dropping-particle" : "", "family" : "Keene", "given" : "Julia A.", "non-dropping-particle" : "", "parse-names" : false, "suffix" : "" }, { "dropping-particle" : "", "family" : "Berson", "given" : "Eliot L.", "non-dropping-particle" : "", "parse-names" : false, "suffix" : "" }, { "dropping-particle" : "", "family" : "Dryja", "given" : "Thaddeus P.", "non-dropping-particle" : "", "parse-names" : false, "suffix" : "" } ], "container-title" : "Experimental Eye Research", "id" : "ITEM-7", "issue" : "2", "issued" : { "date-parts" : [ [ "2004", "8" ] ] }, "page" : "167-173", "title" : "Comprehensive screening of the USH2A gene in Usher syndrome type II and non-syndromic recessive retinitis pigmentosa", "type" : "article-journal", "volume" : "79" }, "uris" : [ "http://www.mendeley.com/documents/?uuid=b08c7ea9-4b0b-35c7-af6e-eb719387f265" ] }, { "id" : "ITEM-8",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8",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9", "itemData" : { "DOI" : "10.1186/1750-1172-6-65", "ISBN" : "1750-1172", "ISSN" : "1750-1172", "PMID" : "22004887", "abstract" : "BACKGROUND: Usher Syndrome type II (USH2) is an autosomal recessive disorder, characterized by moderate to severe hearing impairment and retinitis pigmentosa (RP). Among the three genes implicated, mutations in the USH2A gene account for 74-90% of the USH2 cases.\\n\\nMETHODS: To identify the genetic cause of the disease and determine the frequency of USH2A mutations in a cohort of 88 unrelated USH Spanish patients, we carried out a mutation screening of the 72 coding exons of this gene by direct sequencing. Moreover, we performed functional minigene studies for those changes that were predicted to affect splicing.\\n\\nRESULTS: As a result, a total of 144 DNA sequence variants were identified. Based upon previous studies, allele frequencies, segregation analysis, bioinformatics' predictions and in vitro experiments, 37 variants (23 of them novel) were classified as pathogenic mutations.\\n\\nCONCLUSIONS: This report provide a wide spectrum of USH2A mutations and clinical features, including atypical Usher syndrome phenotypes resembling Usher syndrome type I. Considering only the patients clearly diagnosed with Usher syndrome type II, and results obtained in this and previous studies, we can state that mutations in USH2A are responsible for 76.1% of USH2 disease in patients of Spanish origin.", "author" : [ { "dropping-particle" : "", "family" : "Garc\u00eda-Garc\u00eda", "given" : "Gema", "non-dropping-particle" : "", "parse-names" : false, "suffix" : "" }, { "dropping-particle" : "", "family" : "Aparisi", "given" : "Maria J", "non-dropping-particle" : "", "parse-names" : false, "suffix" : "" }, { "dropping-particle" : "", "family" : "Jaijo", "given" : "Teresa", "non-dropping-particle" : "", "parse-names" : false, "suffix" : "" }, { "dropping-particle" : "", "family" : "Rodrigo", "given" : "Regina", "non-dropping-particle" : "", "parse-names" : false, "suffix" : "" }, { "dropping-particle" : "", "family" : "Leon", "given" : "Ana M", "non-dropping-particle" : "", "parse-names" : false, "suffix" : "" }, { "dropping-particle" : "", "family" : "Avila-Fernandez", "given" : "Almudena", "non-dropping-particle" : "", "parse-names" : false, "suffix" : "" }, { "dropping-particle" : "", "family" : "Blanco-Kelly", "given" : "Fiona", "non-dropping-particle" : "", "parse-names" : false, "suffix" : "" }, { "dropping-particle" : "", "family" : "Bernal", "given" : "Sara", "non-dropping-particle" : "", "parse-names" : false, "suffix" : "" }, { "dropping-particle" : "", "family" : "Navarro", "given" : "Rafael", "non-dropping-particle" : "", "parse-names" : false, "suffix" : "" }, { "dropping-particle" : "", "family" : "Diaz-Llopis", "given" : "Manuel", "non-dropping-particle" : "", "parse-names" : false, "suffix" : "" }, { "dropping-particle" : "", "family" : "Baiget", "given" : "Montserrat", "non-dropping-particle" : "", "parse-names" : false, "suffix" : "" }, { "dropping-particle" : "", "family" : "Ayuso", "given" : "Carmen", "non-dropping-particle" : "", "parse-names" : false, "suffix" : "" }, { "dropping-particle" : "", "family" : "Millan", "given" : "Jose M", "non-dropping-particle" : "", "parse-names" : false, "suffix" : "" }, { "dropping-particle" : "", "family" : "Aller", "given" : "Elena", "non-dropping-particle" : "", "parse-names" : false, "suffix" : "" } ], "container-title" : "Orphanet journal of rare diseases", "id" : "ITEM-9", "issued" : { "date-parts" : [ [ "2011" ] ] }, "page" : "65", "title" : "Mutational screening of the USH2A gene in Spanish USH patients reveals 23 novel pathogenic mutations.", "type" : "article-journal", "volume" : "6" }, "uris" : [ "http://www.mendeley.com/documents/?uuid=7d6ee2fc-d132-3612-9f18-b0f481d45471" ] }, { "id" : "ITEM-10", "itemData" : { "DOI" : "10.1167/iovs.08-2009", "ISBN" : "1552-5783 (Electronic)\\n0146-0404 (Linking)", "ISSN" : "1552-5783", "PMID" : "18641288", "abstract" : "PURPOSE: To estimate the mean rates of ocular function loss in patients with autosomal recessive retinitis pigmentosa due to USH2A mutations.\\n\\nMETHODS: In 125 patients with USH2A mutations, longitudinal regression was used to estimate mean rates of change in Snellen visual acuity, Goldmann visual field area (V4e white test light), and 30-Hz (cone) full-field electroretinogram amplitude. These rates were compared with those of previously studied cohorts with dominant retinitis pigmentosa due to RHO mutations and with X-linked retinitis pigmentosa due to RPGR mutations. Rates of change in patients with the Cys759Phe mutation, the USH2A mutation associated with nonsyndromic disease, were compared with rates of change in patients with the Glu767fs mutation, the most common USH2A mutation associated with Usher syndrome type II (i.e., retinitis pigmentosa and hearing loss).\\n\\nRESULTS: Mean annual exponential rates of decline for the USH2A patients were 2.6% for visual acuity, 7.0% for visual field area, and 13.2% for electroretinogram amplitude. The rate of acuity loss fell between the corresponding rates for the RHO and RPGR patients, whereas the rates for field and ERG amplitude loss were faster than those for the RHO and RPGR patients. No significant differences were found for patients with the Cys759Phe mutation versus patients with the Glu767fs mutation.\\n\\nCONCLUSIONS: On average, USH2A patients lose visual acuity faster than RHO patients and slower than RPGR patients. USH2A patients lose visual field and cone electroretinogram amplitude faster than patients with RHO or RPGR mutations. Patients with a nonsyndromic USH2A mutation have the same retinal disease course as patients with syndromic USH2A disease.", "author" : [ { "dropping-particle" : "", "family" : "Sandberg", "given" : "Michael A", "non-dropping-particle" : "", "parse-names" : false, "suffix" : "" }, { "dropping-particle" : "", "family" : "Rosner", "given" : "Bernard", "non-dropping-particle" : "", "parse-names" : false, "suffix" : "" }, { "dropping-particle" : "", "family" : "Weigel-DiFranco", "given" : "Carol", "non-dropping-particle" : "", "parse-names" : false, "suffix" : "" }, { "dropping-particle" : "", "family" : "McGee", "given" : "Terri L", "non-dropping-particle" : "", "parse-names" : false, "suffix" : "" }, { "dropping-particle" : "", "family" : "Dryja", "given" : "Thaddeus P", "non-dropping-particle" : "", "parse-names" : false, "suffix" : "" }, { "dropping-particle" : "", "family" : "Berson", "given" : "Eliot L", "non-dropping-particle" : "", "parse-names" : false, "suffix" : "" } ], "container-title" : "Investigative ophthalmology &amp; visual science", "id" : "ITEM-10", "issue" : "12", "issued" : { "date-parts" : [ [ "2008", "12" ] ] }, "page" : "5532-9", "publisher" : "NIH Public Access", "title" : "Disease course in patients with autosomal recessive retinitis pigmentosa due to the USH2A gene.", "type" : "article-journal", "volume" : "49" }, "uris" : [ "http://www.mendeley.com/documents/?uuid=6c3551a6-45c2-3ac8-95ce-b2ec54bf8fcb" ] }, { "id" : "ITEM-11", "itemData" : { "DOI" : "10.1086/302926", "ISBN" : "0002-9297 (Print)\\n0002-9297 (Linking)", "ISSN" : "0002-9297", "PMID" : "10775529", "abstract" : "Microdeletions Glu767(1-bp del), Thr967(1-bp del), and Leu1446(2-bp del) in the human USH2A gene have been reported to cause Usher syndrome type II, a disorder characterized by retinitis pigmentosa (RP) and mild-to-severe hearing loss. Each of these three frameshift mutations is predicted to lead to an unstable mRNA transcript that, if translated, would result in a truncated protein lacking the carboxy terminus. Here, we report Cys759Phe, a novel missense mutation in this gene that changes an amino-acid residue within the fifth laminin-epidermal growth factor-like domain of the USH2A gene and that is associated with recessive RP without hearing loss. This single mutation was found in 4.5% of 224 patients with recessive RP, suggesting that USH2A could cause more cases of nonsyndromic recessive RP than does any other gene identified to date.", "author" : [ { "dropping-particle" : "", "family" : "Rivolta", "given" : "C", "non-dropping-particle" : "", "parse-names" : false, "suffix" : "" }, { "dropping-particle" : "", "family" : "Sweklo", "given" : "E A", "non-dropping-particle" : "", "parse-names" : false, "suffix" : "" }, { "dropping-particle" : "", "family" : "Berson", "given" : "E L", "non-dropping-particle" : "", "parse-names" : false, "suffix" : "" }, { "dropping-particle" : "", "family" : "Dryja", "given" : "T P", "non-dropping-particle" : "", "parse-names" : false, "suffix" : "" } ], "container-title" : "American journal of human genetics", "id" : "ITEM-11", "issue" : "6", "issued" : { "date-parts" : [ [ "2000" ] ] }, "page" : "1975-8", "title" : "Missense mutation in the USH2A gene: association with recessive retinitis pigmentosa without hearing loss.", "type" : "article-journal", "volume" : "66" }, "uris" : [ "http://www.mendeley.com/documents/?uuid=ddd9d0ac-7760-4d70-b6be-11bd25acd75e" ] }, { "id" : "ITEM-12", "itemData" : { "DOI" : "10.1038/sj.ejhg.5201138", "ISBN" : "1018-4813 (Print)", "ISSN" : "1018-4813", "PMID" : "14970843", "abstract" : "The most common mutation in the USH2A gene (Usherin), 2299delG, causes both typical Usher (USH) syndrome type II and atypical USH syndrome, two autosomal recessive disorders, characterised by moderate to severe sensorineural hearing loss and retinitis pigmentosa (RP). Furthermore, the C759F mutation in the USH2A gene has been described in 4.5% of patients with nonsyndromic recessive RP. We have investigated the presence of the 2299delG and/or the C759F mutations in 191 unrelated Spanish patients with different syndromic and nonsyndromic retinal diseases, or with nonsyndromic hearing impairment. The 2299delG mutation was observed in patients with clinical signs of USHII or of atypical USH syndrome, whereas the C759F mutation, regardless of being associated with the 2299delG mutation or not, was identified in cases with nonsyndromic RP, as well as in patients with RP associated with a variability of hearing impairment. The comparative analysis of both phenotypic and genotypic data supports the hypothesis that sensorineural hearing loss in patients with RP may depend on the nature and on the association of the USH2A allele variants present.", "author" : [ { "dropping-particle" : "", "family" : "Aller", "given" : "Elena", "non-dropping-particle" : "", "parse-names" : false, "suffix" : "" }, { "dropping-particle" : "", "family" : "N\u00e1jera", "given" : "Carmen", "non-dropping-particle" : "", "parse-names" : false, "suffix" : "" }, { "dropping-particle" : "", "family" : "Mill\u00e1n", "given" : "Jos\u00e9 Ma", "non-dropping-particle" : "", "parse-names" : false, "suffix" : "" }, { "dropping-particle" : "", "family" : "Oltra", "given" : "Juan S", "non-dropping-particle" : "", "parse-names" : false, "suffix" : "" }, { "dropping-particle" : "", "family" : "P\u00e9rez-Garrigues", "given" : "Herminio", "non-dropping-particle" : "", "parse-names" : false, "suffix" : "" }, { "dropping-particle" : "", "family" : "Vilela", "given" : "Concepci\u00f3n", "non-dropping-particle" : "", "parse-names" : false, "suffix" : "" }, { "dropping-particle" : "", "family" : "Navea", "given" : "Amparo", "non-dropping-particle" : "", "parse-names" : false, "suffix" : "" }, { "dropping-particle" : "", "family" : "Beneyto", "given" : "Magdalena", "non-dropping-particle" : "", "parse-names" : false, "suffix" : "" } ], "container-title" : "European Journal of Human Genetics", "id" : "ITEM-12", "issue" : "5", "issued" : { "date-parts" : [ [ "2004", "5", "18" ] ] }, "page" : "407-410", "title" : "Genetic analysis of 2299delG and C759F mutations (USH2A) in patients with visual and/or auditory impairments", "type" : "article-journal", "volume" : "12" }, "uris" : [ "http://www.mendeley.com/documents/?uuid=95263cff-2f67-335b-ac3a-93aae1c1bb03" ] }, { "id" : "ITEM-13", "itemData" : { "DOI" : "10.1136/JMG.40.1.E8", "ISSN" : "1468-6244", "PMID" : "12525556", "abstract" : "Retinitis pigmentosa (RP), which occurs in about one in 3000\u20137000 people in Spain, is inherited in an autosomal dominant manner in 12% of cases, in an autosomal recessive way in 39%, and in an X linked manner in 4% of cases. This leaves 41% of RP cases with a simplex form and 4% in which the transmission pattern is unclear.1\\n\\nDirect analyses of rhodopsin, the alpha and gamma subunits of rod cGMP-phosphodiesterase, periferin/RDS, rod outer segment membrane protein, recoverin, guanilate cyclase activating protein, S antigen, interstitial retinol binding protein, and NRL have failed to detect any disease causing mutation in non-syndromic ARRP Spanish families. Mutations in the beta subunit of the rod cGMP-phosphodiesterase gene,2\u20135 in the ATP binding cassette receptor gene,6 and in the TULP1 gene7 account for a small percentage of Spanish ARRP families. These data indicate that genes other than these may be involved in the remaining families, emphasising the genetic heterogeneity of the disease and reinforcing the hypothesis that in ARRP a number of genes rather than one major gene will account individually for a small number of cases.\\n\\nThe recent report that a missense mutation in the USH2A gene (C759F) is present in 4.5% of patients with non-syndromic ARRP8 prompted us to analyse the involvement of this mutation in a large set of Spanish ARRP families. A complete mutational analysis of the coding region of the USH2A gene was performed in all cases in which the C759F allele was found. Additional mutations were identified in the USH2A gene in non-syndromic ARRP patients. Interestingly, two C759F homozygotes belonging to a consanguineous ARRP family had no RP symptoms and no hearing impairment.\\n\\nA group of 196 unrelated ARRP patients plus four cases of retinitis punctata albescens were studied. The patients were diagnosed \u2026", "author" : [ { "dropping-particle" : "", "family" : "Bernal", "given" : "S", "non-dropping-particle" : "", "parse-names" : false, "suffix" : "" }, { "dropping-particle" : "", "family" : "Ayuso", "given" : "C", "non-dropping-particle" : "", "parse-names" : false, "suffix" : "" }, { "dropping-particle" : "", "family" : "Anti\u00f1olo", "given" : "G", "non-dropping-particle" : "", "parse-names" : false, "suffix" : "" }, { "dropping-particle" : "", "family" : "Gimenez", "given" : "A", "non-dropping-particle" : "", "parse-names" : false, "suffix" : "" }, { "dropping-particle" : "", "family" : "Borrego", "given" : "S", "non-dropping-particle" : "", "parse-names" : false, "suffix" : "" }, { "dropping-particle" : "", "family" : "Trujillo", "given" : "M J", "non-dropping-particle" : "", "parse-names" : false, "suffix" : "" }, { "dropping-particle" : "", "family" : "Marcos", "given" : "I", "non-dropping-particle" : "", "parse-names" : false, "suffix" : "" }, { "dropping-particle" : "", "family" : "Calaf", "given" : "M", "non-dropping-particle" : "", "parse-names" : false, "suffix" : "" }, { "dropping-particle" : "", "family" : "Rio", "given" : "E", "non-dropping-particle" : "Del", "parse-names" : false, "suffix" : "" }, { "dropping-particle" : "", "family" : "Baiget", "given" : "M", "non-dropping-particle" : "", "parse-names" : false, "suffix" : "" } ], "container-title" : "Journal of medical genetics", "id" : "ITEM-13", "issue" : "1", "issued" : { "date-parts" : [ [ "2003", "1" ] ] }, "page" : "e8", "publisher" : "BMJ Publishing Group Ltd", "title" : "Mutations in USH2A in Spanish patients with autosomal recessive retinitis pigmentosa: high prevalence and phenotypic variation.", "type" : "article-journal", "volume" : "40" }, "uris" : [ "http://www.mendeley.com/documents/?uuid=8c3f1a8b-ea08-3eed-a405-8460bf6b6547" ] }, { "id" : "ITEM-14", "itemData" : { "DOI" : "272 [pii]", "ISBN" : "1090-0535 (Electronic)\\r1090-0535 (Linking)", "ISSN" : "1090-0535", "PMID" : "21151602", "abstract" : "Retinitis pigmentosa (RP) is a genetically heterogeneous disorder characterized by progressive loss of vision. The aim of this study was to identify the causative mutations in 272 Spanish families using a genotyping microarray.", "author" : [ { "dropping-particle" : "", "family" : "\u00c1vila-Fern\u00e1ndez", "given" : "Almudena", "non-dropping-particle" : "", "parse-names" : false, "suffix" : "" }, { "dropping-particle" : "", "family" : "Cantalapiedra", "given" : "Diego", "non-dropping-particle" : "", "parse-names" : false, "suffix" : "" }, { "dropping-particle" : "", "family" : "Aller", "given" : "Elena", "non-dropping-particle" : "", "parse-names" : false, "suffix" : "" }, { "dropping-particle" : "", "family" : "Vallesp\u00edn", "given" : "Elena", "non-dropping-particle" : "", "parse-names" : false, "suffix" : "" }, { "dropping-particle" : "", "family" : "Aguirre-Lamb\u00e1n", "given" : "Jana", "non-dropping-particle" : "", "parse-names" : false, "suffix" : "" }, { "dropping-particle" : "", "family" : "Blanco-Kelly", "given" : "Fiona", "non-dropping-particle" : "", "parse-names" : false, "suffix" : "" }, { "dropping-particle" : "", "family" : "Corton", "given" : "M", "non-dropping-particle" : "", "parse-names" : false, "suffix" : "" }, { "dropping-particle" : "", "family" : "Riveiro-\u00c1lvarez", "given" : "Rosa", "non-dropping-particle" : "", "parse-names" : false, "suffix" : "" }, { "dropping-particle" : "", "family" : "Allikmets", "given" : "Rando", "non-dropping-particle" : "", "parse-names" : false, "suffix" : "" }, { "dropping-particle" : "", "family" : "Trujillo-Tiebas", "given" : "Mar\u00eda Jos\u00e9", "non-dropping-particle" : "", "parse-names" : false, "suffix" : "" }, { "dropping-particle" : "", "family" : "Mill\u00e1n", "given" : "Jos\u00e9 M", "non-dropping-particle" : "", "parse-names" : false, "suffix" : "" }, { "dropping-particle" : "", "family" : "Cremers", "given" : "Frans P M", "non-dropping-particle" : "", "parse-names" : false, "suffix" : "" }, { "dropping-particle" : "", "family" : "Ayuso", "given" : "Carmen", "non-dropping-particle" : "", "parse-names" : false, "suffix" : "" } ], "container-title" : "Molecular vision", "id" : "ITEM-14", "issue" : "July", "issued" : { "date-parts" : [ [ "2010", "12", "3" ] ] }, "page" : "2550-2558", "title" : "Mutation analysis of 272 Spanish families affected by autosomal recessive retinitis pigmentosa using a genotyping microarray.", "type" : "article-journal", "volume" : "16" }, "uris" : [ "http://www.mendeley.com/documents/?uuid=b9451622-6d44-3e1e-9f45-3117fb819c0d" ] }, { "id" : "ITEM-15", "itemData" : { "DOI" : "10.1038/ejhg.2013.72", "ISBN" : "doi:10.1038/ejhg.2013.72", "ISSN" : "1018-4813", "PMID" : "23591405", "abstract" : "Hereditary retinal dystrophies (RD) constitute a group of blinding diseases that are characterized by clinical variability and pronounced genetic heterogeneity. The different forms of RD can be caused by mutations in &gt;100 genes, including &gt;1600 exons. Consequently, next generation sequencing (NGS) technologies are among the most promising approaches to identify mutations in RD. So far, NGS is not routinely used in gene diagnostics. We developed a diagnostic NGS pipeline to identify mutations in 170 genetically and clinically unselected RD patients. NGS was applied to 105 RD-associated genes. Underrepresented regions were examined by Sanger sequencing. The NGS approach was successfully established using cases with known sequence alterations. Depending on the initial clinical diagnosis, we identified likely causative mutations in 55% of retinitis pigmentosa and 80% of Bardet-Biedl or Usher syndrome cases. Seventy-one novel mutations in 40 genes were newly associated with RD. The genes USH2A, EYS, ABCA4, and RHO were more frequently affected than others. Occasionally, cases carried mutations in more than one RD-associated gene. In addition, we found possible dominant de-novo mutations in cases with sporadic RD, which implies consequences for counseling of patients and families. NGS-based mutation analyses are reliable and cost-efficient approaches in gene diagnostics of genetically heterogeneous diseases like RD.", "author" : [ { "dropping-particle" : "", "family" : "Gl\u00f6ckle", "given" : "Nicola", "non-dropping-particle" : "", "parse-names" : false, "suffix" : "" }, { "dropping-particle" : "", "family" : "Kohl", "given" : "Susanne", "non-dropping-particle" : "", "parse-names" : false, "suffix" : "" }, { "dropping-particle" : "", "family" : "Mohr", "given" : "Julia", "non-dropping-particle" : "", "parse-names" : false, "suffix" : "" }, { "dropping-particle" : "", "family" : "Scheurenbrand", "given" : "Tim", "non-dropping-particle" : "", "parse-names" : false, "suffix" : "" }, { "dropping-particle" : "", "family" : "Sprecher", "given" : "Andrea", "non-dropping-particle" : "", "parse-names" : false, "suffix" : "" }, { "dropping-particle" : "", "family" : "Weisschuh", "given" : "Nicole", "non-dropping-particle" : "", "parse-names" : false, "suffix" : "" }, { "dropping-particle" : "", "family" : "Bernd", "given" : "Antje", "non-dropping-particle" : "", "parse-names" : false, "suffix" : "" }, { "dropping-particle" : "", "family" : "Rudolph", "given" : "G\u00fcnther", "non-dropping-particle" : "", "parse-names" : false, "suffix" : "" }, { "dropping-particle" : "", "family" : "Schubach", "given" : "Max", "non-dropping-particle" : "", "parse-names" : false, "suffix" : "" }, { "dropping-particle" : "", "family" : "Poloschek", "given" : "Charlotte", "non-dropping-particle" : "", "parse-names" : false, "suffix" : "" }, { "dropping-particle" : "", "family" : "Zrenner", "given" : "Eberhart", "non-dropping-particle" : "", "parse-names" : false, "suffix" : "" }, { "dropping-particle" : "", "family" : "Biskup", "given" : "Saskia", "non-dropping-particle" : "", "parse-names" : false, "suffix" : "" }, { "dropping-particle" : "", "family" : "Berger", "given" : "Wolfgang", "non-dropping-particle" : "", "parse-names" : false, "suffix" : "" }, { "dropping-particle" : "", "family" : "Wissinger", "given" : "Bernd", "non-dropping-particle" : "", "parse-names" : false, "suffix" : "" }, { "dropping-particle" : "", "family" : "Neidhardt", "given" : "John", "non-dropping-particle" : "", "parse-names" : false, "suffix" : "" } ], "container-title" : "European Journal of Human Genetics", "id" : "ITEM-15", "issue" : "1", "issued" : { "date-parts" : [ [ "2014", "1", "17" ] ] }, "page" : "99-104", "publisher" : "Nature Publishing Group", "title" : "Panel-based next generation sequencing as a reliable and efficient technique to detect mutations in unselected patients with retinal dystrophies", "type" : "article-journal", "volume" : "22" }, "uris" : [ "http://www.mendeley.com/documents/?uuid=e9ae8644-b838-300a-8689-1cf260e8208d" ] } ], "mendeley" : { "formattedCitation" : "(4,6\u201319)", "plainTextFormattedCitation" : "(4,6\u201319)", "previouslyFormattedCitation" : "(4,6\u201319)" }, "properties" : { "noteIndex" : 0 }, "schema" : "https://github.com/citation-style-language/schema/raw/master/csl-citation.json" }</w:instrText>
            </w:r>
            <w:r w:rsidRPr="001739A7">
              <w:rPr>
                <w:rFonts w:ascii="Times New Roman" w:hAnsi="Times New Roman" w:cs="Times New Roman"/>
                <w:sz w:val="18"/>
                <w:szCs w:val="20"/>
                <w:vertAlign w:val="superscript"/>
              </w:rPr>
              <w:fldChar w:fldCharType="separate"/>
            </w:r>
            <w:r w:rsidRPr="001739A7">
              <w:rPr>
                <w:rFonts w:ascii="Times New Roman" w:hAnsi="Times New Roman" w:cs="Times New Roman"/>
                <w:noProof/>
                <w:sz w:val="18"/>
                <w:szCs w:val="20"/>
              </w:rPr>
              <w:t>(4,6–19)</w:t>
            </w:r>
            <w:r w:rsidRPr="001739A7">
              <w:rPr>
                <w:rFonts w:ascii="Times New Roman" w:hAnsi="Times New Roman" w:cs="Times New Roman"/>
                <w:sz w:val="18"/>
                <w:szCs w:val="20"/>
                <w:vertAlign w:val="superscript"/>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eastAsia="Times New Roman" w:hAnsi="Times New Roman" w:cs="Times New Roman"/>
                <w:b/>
                <w:color w:val="000000"/>
                <w:sz w:val="18"/>
                <w:szCs w:val="20"/>
                <w:lang w:eastAsia="en-GB"/>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eastAsia="Times New Roman" w:hAnsi="Times New Roman" w:cs="Times New Roman"/>
                <w:b/>
                <w:color w:val="000000"/>
                <w:sz w:val="18"/>
                <w:szCs w:val="20"/>
                <w:lang w:eastAsia="en-GB"/>
              </w:rPr>
            </w:pPr>
            <w:r w:rsidRPr="001739A7">
              <w:rPr>
                <w:rFonts w:ascii="Times New Roman" w:eastAsia="Times New Roman" w:hAnsi="Times New Roman" w:cs="Times New Roman"/>
                <w:color w:val="000000"/>
                <w:sz w:val="18"/>
                <w:szCs w:val="20"/>
                <w:lang w:eastAsia="en-GB"/>
              </w:rPr>
              <w:t>c.13335_13347</w:t>
            </w:r>
          </w:p>
          <w:p w:rsidR="00612639" w:rsidRPr="001739A7" w:rsidRDefault="00612639" w:rsidP="00482B92">
            <w:pPr>
              <w:rPr>
                <w:rFonts w:ascii="Times New Roman" w:eastAsia="Times New Roman" w:hAnsi="Times New Roman" w:cs="Times New Roman"/>
                <w:b/>
                <w:color w:val="000000"/>
                <w:sz w:val="18"/>
                <w:szCs w:val="20"/>
                <w:lang w:eastAsia="en-GB"/>
              </w:rPr>
            </w:pPr>
            <w:proofErr w:type="spellStart"/>
            <w:r w:rsidRPr="001739A7">
              <w:rPr>
                <w:rFonts w:ascii="Times New Roman" w:eastAsia="Times New Roman" w:hAnsi="Times New Roman" w:cs="Times New Roman"/>
                <w:color w:val="000000"/>
                <w:sz w:val="18"/>
                <w:szCs w:val="20"/>
                <w:lang w:eastAsia="en-GB"/>
              </w:rPr>
              <w:t>delGAACATGGACTCTinsCTTG</w:t>
            </w:r>
            <w:proofErr w:type="spellEnd"/>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eastAsia="Times New Roman" w:hAnsi="Times New Roman" w:cs="Times New Roman"/>
                <w:color w:val="000000"/>
                <w:sz w:val="18"/>
                <w:szCs w:val="20"/>
                <w:lang w:eastAsia="en-GB"/>
              </w:rPr>
            </w:pPr>
            <w:r w:rsidRPr="001739A7">
              <w:rPr>
                <w:rFonts w:ascii="Times New Roman" w:eastAsia="Times New Roman" w:hAnsi="Times New Roman" w:cs="Times New Roman"/>
                <w:color w:val="000000"/>
                <w:sz w:val="18"/>
                <w:szCs w:val="20"/>
                <w:lang w:eastAsia="en-GB"/>
              </w:rPr>
              <w:t>p.(Glu4445_Ser4449delinsAspLeu)</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sz w:val="18"/>
                <w:szCs w:val="20"/>
                <w:vertAlign w:val="superscript"/>
              </w:rPr>
            </w:pPr>
            <w:r w:rsidRPr="001739A7">
              <w:rPr>
                <w:rFonts w:ascii="Times New Roman" w:hAnsi="Times New Roman" w:cs="Times New Roman"/>
                <w:sz w:val="18"/>
                <w:szCs w:val="20"/>
                <w:vertAlign w:val="superscript"/>
              </w:rPr>
              <w:fldChar w:fldCharType="begin" w:fldLock="1"/>
            </w:r>
            <w:r w:rsidRPr="001739A7">
              <w:rPr>
                <w:rFonts w:ascii="Times New Roman" w:hAnsi="Times New Roman" w:cs="Times New Roman"/>
                <w:sz w:val="18"/>
                <w:szCs w:val="20"/>
                <w:vertAlign w:val="superscript"/>
              </w:rPr>
              <w:instrText>ADDIN CSL_CITATION { "citationItems" : [ { "id" : "ITEM-1", "itemData" : { "DOI" : "10.1038/ejhg.2013.72", "ISBN" : "doi:10.1038/ejhg.2013.72", "ISSN" : "1018-4813", "PMID" : "23591405", "abstract" : "Hereditary retinal dystrophies (RD) constitute a group of blinding diseases that are characterized by clinical variability and pronounced genetic heterogeneity. The different forms of RD can be caused by mutations in &gt;100 genes, including &gt;1600 exons. Consequently, next generation sequencing (NGS) technologies are among the most promising approaches to identify mutations in RD. So far, NGS is not routinely used in gene diagnostics. We developed a diagnostic NGS pipeline to identify mutations in 170 genetically and clinically unselected RD patients. NGS was applied to 105 RD-associated genes. Underrepresented regions were examined by Sanger sequencing. The NGS approach was successfully established using cases with known sequence alterations. Depending on the initial clinical diagnosis, we identified likely causative mutations in 55% of retinitis pigmentosa and 80% of Bardet-Biedl or Usher syndrome cases. Seventy-one novel mutations in 40 genes were newly associated with RD. The genes USH2A, EYS, ABCA4, and RHO were more frequently affected than others. Occasionally, cases carried mutations in more than one RD-associated gene. In addition, we found possible dominant de-novo mutations in cases with sporadic RD, which implies consequences for counseling of patients and families. NGS-based mutation analyses are reliable and cost-efficient approaches in gene diagnostics of genetically heterogeneous diseases like RD.", "author" : [ { "dropping-particle" : "", "family" : "Gl\u00f6ckle", "given" : "Nicola", "non-dropping-particle" : "", "parse-names" : false, "suffix" : "" }, { "dropping-particle" : "", "family" : "Kohl", "given" : "Susanne", "non-dropping-particle" : "", "parse-names" : false, "suffix" : "" }, { "dropping-particle" : "", "family" : "Mohr", "given" : "Julia", "non-dropping-particle" : "", "parse-names" : false, "suffix" : "" }, { "dropping-particle" : "", "family" : "Scheurenbrand", "given" : "Tim", "non-dropping-particle" : "", "parse-names" : false, "suffix" : "" }, { "dropping-particle" : "", "family" : "Sprecher", "given" : "Andrea", "non-dropping-particle" : "", "parse-names" : false, "suffix" : "" }, { "dropping-particle" : "", "family" : "Weisschuh", "given" : "Nicole", "non-dropping-particle" : "", "parse-names" : false, "suffix" : "" }, { "dropping-particle" : "", "family" : "Bernd", "given" : "Antje", "non-dropping-particle" : "", "parse-names" : false, "suffix" : "" }, { "dropping-particle" : "", "family" : "Rudolph", "given" : "G\u00fcnther", "non-dropping-particle" : "", "parse-names" : false, "suffix" : "" }, { "dropping-particle" : "", "family" : "Schubach", "given" : "Max", "non-dropping-particle" : "", "parse-names" : false, "suffix" : "" }, { "dropping-particle" : "", "family" : "Poloschek", "given" : "Charlotte", "non-dropping-particle" : "", "parse-names" : false, "suffix" : "" }, { "dropping-particle" : "", "family" : "Zrenner", "given" : "Eberhart", "non-dropping-particle" : "", "parse-names" : false, "suffix" : "" }, { "dropping-particle" : "", "family" : "Biskup", "given" : "Saskia", "non-dropping-particle" : "", "parse-names" : false, "suffix" : "" }, { "dropping-particle" : "", "family" : "Berger", "given" : "Wolfgang", "non-dropping-particle" : "", "parse-names" : false, "suffix" : "" }, { "dropping-particle" : "", "family" : "Wissinger", "given" : "Bernd", "non-dropping-particle" : "", "parse-names" : false, "suffix" : "" }, { "dropping-particle" : "", "family" : "Neidhardt", "given" : "John", "non-dropping-particle" : "", "parse-names" : false, "suffix" : "" } ], "container-title" : "European Journal of Human Genetics", "id" : "ITEM-1", "issue" : "1", "issued" : { "date-parts" : [ [ "2014", "1", "17" ] ] }, "page" : "99-104", "publisher" : "Nature Publishing Group", "title" : "Panel-based next generation sequencing as a reliable and efficient technique to detect mutations in unselected patients with retinal dystrophies", "type" : "article-journal", "volume" : "22" }, "uris" : [ "http://www.mendeley.com/documents/?uuid=e9ae8644-b838-300a-8689-1cf260e8208d" ] }, { "id" : "ITEM-2",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2",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id" : "ITEM-3", "itemData" : { "DOI" : "10.1136/jmg.2009.075143", "ISBN" : "1468-6244 (Electronic)\\r0022-2593 (Linking)", "ISSN" : "1468-6244", "PMID" : "20507924", "abstract" : "BACKGROUND: Usher syndrome type II (USH2) is an autosomal recessive disorder characterised by retinitis pigmentosa (RP) and mild to moderate sensorineural hearing loss. Mutations in the USH2A gene are the most common cause of USH2 and are also a cause of some forms of RP without hearing loss (ie, non-syndromic RP). The USH2A gene was initially identified as a transcript comprised of 21 exons but subsequently a longer isoform containing 72 exons was identified.\\n\\nMETHODS: The 51 exons unique to the long isoform of USH2A were screened for mutations among a core set of 108 patients diagnosed with USH2 and 80 patients with non-syndromic RP who were all included in a previously reported screen of the short isoform of USH2A. For several exons, additional patients were screened.\\n\\nRESULTS: In total, 35 deleterious mutations were identified including 17 nonsense mutations, 9 frameshift mutations, 5 splice-site mutations, and 4 small in-frame deletions or insertions. Twenty-seven mutations were novel. In addition, 65 rare missense changes were identified. A method of classifying the deleterious effect of the missense changes was developed using the summed results of four different mutation assessment algorithms, SIFT, pMUT, PolyPhen, and AGVGD. This system classified 8 of the 65 changes as 'likely deleterious' and 9 as 'possibly deleterious'.\\n\\nCONCLUSION: At least one mutation was identified in 57-63% of USH2 cases and 19-23% of cases of non-syndromic recessive RP (calculated without and including probable/possible deleterious changes) thus supporting that USH2A is the most common known cause of RP in the USA.", "author" : [ { "dropping-particle" : "", "family" : "McGee", "given" : "Terri L", "non-dropping-particle" : "", "parse-names" : false, "suffix" : "" }, { "dropping-particle" : "", "family" : "Seyedahmadi", "given" : "Babak Jian", "non-dropping-particle" : "", "parse-names" : false, "suffix" : "" }, { "dropping-particle" : "", "family" : "Sweeney", "given" : "Meredith O", "non-dropping-particle" : "", "parse-names" : false, "suffix" : "" }, { "dropping-particle" : "", "family" : "Dryja", "given" : "Thaddeus P", "non-dropping-particle" : "", "parse-names" : false, "suffix" : "" }, { "dropping-particle" : "", "family" : "Berson", "given" : "Eliot L", "non-dropping-particle" : "", "parse-names" : false, "suffix" : "" } ], "container-title" : "Journal of medical genetics", "id" : "ITEM-3", "issue" : "7", "issued" : { "date-parts" : [ [ "2010", "7" ] ] }, "page" : "499-506", "publisher" : "BMJ Publishing Group Ltd", "title" : "Novel mutations in the long isoform of the USH2A gene in patients with Usher syndrome type II or non-syndromic retinitis pigmentosa.", "type" : "article-journal", "volume" : "47" }, "uris" : [ "http://www.mendeley.com/documents/?uuid=5a3a5d04-d51c-3dcb-98e0-0a8b5964a49f" ] } ], "mendeley" : { "formattedCitation" : "(2,4,20)", "plainTextFormattedCitation" : "(2,4,20)", "previouslyFormattedCitation" : "(2,4,20)" }, "properties" : { "noteIndex" : 0 }, "schema" : "https://github.com/citation-style-language/schema/raw/master/csl-citation.json" }</w:instrText>
            </w:r>
            <w:r w:rsidRPr="001739A7">
              <w:rPr>
                <w:rFonts w:ascii="Times New Roman" w:hAnsi="Times New Roman" w:cs="Times New Roman"/>
                <w:sz w:val="18"/>
                <w:szCs w:val="20"/>
                <w:vertAlign w:val="superscript"/>
              </w:rPr>
              <w:fldChar w:fldCharType="separate"/>
            </w:r>
            <w:r w:rsidRPr="001739A7">
              <w:rPr>
                <w:rFonts w:ascii="Times New Roman" w:hAnsi="Times New Roman" w:cs="Times New Roman"/>
                <w:noProof/>
                <w:sz w:val="18"/>
                <w:szCs w:val="20"/>
              </w:rPr>
              <w:t>(2,4,20)</w:t>
            </w:r>
            <w:r w:rsidRPr="001739A7">
              <w:rPr>
                <w:rFonts w:ascii="Times New Roman" w:hAnsi="Times New Roman" w:cs="Times New Roman"/>
                <w:sz w:val="18"/>
                <w:szCs w:val="20"/>
                <w:vertAlign w:val="superscript"/>
              </w:rPr>
              <w:fldChar w:fldCharType="end"/>
            </w:r>
            <w:r w:rsidRPr="001739A7">
              <w:rPr>
                <w:rFonts w:ascii="Times New Roman" w:hAnsi="Times New Roman" w:cs="Times New Roman"/>
                <w:sz w:val="18"/>
                <w:szCs w:val="20"/>
                <w:vertAlign w:val="superscript"/>
              </w:rPr>
              <w:t xml:space="preserve"> </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eastAsia="Times New Roman" w:hAnsi="Times New Roman" w:cs="Times New Roman"/>
                <w:b/>
                <w:color w:val="000000"/>
                <w:sz w:val="18"/>
                <w:szCs w:val="20"/>
                <w:lang w:eastAsia="en-GB"/>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eastAsia="Times New Roman" w:hAnsi="Times New Roman" w:cs="Times New Roman"/>
                <w:b/>
                <w:color w:val="000000"/>
                <w:sz w:val="18"/>
                <w:szCs w:val="20"/>
                <w:lang w:eastAsia="en-GB"/>
              </w:rPr>
            </w:pPr>
            <w:r w:rsidRPr="001739A7">
              <w:rPr>
                <w:rFonts w:ascii="Times New Roman" w:eastAsia="Times New Roman" w:hAnsi="Times New Roman" w:cs="Times New Roman"/>
                <w:color w:val="000000"/>
                <w:sz w:val="18"/>
                <w:szCs w:val="20"/>
                <w:lang w:eastAsia="en-GB"/>
              </w:rPr>
              <w:t>c.13331C&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eastAsia="Times New Roman" w:hAnsi="Times New Roman" w:cs="Times New Roman"/>
                <w:bCs/>
                <w:color w:val="000000"/>
                <w:sz w:val="18"/>
                <w:szCs w:val="20"/>
                <w:lang w:eastAsia="en-GB"/>
              </w:rPr>
            </w:pPr>
            <w:r w:rsidRPr="001739A7">
              <w:rPr>
                <w:rFonts w:ascii="Times New Roman" w:eastAsia="Times New Roman" w:hAnsi="Times New Roman" w:cs="Times New Roman"/>
                <w:bCs/>
                <w:color w:val="000000"/>
                <w:sz w:val="18"/>
                <w:szCs w:val="20"/>
                <w:lang w:eastAsia="en-GB"/>
              </w:rPr>
              <w:t xml:space="preserve"> p.Pro4444Leu</w:t>
            </w:r>
          </w:p>
        </w:tc>
        <w:tc>
          <w:tcPr>
            <w:tcW w:w="3088" w:type="dxa"/>
            <w:tcBorders>
              <w:left w:val="single" w:sz="4" w:space="0" w:color="auto"/>
            </w:tcBorders>
            <w:shd w:val="clear" w:color="auto" w:fill="D9D9D9" w:themeFill="background1" w:themeFillShade="D9"/>
            <w:vAlign w:val="center"/>
          </w:tcPr>
          <w:p w:rsidR="00612639" w:rsidRPr="001739A7" w:rsidRDefault="00612639" w:rsidP="00B77EF5">
            <w:pPr>
              <w:rPr>
                <w:rFonts w:ascii="Times New Roman" w:hAnsi="Times New Roman" w:cs="Times New Roman"/>
                <w:sz w:val="18"/>
                <w:szCs w:val="20"/>
              </w:rPr>
            </w:pPr>
            <w:r w:rsidRPr="001739A7">
              <w:rPr>
                <w:rFonts w:ascii="Times New Roman" w:hAnsi="Times New Roman" w:cs="Times New Roman"/>
                <w:sz w:val="18"/>
                <w:szCs w:val="20"/>
                <w:vertAlign w:val="superscript"/>
              </w:rPr>
              <w:fldChar w:fldCharType="begin" w:fldLock="1"/>
            </w:r>
            <w:r w:rsidRPr="001739A7">
              <w:rPr>
                <w:rFonts w:ascii="Times New Roman" w:hAnsi="Times New Roman" w:cs="Times New Roman"/>
                <w:sz w:val="18"/>
                <w:szCs w:val="20"/>
                <w:vertAlign w:val="superscript"/>
              </w:rPr>
              <w:instrText>ADDIN CSL_CITATION { "citationItems" : [ { "id" : "ITEM-1",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1",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 "plainTextFormattedCitation" : "(2)", "previouslyFormattedCitation" : "(2)" }, "properties" : { "noteIndex" : 0 }, "schema" : "https://github.com/citation-style-language/schema/raw/master/csl-citation.json" }</w:instrText>
            </w:r>
            <w:r w:rsidRPr="001739A7">
              <w:rPr>
                <w:rFonts w:ascii="Times New Roman" w:hAnsi="Times New Roman" w:cs="Times New Roman"/>
                <w:sz w:val="18"/>
                <w:szCs w:val="20"/>
                <w:vertAlign w:val="superscript"/>
              </w:rPr>
              <w:fldChar w:fldCharType="separate"/>
            </w:r>
            <w:r w:rsidRPr="001739A7">
              <w:rPr>
                <w:rFonts w:ascii="Times New Roman" w:hAnsi="Times New Roman" w:cs="Times New Roman"/>
                <w:noProof/>
                <w:sz w:val="18"/>
                <w:szCs w:val="20"/>
              </w:rPr>
              <w:t>(2)</w:t>
            </w:r>
            <w:r w:rsidRPr="001739A7">
              <w:rPr>
                <w:rFonts w:ascii="Times New Roman" w:hAnsi="Times New Roman" w:cs="Times New Roman"/>
                <w:sz w:val="18"/>
                <w:szCs w:val="20"/>
                <w:vertAlign w:val="superscript"/>
              </w:rPr>
              <w:fldChar w:fldCharType="end"/>
            </w:r>
            <w:r w:rsidRPr="001739A7">
              <w:rPr>
                <w:rFonts w:ascii="Times New Roman" w:hAnsi="Times New Roman" w:cs="Times New Roman"/>
                <w:sz w:val="18"/>
                <w:szCs w:val="20"/>
                <w:vertAlign w:val="superscript"/>
              </w:rPr>
              <w:t xml:space="preserve"> </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eastAsia="Times New Roman" w:hAnsi="Times New Roman" w:cs="Times New Roman"/>
                <w:b/>
                <w:color w:val="000000"/>
                <w:sz w:val="18"/>
                <w:szCs w:val="20"/>
                <w:lang w:eastAsia="en-GB"/>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eastAsia="Times New Roman" w:hAnsi="Times New Roman" w:cs="Times New Roman"/>
                <w:b/>
                <w:color w:val="000000"/>
                <w:sz w:val="18"/>
                <w:szCs w:val="20"/>
                <w:lang w:eastAsia="en-GB"/>
              </w:rPr>
            </w:pPr>
            <w:r w:rsidRPr="001739A7">
              <w:rPr>
                <w:rFonts w:ascii="Times New Roman" w:eastAsia="Times New Roman" w:hAnsi="Times New Roman" w:cs="Times New Roman"/>
                <w:color w:val="000000"/>
                <w:sz w:val="18"/>
                <w:szCs w:val="20"/>
                <w:lang w:eastAsia="en-GB"/>
              </w:rPr>
              <w:t>c.13126T&gt;G</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eastAsia="Times New Roman" w:hAnsi="Times New Roman" w:cs="Times New Roman"/>
                <w:color w:val="000000"/>
                <w:sz w:val="18"/>
                <w:szCs w:val="20"/>
                <w:lang w:eastAsia="en-GB"/>
              </w:rPr>
            </w:pPr>
            <w:r w:rsidRPr="001739A7">
              <w:rPr>
                <w:rFonts w:ascii="Times New Roman" w:eastAsia="Times New Roman" w:hAnsi="Times New Roman" w:cs="Times New Roman"/>
                <w:color w:val="000000"/>
                <w:sz w:val="18"/>
                <w:szCs w:val="20"/>
                <w:lang w:eastAsia="en-GB"/>
              </w:rPr>
              <w:t>p.(Trp4376Gly)</w:t>
            </w:r>
          </w:p>
        </w:tc>
        <w:tc>
          <w:tcPr>
            <w:tcW w:w="3088" w:type="dxa"/>
            <w:tcBorders>
              <w:left w:val="single" w:sz="4" w:space="0" w:color="auto"/>
            </w:tcBorders>
            <w:shd w:val="clear" w:color="auto" w:fill="D9D9D9" w:themeFill="background1" w:themeFillShade="D9"/>
            <w:vAlign w:val="center"/>
          </w:tcPr>
          <w:p w:rsidR="00612639" w:rsidRPr="001739A7" w:rsidRDefault="00612639" w:rsidP="00B77EF5">
            <w:pPr>
              <w:rPr>
                <w:rFonts w:ascii="Times New Roman" w:hAnsi="Times New Roman" w:cs="Times New Roman"/>
                <w:sz w:val="18"/>
                <w:szCs w:val="20"/>
              </w:rPr>
            </w:pPr>
            <w:r w:rsidRPr="001739A7">
              <w:rPr>
                <w:rFonts w:ascii="Times New Roman" w:hAnsi="Times New Roman" w:cs="Times New Roman"/>
                <w:sz w:val="18"/>
                <w:szCs w:val="20"/>
                <w:vertAlign w:val="superscript"/>
              </w:rPr>
              <w:fldChar w:fldCharType="begin" w:fldLock="1"/>
            </w:r>
            <w:r w:rsidRPr="001739A7">
              <w:rPr>
                <w:rFonts w:ascii="Times New Roman" w:hAnsi="Times New Roman" w:cs="Times New Roman"/>
                <w:sz w:val="18"/>
                <w:szCs w:val="20"/>
                <w:vertAlign w:val="superscript"/>
              </w:rPr>
              <w:instrText>ADDIN CSL_CITATION { "citationItems" : [ { "id" : "ITEM-1",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1",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 "plainTextFormattedCitation" : "(2)", "previouslyFormattedCitation" : "(2)" }, "properties" : { "noteIndex" : 0 }, "schema" : "https://github.com/citation-style-language/schema/raw/master/csl-citation.json" }</w:instrText>
            </w:r>
            <w:r w:rsidRPr="001739A7">
              <w:rPr>
                <w:rFonts w:ascii="Times New Roman" w:hAnsi="Times New Roman" w:cs="Times New Roman"/>
                <w:sz w:val="18"/>
                <w:szCs w:val="20"/>
                <w:vertAlign w:val="superscript"/>
              </w:rPr>
              <w:fldChar w:fldCharType="separate"/>
            </w:r>
            <w:r w:rsidRPr="001739A7">
              <w:rPr>
                <w:rFonts w:ascii="Times New Roman" w:hAnsi="Times New Roman" w:cs="Times New Roman"/>
                <w:noProof/>
                <w:sz w:val="18"/>
                <w:szCs w:val="20"/>
              </w:rPr>
              <w:t>(2)</w:t>
            </w:r>
            <w:r w:rsidRPr="001739A7">
              <w:rPr>
                <w:rFonts w:ascii="Times New Roman" w:hAnsi="Times New Roman" w:cs="Times New Roman"/>
                <w:sz w:val="18"/>
                <w:szCs w:val="20"/>
                <w:vertAlign w:val="superscript"/>
              </w:rPr>
              <w:fldChar w:fldCharType="end"/>
            </w:r>
            <w:r w:rsidRPr="001739A7">
              <w:rPr>
                <w:rFonts w:ascii="Times New Roman" w:hAnsi="Times New Roman" w:cs="Times New Roman"/>
                <w:sz w:val="18"/>
                <w:szCs w:val="20"/>
                <w:vertAlign w:val="superscript"/>
              </w:rPr>
              <w:t xml:space="preserve"> </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2874A&gt;G</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Asn4292Asp)</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371/journal.pone.0104281", "ISSN" : "1932-6203", "PMID" : "25133751", "abstract" : "PURPOSE Retinal dystrophies are genetically heterogeneous, resulting from mutations in over 200 genes. Prior to the development of massively parallel sequencing, comprehensive genetic screening was unobtainable for most patients. Identifying the causative genetic mutation facilitates genetic counselling, carrier testing and prenatal/pre-implantation diagnosis, and often leads to a clearer prognosis. In addition, in a proportion of cases, when the mutation is known treatment can be optimised and patients are eligible for enrolment into clinical trials for gene-specific therapies. METHODS Patient genomic DNA was sheared, tagged and pooled in batches of four samples, prior to targeted capture and next generation sequencing. The enrichment reagent was designed against genes listed on the RetNet database (July 2010). Sequence data were aligned to the human genome and variants were filtered to identify potential pathogenic mutations. These were confirmed by Sanger sequencing. RESULTS Molecular analysis of 20 DNAs from retinal dystrophy patients identified likely pathogenic mutations in 12 cases, many of them known and/or confirmed by segregation. These included previously described mutations in ABCA4 (c.6088C&gt;T,p.R2030*; c.5882G&gt;A,p.G1961E), BBS2 (c.1895G&gt;C,p.R632P), GUCY2D (c.2512C&gt;T,p.R838C), PROM1 (c.1117C&gt;T,p.R373C), RDH12 (c.601T&gt;C,p.C201R; c.506G&gt;A,p.R169Q), RPGRIP1 (c.3565C&gt;T,p.R1189*) and SPATA7 (c.253C&gt;T,p.R85*) and new mutations in ABCA4 (c.3328+1G&gt;C), CRB1 (c.2832_2842+23del), RP2 (c.884-1G&gt;T) and USH2A (c.12874A&gt;G,p.N4292D). CONCLUSIONS Tagging and pooling DNA prior to targeted capture of known retinal dystrophy genes identified mutations in 60% of cases. This relatively high success rate may reflect enrichment for consanguineous cases in the local Yorkshire population, and the use of multiplex families. Nevertheless this is a promising high throughput approach to retinal dystrophy diagnostics.", "author" : [ { "dropping-particle" : "", "family" : "Watson", "given" : "Christopher M.", "non-dropping-particle" : "", "parse-names" : false, "suffix" : "" }, { "dropping-particle" : "", "family" : "El-Asrag", "given" : "Mohammed", "non-dropping-particle" : "", "parse-names" : false, "suffix" : "" }, { "dropping-particle" : "", "family" : "Parry", "given" : "David A.", "non-dropping-particle" : "", "parse-names" : false, "suffix" : "" }, { "dropping-particle" : "", "family" : "Morgan", "given" : "Joanne E.", "non-dropping-particle" : "", "parse-names" : false, "suffix" : "" }, { "dropping-particle" : "V.", "family" : "Logan", "given" : "Clare", "non-dropping-particle" : "", "parse-names" : false, "suffix" : "" }, { "dropping-particle" : "", "family" : "Carr", "given" : "Ian M.", "non-dropping-particle" : "", "parse-names" : false, "suffix" : "" }, { "dropping-particle" : "", "family" : "Sheridan", "given" : "Eamonn", "non-dropping-particle" : "", "parse-names" : false, "suffix" : "" }, { "dropping-particle" : "", "family" : "Charlton", "given" : "Ruth", "non-dropping-particle" : "", "parse-names" : false, "suffix" : "" }, { "dropping-particle" : "", "family" : "Johnson", "given" : "Colin A.", "non-dropping-particle" : "", "parse-names" : false, "suffix" : "" }, { "dropping-particle" : "", "family" : "Taylor", "given" : "Graham", "non-dropping-particle" : "", "parse-names" : false, "suffix" : "" }, { "dropping-particle" : "", "family" : "Toomes", "given" : "Carmel", "non-dropping-particle" : "", "parse-names" : false, "suffix" : "" }, { "dropping-particle" : "", "family" : "McKibbin", "given" : "Martin", "non-dropping-particle" : "", "parse-names" : false, "suffix" : "" }, { "dropping-particle" : "", "family" : "Inglehearn", "given" : "Chris F.", "non-dropping-particle" : "", "parse-names" : false, "suffix" : "" }, { "dropping-particle" : "", "family" : "Ali", "given" : "Manir", "non-dropping-particle" : "", "parse-names" : false, "suffix" : "" } ], "container-title" : "PLoS ONE", "editor" : [ { "dropping-particle" : "", "family" : "Hollander", "given" : "Anneke I.", "non-dropping-particle" : "den", "parse-names" : false, "suffix" : "" } ], "id" : "ITEM-1", "issue" : "8", "issued" : { "date-parts" : [ [ "2014", "8", "18" ] ] }, "page" : "e104281", "title" : "Mutation Screening of Retinal Dystrophy Patients by Targeted Capture from Tagged Pooled DNAs and Next Generation Sequencing", "type" : "article-journal", "volume" : "9" }, "uris" : [ "http://www.mendeley.com/documents/?uuid=14504610-65ff-3f7a-a6f8-02470710df96" ] }, { "id" : "ITEM-2",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2",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21)", "plainTextFormattedCitation" : "(2,21)", "previouslyFormattedCitation" : "(2,21)"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21)</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2575G&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Arg4192His)</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1",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id" : "ITEM-2", "itemData" : { "DOI" : "10.1136/jmg.2009.075143", "ISBN" : "1468-6244 (Electronic)\\r0022-2593 (Linking)", "ISSN" : "1468-6244", "PMID" : "20507924", "abstract" : "BACKGROUND: Usher syndrome type II (USH2) is an autosomal recessive disorder characterised by retinitis pigmentosa (RP) and mild to moderate sensorineural hearing loss. Mutations in the USH2A gene are the most common cause of USH2 and are also a cause of some forms of RP without hearing loss (ie, non-syndromic RP). The USH2A gene was initially identified as a transcript comprised of 21 exons but subsequently a longer isoform containing 72 exons was identified.\\n\\nMETHODS: The 51 exons unique to the long isoform of USH2A were screened for mutations among a core set of 108 patients diagnosed with USH2 and 80 patients with non-syndromic RP who were all included in a previously reported screen of the short isoform of USH2A. For several exons, additional patients were screened.\\n\\nRESULTS: In total, 35 deleterious mutations were identified including 17 nonsense mutations, 9 frameshift mutations, 5 splice-site mutations, and 4 small in-frame deletions or insertions. Twenty-seven mutations were novel. In addition, 65 rare missense changes were identified. A method of classifying the deleterious effect of the missense changes was developed using the summed results of four different mutation assessment algorithms, SIFT, pMUT, PolyPhen, and AGVGD. This system classified 8 of the 65 changes as 'likely deleterious' and 9 as 'possibly deleterious'.\\n\\nCONCLUSION: At least one mutation was identified in 57-63% of USH2 cases and 19-23% of cases of non-syndromic recessive RP (calculated without and including probable/possible deleterious changes) thus supporting that USH2A is the most common known cause of RP in the USA.", "author" : [ { "dropping-particle" : "", "family" : "McGee", "given" : "Terri L", "non-dropping-particle" : "", "parse-names" : false, "suffix" : "" }, { "dropping-particle" : "", "family" : "Seyedahmadi", "given" : "Babak Jian", "non-dropping-particle" : "", "parse-names" : false, "suffix" : "" }, { "dropping-particle" : "", "family" : "Sweeney", "given" : "Meredith O", "non-dropping-particle" : "", "parse-names" : false, "suffix" : "" }, { "dropping-particle" : "", "family" : "Dryja", "given" : "Thaddeus P", "non-dropping-particle" : "", "parse-names" : false, "suffix" : "" }, { "dropping-particle" : "", "family" : "Berson", "given" : "Eliot L", "non-dropping-particle" : "", "parse-names" : false, "suffix" : "" } ], "container-title" : "Journal of medical genetics", "id" : "ITEM-2", "issue" : "7", "issued" : { "date-parts" : [ [ "2010", "7" ] ] }, "page" : "499-506", "publisher" : "BMJ Publishing Group Ltd", "title" : "Novel mutations in the long isoform of the USH2A gene in patients with Usher syndrome type II or non-syndromic retinitis pigmentosa.", "type" : "article-journal", "volume" : "47" }, "uris" : [ "http://www.mendeley.com/documents/?uuid=5a3a5d04-d51c-3dcb-98e0-0a8b5964a49f" ] }, { "id" : "ITEM-3", "itemData" : { "DOI" : "272 [pii]", "ISBN" : "1090-0535 (Electronic)\\r1090-0535 (Linking)", "ISSN" : "1090-0535", "PMID" : "21151602", "abstract" : "Retinitis pigmentosa (RP) is a genetically heterogeneous disorder characterized by progressive loss of vision. The aim of this study was to identify the causative mutations in 272 Spanish families using a genotyping microarray.", "author" : [ { "dropping-particle" : "", "family" : "\u00c1vila-Fern\u00e1ndez", "given" : "Almudena", "non-dropping-particle" : "", "parse-names" : false, "suffix" : "" }, { "dropping-particle" : "", "family" : "Cantalapiedra", "given" : "Diego", "non-dropping-particle" : "", "parse-names" : false, "suffix" : "" }, { "dropping-particle" : "", "family" : "Aller", "given" : "Elena", "non-dropping-particle" : "", "parse-names" : false, "suffix" : "" }, { "dropping-particle" : "", "family" : "Vallesp\u00edn", "given" : "Elena", "non-dropping-particle" : "", "parse-names" : false, "suffix" : "" }, { "dropping-particle" : "", "family" : "Aguirre-Lamb\u00e1n", "given" : "Jana", "non-dropping-particle" : "", "parse-names" : false, "suffix" : "" }, { "dropping-particle" : "", "family" : "Blanco-Kelly", "given" : "Fiona", "non-dropping-particle" : "", "parse-names" : false, "suffix" : "" }, { "dropping-particle" : "", "family" : "Corton", "given" : "M", "non-dropping-particle" : "", "parse-names" : false, "suffix" : "" }, { "dropping-particle" : "", "family" : "Riveiro-\u00c1lvarez", "given" : "Rosa", "non-dropping-particle" : "", "parse-names" : false, "suffix" : "" }, { "dropping-particle" : "", "family" : "Allikmets", "given" : "Rando", "non-dropping-particle" : "", "parse-names" : false, "suffix" : "" }, { "dropping-particle" : "", "family" : "Trujillo-Tiebas", "given" : "Mar\u00eda Jos\u00e9", "non-dropping-particle" : "", "parse-names" : false, "suffix" : "" }, { "dropping-particle" : "", "family" : "Mill\u00e1n", "given" : "Jos\u00e9 M", "non-dropping-particle" : "", "parse-names" : false, "suffix" : "" }, { "dropping-particle" : "", "family" : "Cremers", "given" : "Frans P M", "non-dropping-particle" : "", "parse-names" : false, "suffix" : "" }, { "dropping-particle" : "", "family" : "Ayuso", "given" : "Carmen", "non-dropping-particle" : "", "parse-names" : false, "suffix" : "" } ], "container-title" : "Molecular vision", "id" : "ITEM-3", "issue" : "July", "issued" : { "date-parts" : [ [ "2010", "12", "3" ] ] }, "page" : "2550-2558", "title" : "Mutation analysis of 272 Spanish families affected by autosomal recessive retinitis pigmentosa using a genotyping microarray.", "type" : "article-journal", "volume" : "16" }, "uris" : [ "http://www.mendeley.com/documents/?uuid=b9451622-6d44-3e1e-9f45-3117fb819c0d" ] }, { "id" : "ITEM-4", "itemData" : { "DOI" : "10.1038/ejhg.2013.72", "ISBN" : "doi:10.1038/ejhg.2013.72", "ISSN" : "1018-4813", "PMID" : "23591405", "abstract" : "Hereditary retinal dystrophies (RD) constitute a group of blinding diseases that are characterized by clinical variability and pronounced genetic heterogeneity. The different forms of RD can be caused by mutations in &gt;100 genes, including &gt;1600 exons. Consequently, next generation sequencing (NGS) technologies are among the most promising approaches to identify mutations in RD. So far, NGS is not routinely used in gene diagnostics. We developed a diagnostic NGS pipeline to identify mutations in 170 genetically and clinically unselected RD patients. NGS was applied to 105 RD-associated genes. Underrepresented regions were examined by Sanger sequencing. The NGS approach was successfully established using cases with known sequence alterations. Depending on the initial clinical diagnosis, we identified likely causative mutations in 55% of retinitis pigmentosa and 80% of Bardet-Biedl or Usher syndrome cases. Seventy-one novel mutations in 40 genes were newly associated with RD. The genes USH2A, EYS, ABCA4, and RHO were more frequently affected than others. Occasionally, cases carried mutations in more than one RD-associated gene. In addition, we found possible dominant de-novo mutations in cases with sporadic RD, which implies consequences for counseling of patients and families. NGS-based mutation analyses are reliable and cost-efficient approaches in gene diagnostics of genetically heterogeneous diseases like RD.", "author" : [ { "dropping-particle" : "", "family" : "Gl\u00f6ckle", "given" : "Nicola", "non-dropping-particle" : "", "parse-names" : false, "suffix" : "" }, { "dropping-particle" : "", "family" : "Kohl", "given" : "Susanne", "non-dropping-particle" : "", "parse-names" : false, "suffix" : "" }, { "dropping-particle" : "", "family" : "Mohr", "given" : "Julia", "non-dropping-particle" : "", "parse-names" : false, "suffix" : "" }, { "dropping-particle" : "", "family" : "Scheurenbrand", "given" : "Tim", "non-dropping-particle" : "", "parse-names" : false, "suffix" : "" }, { "dropping-particle" : "", "family" : "Sprecher", "given" : "Andrea", "non-dropping-particle" : "", "parse-names" : false, "suffix" : "" }, { "dropping-particle" : "", "family" : "Weisschuh", "given" : "Nicole", "non-dropping-particle" : "", "parse-names" : false, "suffix" : "" }, { "dropping-particle" : "", "family" : "Bernd", "given" : "Antje", "non-dropping-particle" : "", "parse-names" : false, "suffix" : "" }, { "dropping-particle" : "", "family" : "Rudolph", "given" : "G\u00fcnther", "non-dropping-particle" : "", "parse-names" : false, "suffix" : "" }, { "dropping-particle" : "", "family" : "Schubach", "given" : "Max", "non-dropping-particle" : "", "parse-names" : false, "suffix" : "" }, { "dropping-particle" : "", "family" : "Poloschek", "given" : "Charlotte", "non-dropping-particle" : "", "parse-names" : false, "suffix" : "" }, { "dropping-particle" : "", "family" : "Zrenner", "given" : "Eberhart", "non-dropping-particle" : "", "parse-names" : false, "suffix" : "" }, { "dropping-particle" : "", "family" : "Biskup", "given" : "Saskia", "non-dropping-particle" : "", "parse-names" : false, "suffix" : "" }, { "dropping-particle" : "", "family" : "Berger", "given" : "Wolfgang", "non-dropping-particle" : "", "parse-names" : false, "suffix" : "" }, { "dropping-particle" : "", "family" : "Wissinger", "given" : "Bernd", "non-dropping-particle" : "", "parse-names" : false, "suffix" : "" }, { "dropping-particle" : "", "family" : "Neidhardt", "given" : "John", "non-dropping-particle" : "", "parse-names" : false, "suffix" : "" } ], "container-title" : "European Journal of Human Genetics", "id" : "ITEM-4", "issue" : "1", "issued" : { "date-parts" : [ [ "2014", "1", "17" ] ] }, "page" : "99-104", "publisher" : "Nature Publishing Group", "title" : "Panel-based next generation sequencing as a reliable and efficient technique to detect mutations in unselected patients with retinal dystrophies", "type" : "article-journal", "volume" : "22" }, "uris" : [ "http://www.mendeley.com/documents/?uuid=e9ae8644-b838-300a-8689-1cf260e8208d" ] }, { "id" : "ITEM-5", "itemData" : { "DOI" : "10.1038/ejhg.2014.283", "ISBN" : "1476-5438 (Electronic)\\r1018-4813 (Linking)", "ISSN" : "1476-5438", "PMID" : "25649381", "abstract" : "Defects in USH2A cause both isolated retinal disease and Usher syndrome (ie, retinal disease and deafness). To gain insights into isolated/nonsyndromic USH2A retinopathy, we screened USH2A in 186 probands with recessive retinal disease and no hearing complaint in childhood (discovery cohort) and in 84 probands with recessive retinal disease (replication cohort). Detailed phenotyping, including retinal imaging and audiological assessment, was performed in individuals with two likely disease-causing USH2A variants. Further genetic testing, including screening for a deep-intronic disease-causing variant and large deletions/duplications, was performed in those with one likely disease-causing change. Overall, 23 of 186 probands (discovery cohort) were found to harbour two likely disease-causing variants in USH2A. Some of these variants were predominantly associated with nonsyndromic retinal degeneration ('retinal disease-specific'); these included the common c.2276 G&gt;T, p.(Cys759Phe) mutation and five additional variants: c.2802 T&gt;G, p.(Cys934Trp); c.10073 G&gt;A, p.(Cys3358Tyr); c.11156 G&gt;A, p.(Arg3719His); c.12295-3 T&gt;A; and c.12575 G&gt;A, p.(Arg4192His). An allelic hierarchy was observed in the discovery cohort and confirmed in the replication cohort. In nonsyndromic USH2A disease, retinopathy was consistent with retinitis pigmentosa and the audiological phenotype was variable. USH2A retinopathy is a common cause of nonsyndromic recessive retinal degeneration and has a different mutational spectrum to that observed in Usher syndrome. The following model is proposed: the presence of at least one 'retinal disease-specific' USH2A allele in a patient with USH2A-related disease results in the preservation of normal hearing. Careful genotype-phenotype studies such as this will become increasingly important, especially now that high-throughput sequencing is widely used in the clinical setting.", "author" : [ { "dropping-particle" : "", "family" : "Lenassi", "given" : "Eva", "non-dropping-particle" : "", "parse-names" : false, "suffix" : "" }, { "dropping-particle" : "", "family" : "Vincent", "given" : "Ajoy", "non-dropping-particle" : "", "parse-names" : false, "suffix" : "" }, { "dropping-particle" : "", "family" : "Li", "given" : "Zheng", "non-dropping-particle" : "", "parse-names" : false, "suffix" : "" }, { "dropping-particle" : "", "family" : "Saihan", "given" : "Zubin", "non-dropping-particle" : "", "parse-names" : false, "suffix" : "" }, { "dropping-particle" : "", "family" : "Coffey", "given" : "Alison J", "non-dropping-particle" : "", "parse-names" : false, "suffix" : "" }, { "dropping-particle" : "", "family" : "Steele-Stallard", "given" : "Heather B", "non-dropping-particle" : "", "parse-names" : false, "suffix" : "" }, { "dropping-particle" : "", "family" : "Moore", "given" : "Anthony T", "non-dropping-particle" : "", "parse-names" : false, "suffix" : "" }, { "dropping-particle" : "", "family" : "Steel", "given" : "Karen P", "non-dropping-particle" : "", "parse-names" : false, "suffix" : "" }, { "dropping-particle" : "", "family" : "Luxon", "given" : "Linda M", "non-dropping-particle" : "", "parse-names" : false, "suffix" : "" }, { "dropping-particle" : "", "family" : "H\u00e9on", "given" : "Elise", "non-dropping-particle" : "", "parse-names" : false, "suffix" : "" }, { "dropping-particle" : "", "family" : "Bitner-Glindzicz", "given" : "Maria", "non-dropping-particle" : "", "parse-names" : false, "suffix" : "" }, { "dropping-particle" : "", "family" : "Webster", "given" : "Andrew R", "non-dropping-particle" : "", "parse-names" : false, "suffix" : "" } ], "container-title" : "European journal of human genetics : EJHG", "id" : "ITEM-5", "issue" : "10", "issued" : { "date-parts" : [ [ "2015", "10", "4" ] ] }, "page" : "1318-27", "publisher" : "Nature Publishing Group", "title" : "A detailed clinical and molecular survey of subjects with nonsyndromic USH2A retinopathy reveals an allelic hierarchy of disease-causing variants.", "type" : "article-journal", "volume" : "23" }, "uris" : [ "http://www.mendeley.com/documents/?uuid=29ef1857-dfc5-3174-86cb-272195c89e57" ] }, { "id" : "ITEM-6", "itemData" : { "DOI" : "10.1002/humu.22045", "ISBN" : "1098-1004 (Electronic)\\r1059-7794 (Linking)", "ISSN" : "10597794", "PMID" : "22334370", "abstract" : "Molecular diagnostics for patients with retinitis pigmentosa (RP) has been hampered by extreme genetic and clinical heterogeneity, with 52 causative genes known to date. Here, we developed a comprehensive next-generation sequencing (NGS) approach for the clinical molecular diagnostics of RP. All known inherited retinal disease genes (n = 111) were captured and simultaneously analyzed using NGS in 100 RP patients without a molecular diagnosis. A systematic data analysis pipeline was developed and validated to prioritize and predict the pathogenicity of all genetic variants identified in each patient, which enabled us to reduce the number of potential pathogenic variants from approximately 1,200 to zero to nine per patient. Subsequent segregation analysis and in silico predictions of pathogenicity resulted in a molecular diagnosis in 36 RP patients, comprising 27 recessive, six dominant, and three X-linked cases. Intriguingly, De novo mutations were present in at least three out of 28 isolated cases with causative mutations. This study demonstrates the enormous potential and clinical utility of NGS in molecular diagnosis of genetically heterogeneous diseases such as RP. De novo dominant mutations appear to play a significant role in patients with isolated RP, having major implications for genetic counselling.", "author" : [ { "dropping-particle" : "", "family" : "Neveling", "given" : "Kornelia", "non-dropping-particle" : "", "parse-names" : false, "suffix" : "" }, { "dropping-particle" : "", "family" : "Collin", "given" : "Rob W J", "non-dropping-particle" : "", "parse-names" : false, "suffix" : "" }, { "dropping-particle" : "", "family" : "Gilissen", "given" : "Christian", "non-dropping-particle" : "", "parse-names" : false, "suffix" : "" }, { "dropping-particle" : "", "family" : "Huet", "given" : "Ramon A C", "non-dropping-particle" : "Van", "parse-names" : false, "suffix" : "" }, { "dropping-particle" : "", "family" : "Visser", "given" : "Linda", "non-dropping-particle" : "", "parse-names" : false, "suffix" : "" }, { "dropping-particle" : "", "family" : "Kwint", "given" : "Michael P.", "non-dropping-particle" : "", "parse-names" : false, "suffix" : "" }, { "dropping-particle" : "", "family" : "Gijsen", "given" : "Sabine J.", "non-dropping-particle" : "", "parse-names" : false, "suffix" : "" }, { "dropping-particle" : "", "family" : "Zonneveld", "given" : "Marijke N.", "non-dropping-particle" : "", "parse-names" : false, "suffix" : "" }, { "dropping-particle" : "", "family" : "Wieskamp", "given" : "Nienke", "non-dropping-particle" : "", "parse-names" : false, "suffix" : "" }, { "dropping-particle" : "", "family" : "Ligt", "given" : "Joep", "non-dropping-particle" : "De", "parse-names" : false, "suffix" : "" }, { "dropping-particle" : "", "family" : "Siemiatkowska", "given" : "Anna M.", "non-dropping-particle" : "", "parse-names" : false, "suffix" : "" }, { "dropping-particle" : "", "family" : "Hoefsloot", "given" : "Lies H.", "non-dropping-particle" : "", "parse-names" : false, "suffix" : "" }, { "dropping-particle" : "", "family" : "Buckley", "given" : "Michael F.", "non-dropping-particle" : "", "parse-names" : false, "suffix" : "" }, { "dropping-particle" : "", "family" : "Kellner", "given" : "Ulrich", "non-dropping-particle" : "", "parse-names" : false, "suffix" : "" }, { "dropping-particle" : "", "family" : "Branham", "given" : "Kari E.", "non-dropping-particle" : "", "parse-names" : false, "suffix" : "" }, { "dropping-particle" : "", "family" : "Hollander", "given" : "Anneke I.", "non-dropping-particle" : "den", "parse-names" : false, "suffix" : "" }, { "dropping-particle" : "", "family" : "Hoischen", "given" : "Alexander", "non-dropping-particle" : "", "parse-names" : false, "suffix" : "" }, { "dropping-particle" : "", "family" : "Hoyng", "given" : "Carel", "non-dropping-particle" : "", "parse-names" : false, "suffix" : "" }, { "dropping-particle" : "", "family" : "Klevering", "given" : "B. Jeroen", "non-dropping-particle" : "", "parse-names" : false, "suffix" : "" }, { "dropping-particle" : "", "family" : "Born", "given" : "L. Ingeborgh", "non-dropping-particle" : "Van den", "parse-names" : false, "suffix" : "" }, { "dropping-particle" : "", "family" : "Veltman", "given" : "Joris A.", "non-dropping-particle" : "", "parse-names" : false, "suffix" : "" }, { "dropping-particle" : "", "family" : "Cremers", "given" : "Frans P M", "non-dropping-particle" : "", "parse-names" : false, "suffix" : "" }, { "dropping-particle" : "", "family" : "Scheffer", "given" : "Hans", "non-dropping-particle" : "", "parse-names" : false, "suffix" : "" } ], "container-title" : "Human Mutation", "id" : "ITEM-6", "issue" : "6", "issued" : { "date-parts" : [ [ "2012", "6" ] ] }, "page" : "963-972", "title" : "Next-generation genetic testing for retinitis pigmentosa", "type" : "article-journal", "volume" : "33" }, "uris" : [ "http://www.mendeley.com/documents/?uuid=c8294668-2a03-35d6-b15f-b312fb10a138" ] } ], "mendeley" : { "formattedCitation" : "(4,5,11,20,22,23)", "plainTextFormattedCitation" : "(4,5,11,20,22,23)", "previouslyFormattedCitation" : "(4,5,11,20,22,23)"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4,5,11,20,22,23)</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0342G&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Glu3448Lys)</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136/jmg.2009.075143", "ISBN" : "1468-6244 (Electronic)\\r0022-2593 (Linking)", "ISSN" : "1468-6244", "PMID" : "20507924", "abstract" : "BACKGROUND: Usher syndrome type II (USH2) is an autosomal recessive disorder characterised by retinitis pigmentosa (RP) and mild to moderate sensorineural hearing loss. Mutations in the USH2A gene are the most common cause of USH2 and are also a cause of some forms of RP without hearing loss (ie, non-syndromic RP). The USH2A gene was initially identified as a transcript comprised of 21 exons but subsequently a longer isoform containing 72 exons was identified.\\n\\nMETHODS: The 51 exons unique to the long isoform of USH2A were screened for mutations among a core set of 108 patients diagnosed with USH2 and 80 patients with non-syndromic RP who were all included in a previously reported screen of the short isoform of USH2A. For several exons, additional patients were screened.\\n\\nRESULTS: In total, 35 deleterious mutations were identified including 17 nonsense mutations, 9 frameshift mutations, 5 splice-site mutations, and 4 small in-frame deletions or insertions. Twenty-seven mutations were novel. In addition, 65 rare missense changes were identified. A method of classifying the deleterious effect of the missense changes was developed using the summed results of four different mutation assessment algorithms, SIFT, pMUT, PolyPhen, and AGVGD. This system classified 8 of the 65 changes as 'likely deleterious' and 9 as 'possibly deleterious'.\\n\\nCONCLUSION: At least one mutation was identified in 57-63% of USH2 cases and 19-23% of cases of non-syndromic recessive RP (calculated without and including probable/possible deleterious changes) thus supporting that USH2A is the most common known cause of RP in the USA.", "author" : [ { "dropping-particle" : "", "family" : "McGee", "given" : "Terri L", "non-dropping-particle" : "", "parse-names" : false, "suffix" : "" }, { "dropping-particle" : "", "family" : "Seyedahmadi", "given" : "Babak Jian", "non-dropping-particle" : "", "parse-names" : false, "suffix" : "" }, { "dropping-particle" : "", "family" : "Sweeney", "given" : "Meredith O", "non-dropping-particle" : "", "parse-names" : false, "suffix" : "" }, { "dropping-particle" : "", "family" : "Dryja", "given" : "Thaddeus P", "non-dropping-particle" : "", "parse-names" : false, "suffix" : "" }, { "dropping-particle" : "", "family" : "Berson", "given" : "Eliot L", "non-dropping-particle" : "", "parse-names" : false, "suffix" : "" } ], "container-title" : "Journal of medical genetics", "id" : "ITEM-1", "issue" : "7", "issued" : { "date-parts" : [ [ "2010", "7" ] ] }, "page" : "499-506", "publisher" : "BMJ Publishing Group Ltd", "title" : "Novel mutations in the long isoform of the USH2A gene in patients with Usher syndrome type II or non-syndromic retinitis pigmentosa.", "type" : "article-journal", "volume" : "47" }, "uris" : [ "http://www.mendeley.com/documents/?uuid=5a3a5d04-d51c-3dcb-98e0-0a8b5964a49f" ] }, { "id" : "ITEM-2", "itemData" : { "DOI" : "10.1371/journal.pone.0078496", "ISBN" : "1932-6203 (Electronic)\\r1932-6203 (Linking)", "ISSN" : "19326203", "PMID" : "24265693", "abstract" : "Retinitis pigmentosa (RP) and Leber congenital amaurosis (LCA) are major causes of blindness. They result from mutations in many genes which has long hampered comprehensive genetic analysis. Recently, targeted next-generation sequencing (NGS) has proven useful to overcome this limitation. To uncover \"hidden mutations\" such as copy number variations (CNVs) and mutations in non-coding regions, we extended the use of NGS data by quantitative readout for the exons of 55 RP and LCA genes in 126 patients, and by including non-coding 5' exons. We detected several causative CNVs which were key to the diagnosis in hitherto unsolved constellations, e.g. hemizygous point mutations in consanguineous families, and CNVs complemented apparently monoallelic recessive alleles. Mutations of non-coding exon 1 of EYS revealed its contribution to disease. In view of the high carrier frequency for retinal disease gene mutations in the general population, we considered the overall variant load in each patient to assess if a mutation was causative or reflected accidental carriership in patients with mutations in several genes or with single recessive alleles. For example, truncating mutations in RP1, a gene implicated in both recessive and dominant RP, were causative in biallelic constellations, unrelated to disease when heterozygous on a biallelic mutation background of another gene, or even non-pathogenic if close to the C-terminus. Patients with mutations in several loci were common, but without evidence for di- or oligogenic inheritance. Although the number of targeted genes was low compared to previous studies, the mutation detection rate was highest (70%) which likely results from completeness and depth of coverage, and quantitative data analysis. CNV analysis should routinely be applied in targeted NGS, and mutations in non-coding exons give reason to systematically include 5'-UTRs in disease gene or exome panels. Consideration of all variants is indispensable because even truncating mutations may be misleading.", "author" : [ { "dropping-particle" : "", "family" : "Eisenberger", "given" : "Tobias", "non-dropping-particle" : "", "parse-names" : false, "suffix" : "" }, { "dropping-particle" : "", "family" : "Neuhaus", "given" : "Christine", "non-dropping-particle" : "", "parse-names" : false, "suffix" : "" }, { "dropping-particle" : "", "family" : "Khan", "given" : "Arif O.", "non-dropping-particle" : "", "parse-names" : false, "suffix" : "" }, { "dropping-particle" : "", "family" : "Decker", "given" : "Christian", "non-dropping-particle" : "", "parse-names" : false, "suffix" : "" }, { "dropping-particle" : "", "family" : "Preising", "given" : "Markus N.", "non-dropping-particle" : "", "parse-names" : false, "suffix" : "" }, { "dropping-particle" : "", "family" : "Friedburg", "given" : "Christoph", "non-dropping-particle" : "", "parse-names" : false, "suffix" : "" }, { "dropping-particle" : "", "family" : "Bieg", "given" : "Anika", "non-dropping-particle" : "", "parse-names" : false, "suffix" : "" }, { "dropping-particle" : "", "family" : "Gliem", "given" : "Martin", "non-dropping-particle" : "", "parse-names" : false, "suffix" : "" }, { "dropping-particle" : "", "family" : "Issa", "given" : "Peter Charbel", "non-dropping-particle" : "", "parse-names" : false, "suffix" : "" }, { "dropping-particle" : "", "family" : "Holz", "given" : "Frank G.", "non-dropping-particle" : "", "parse-names" : false, "suffix" : "" }, { "dropping-particle" : "", "family" : "Baig", "given" : "Shahid M.", "non-dropping-particle" : "", "parse-names" : false, "suffix" : "" }, { "dropping-particle" : "", "family" : "Hellenbroich", "given" : "Yorck", "non-dropping-particle" : "", "parse-names" : false, "suffix" : "" }, { "dropping-particle" : "", "family" : "Galvez", "given" : "Alberto", "non-dropping-particle" : "", "parse-names" : false, "suffix" : "" }, { "dropping-particle" : "", "family" : "Platzer", "given" : "Konrad", "non-dropping-particle" : "", "parse-names" : false, "suffix" : "" }, { "dropping-particle" : "", "family" : "Wollnik", "given" : "Bernd", "non-dropping-particle" : "", "parse-names" : false, "suffix" : "" }, { "dropping-particle" : "", "family" : "Laddach", "given" : "Nadja", "non-dropping-particle" : "", "parse-names" : false, "suffix" : "" }, { "dropping-particle" : "", "family" : "Ghaffari", "given" : "Saeed Reza", "non-dropping-particle" : "", "parse-names" : false, "suffix" : "" }, { "dropping-particle" : "", "family" : "Rafati", "given" : "Maryam", "non-dropping-particle" : "", "parse-names" : false, "suffix" : "" }, { "dropping-particle" : "", "family" : "Botzenhart", "given" : "Elke", "non-dropping-particle" : "", "parse-names" : false, "suffix" : "" }, { "dropping-particle" : "", "family" : "Tinschert", "given" : "Sigrid", "non-dropping-particle" : "", "parse-names" : false, "suffix" : "" }, { "dropping-particle" : "", "family" : "B\u00f6rger", "given" : "Doris", "non-dropping-particle" : "", "parse-names" : false, "suffix" : "" }, { "dropping-particle" : "", "family" : "Bohring", "given" : "Axel", "non-dropping-particle" : "", "parse-names" : false, "suffix" : "" }, { "dropping-particle" : "", "family" : "Schreml", "given" : "Julia", "non-dropping-particle" : "", "parse-names" : false, "suffix" : "" }, { "dropping-particle" : "", "family" : "K\u00f6rtge-Jung", "given" : "Stefani", "non-dropping-particle" : "", "parse-names" : false, "suffix" : "" }, { "dropping-particle" : "", "family" : "Schell-Apacik", "given" : "Chayim", "non-dropping-particle" : "", "parse-names" : false, "suffix" : "" }, { "dropping-particle" : "", "family" : "Bakur", "given" : "Khadijah", "non-dropping-particle" : "", "parse-names" : false, "suffix" : "" }, { "dropping-particle" : "", "family" : "Al-Aama", "given" : "Jumana Y.", "non-dropping-particle" : "", "parse-names" : false, "suffix" : "" }, { "dropping-particle" : "", "family" : "Neuhann", "given" : "Teresa", "non-dropping-particle" : "", "parse-names" : false, "suffix" : "" }, { "dropping-particle" : "", "family" : "Herkenrath", "given" : "Peter", "non-dropping-particle" : "", "parse-names" : false, "suffix" : "" }, { "dropping-particle" : "", "family" : "N\u00fcrnberg", "given" : "Gudrun", "non-dropping-particle" : "", "parse-names" : false, "suffix" : "" }, { "dropping-particle" : "", "family" : "N\u00fcrnberg", "given" : "Peter", "non-dropping-particle" : "", "parse-names" : false, "suffix" : "" }, { "dropping-particle" : "", "family" : "Davis", "given" : "John S.", "non-dropping-particle" : "", "parse-names" : false, "suffix" : "" }, { "dropping-particle" : "", "family" : "Gal", "given" : "Andreas", "non-dropping-particle" : "", "parse-names" : false, "suffix" : "" }, { "dropping-particle" : "", "family" : "Bergmann", "given" : "Carsten", "non-dropping-particle" : "", "parse-names" : false, "suffix" : "" }, { "dropping-particle" : "", "family" : "Lorenz", "given" : "Birgit", "non-dropping-particle" : "", "parse-names" : false, "suffix" : "" }, { "dropping-particle" : "", "family" : "Bolz", "given" : "Hanno J.", "non-dropping-particle" : "", "parse-names" : false, "suffix" : "" } ], "container-title" : "PLoS ONE", "editor" : [ { "dropping-particle" : "", "family" : "Li", "given" : "Tiansen", "non-dropping-particle" : "", "parse-names" : false, "suffix" : "" } ], "id" : "ITEM-2", "issue" : "11", "issued" : { "date-parts" : [ [ "2013", "11", "12" ] ] }, "page" : "e78496", "title" : "Increasing the yield in targeted next-generation sequencing by implicating CNV analysis, non-coding exons and the overall variant load: The example of retinal dystrophies", "type" : "article-journal", "volume" : "8" }, "uris" : [ "http://www.mendeley.com/documents/?uuid=bc5b52ed-20f3-37b4-bfe0-f1ce1f0061c8" ] }, { "id" : "ITEM-3", "itemData" : { "DOI" : "10.1016/j.ygeno.2014.02.006", "ISBN" : "1089-8646 (Electronic)\\r0888-7543 (Linking)", "ISSN" : "10898646", "PMID" : "24603341", "abstract" : "Exome and whole-genome analyses powered by next-generation sequencing (NGS) have become invaluable tools in identifying causal mutations responsible for Mendelian disorders. Given that individual exomes contain several thousand single nucleotide variants and insertions/deletions, it remains a challenge to analyze large numbers of variants from multiple exomes to identify causal alleles associated with inherited conditions. To this end, we have developed user-friendly software that analyzes variant calls from multiple individuals to facilitate identification of causal mutations. The software, termed exomeSuite, filters for putative causative variants of monogenic diseases inherited in one of three forms: dominant, recessive caused by a homozygous variant, or recessive caused by two compound heterozygous variants. In addition, exomeSuite can perform homozygosity mapping and analyze the variant data of multiple unrelated individuals. Here we demonstrate that filtering of variants with exomeSuite reduces datasets to a fraction of a percent of their original size. To the best of our knowledge this is the first freely available software developed to analyze variant data from multiple individuals that rapidly assimilates and filters large data sets based on pattern of inheritance. \u00a9 2014 Elsevier Inc.", "author" : [ { "dropping-particle" : "", "family" : "Maranhao", "given" : "B.", "non-dropping-particle" : "", "parse-names" : false, "suffix" : "" }, { "dropping-particle" : "", "family" : "Biswas", "given" : "P.", "non-dropping-particle" : "", "parse-names" : false, "suffix" : "" }, { "dropping-particle" : "", "family" : "Duncan", "given" : "J. L.", "non-dropping-particle" : "", "parse-names" : false, "suffix" : "" }, { "dropping-particle" : "", "family" : "Branham", "given" : "K. E.", "non-dropping-particle" : "", "parse-names" : false, "suffix" : "" }, { "dropping-particle" : "", "family" : "Silva", "given" : "G. A.", "non-dropping-particle" : "", "parse-names" : false, "suffix" : "" }, { "dropping-particle" : "", "family" : "Naeem", "given" : "M. A.", "non-dropping-particle" : "", "parse-names" : false, "suffix" : "" }, { "dropping-particle" : "", "family" : "Khan", "given" : "S. N.", "non-dropping-particle" : "", "parse-names" : false, "suffix" : "" }, { "dropping-particle" : "", "family" : "Riazuddin", "given" : "S.A.", "non-dropping-particle" : "", "parse-names" : false, "suffix" : "" }, { "dropping-particle" : "", "family" : "Hejtmancik", "given" : "J. F.", "non-dropping-particle" : "", "parse-names" : false, "suffix" : "" }, { "dropping-particle" : "", "family" : "Heckenlively", "given" : "J. R.", "non-dropping-particle" : "", "parse-names" : false, "suffix" : "" }, { "dropping-particle" : "", "family" : "Riazuddin", "given" : "S. A.", "non-dropping-particle" : "", "parse-names" : false, "suffix" : "" }, { "dropping-particle" : "", "family" : "Lee", "given" : "P. L.", "non-dropping-particle" : "", "parse-names" : false, "suffix" : "" }, { "dropping-particle" : "", "family" : "Ayyagari", "given" : "R.", "non-dropping-particle" : "", "parse-names" : false, "suffix" : "" } ], "container-title" : "Genomics", "id" : "ITEM-3", "issue" : "2-3", "issued" : { "date-parts" : [ [ "2014", "2" ] ] }, "page" : "169-176", "title" : "ExomeSuite: Whole exome sequence variant filtering tool for rapid identification of putative disease causing SNVs/indels", "type" : "article-journal", "volume" : "103" }, "uris" : [ "http://www.mendeley.com/documents/?uuid=a3d94c18-623d-3c28-93ef-fa832c7a76f2" ] }, { "id" : "ITEM-4", "itemData" : { "DOI" : "10.3390/genes8100256", "ISSN" : "2073-4425", "PMID" : "28981474", "abstract" : "Pericentral retinitis pigmentosa (RP) is an atypical form of RP that affects the near-peripheral retina first and tends to spare the far periphery. This study was performed to further define the genetic basis of this phenotype. We identified a cohort of 43 probands with pericentral RP based on a comprehensive analysis of their retinal phenotype. Genetic analyses of DNA samples from these patients were performed using panel-based next-generation sequencing, copy number variations, and whole exome sequencing (WES). Mutations provisionally responsible for disease were found in 19 of the 43 families (44%) analyzed. These include mutations inRHO(five patients),USH2A(four patients), andPDE6B(two patients). Of 28 putatively pathogenic alleles, 15 (54%) have been previously identified in patients with more common forms of typical RP, while the remaining 13 mutations (46%) were novel. Burden testing of WES data successfully identifiedHGSNATas a cause of pericentral RP in at least two patients, suggesting it is also a relatively common cause of pericentral RP. While additional sequencing might uncover new genes specifically associated with pericentral RP, the current results suggest that genetically pericentral RP is not a separate clinical entity, but rather is part of the spectrum of mild RP phenotypes.", "author" : [ { "dropping-particle" : "", "family" : "Comander", "given" : "Jason", "non-dropping-particle" : "", "parse-names" : false, "suffix" : "" }, { "dropping-particle" : "", "family" : "Weigel-DiFranco", "given" : "Carol", "non-dropping-particle" : "", "parse-names" : false, "suffix" : "" }, { "dropping-particle" : "", "family" : "Maher", "given" : "Matthew", "non-dropping-particle" : "", "parse-names" : false, "suffix" : "" }, { "dropping-particle" : "", "family" : "Place", "given" : "Emily", "non-dropping-particle" : "", "parse-names" : false, "suffix" : "" }, { "dropping-particle" : "", "family" : "Wan", "given" : "Aliete", "non-dropping-particle" : "", "parse-names" : false, "suffix" : "" }, { "dropping-particle" : "", "family" : "Harper", "given" : "Shyana", "non-dropping-particle" : "", "parse-names" : false, "suffix" : "" }, { "dropping-particle" : "", "family" : "Sandberg", "given" : "Michael A", "non-dropping-particle" : "", "parse-names" : false, "suffix" : "" }, { "dropping-particle" : "", "family" : "Navarro-Gomez", "given" : "Daniel", "non-dropping-particle" : "", "parse-names" : false, "suffix" : "" }, { "dropping-particle" : "", "family" : "Pierce", "given" : "Eric A", "non-dropping-particle" : "", "parse-names" : false, "suffix" : "" } ], "container-title" : "Genes", "id" : "ITEM-4", "issue" : "10", "issued" : { "date-parts" : [ [ "2017", "10", "5" ] ] }, "publisher" : "Multidisciplinary Digital Publishing Institute  (MDPI)", "title" : "The Genetic Basis of Pericentral Retinitis Pigmentosa-A Form of Mild Retinitis Pigmentosa.", "type" : "article-journal", "volume" : "8" }, "uris" : [ "http://www.mendeley.com/documents/?uuid=e1241b5c-c76c-3c24-b35e-52f1e92ec4b2" ] }, { "id" : "ITEM-5",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5",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id" : "ITEM-6", "itemData" : { "DOI" : "10.1038/srep18287", "ISSN" : "20452322", "PMID" : "26667666", "abstract" : "The National Ophthalmic Disease Genotyping and Phenotyping Network (eyeGENE(\u00ae)) was established in an effort to facilitate basic and clinical research of human inherited eye disease. In order to provide high quality genetic testing to eyeGENE(\u00ae)'s enrolled patients which potentially aids clinical diagnosis and disease treatment, we carried out a pilot study and performed Next-generation sequencing (NGS) based molecular diagnosis for 105 Retinitis Pigmentosa (RP) patients randomly selected from the network. A custom capture panel was designed, which incorporated 195 known retinal disease genes, including 61 known RP genes. As a result, disease-causing mutations were identified in 52 out of 105 probands (solving rate of 49.5%). A total of 82 mutations were identified, and 48 of them were novel. Interestingly, for three probands the molecular diagnosis was inconsistent with the initial clinical diagnosis, while for five probands the molecular information suggested a different inheritance model other than that assigned by the physician. In conclusion, our study demonstrated that NGS target sequencing is efficient and sufficiently precise for molecular diagnosis of a highly heterogeneous patient cohort from eyeGENE(\u00ae).", "author" : [ { "dropping-particle" : "", "family" : "Ge", "given" : "Zhongqi", "non-dropping-particle" : "", "parse-names" : false, "suffix" : "" }, { "dropping-particle" : "", "family" : "Bowles", "given" : "Kristen", "non-dropping-particle" : "", "parse-names" : false, "suffix" : "" }, { "dropping-particle" : "", "family" : "Goetz", "given" : "Kerry", "non-dropping-particle" : "", "parse-names" : false, "suffix" : "" }, { "dropping-particle" : "", "family" : "Scholl", "given" : "Hendrik P.N.", "non-dropping-particle" : "", "parse-names" : false, "suffix" : "" }, { "dropping-particle" : "", "family" : "Wang", "given" : "Feng", "non-dropping-particle" : "", "parse-names" : false, "suffix" : "" }, { "dropping-particle" : "", "family" : "Wang", "given" : "Xinjing", "non-dropping-particle" : "", "parse-names" : false, "suffix" : "" }, { "dropping-particle" : "", "family" : "Xu", "given" : "Shan", "non-dropping-particle" : "", "parse-names" : false, "suffix" : "" }, { "dropping-particle" : "", "family" : "Wang", "given" : "Keqing", "non-dropping-particle" : "", "parse-names" : false, "suffix" : "" }, { "dropping-particle" : "", "family" : "Wang", "given" : "Hui", "non-dropping-particle" : "", "parse-names" : false, "suffix" : "" }, { "dropping-particle" : "", "family" : "Chen", "given" : "Rui", "non-dropping-particle" : "", "parse-names" : false, "suffix" : "" } ], "container-title" : "Scientific Reports", "id" : "ITEM-6", "issued" : { "date-parts" : [ [ "2015", "12", "15" ] ] }, "page" : "18287", "publisher" : "Nature Publishing Group", "title" : "NGS-based Molecular diagnosis of 105 eyeGENE \u00ae probands with Retinitis Pigmentosa", "type" : "article-journal", "volume" : "5" }, "uris" : [ "http://www.mendeley.com/documents/?uuid=95c0450f-c1ab-3673-84ca-24c2f1b97864" ] } ], "mendeley" : { "formattedCitation" : "(2,3,20,24\u201326)", "plainTextFormattedCitation" : "(2,3,20,24\u201326)", "previouslyFormattedCitation" : "(2,3,20,24\u201326)"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3,20,24–26)</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bottom w:val="single" w:sz="4" w:space="0" w:color="auto"/>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bottom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0073G&gt;A</w:t>
            </w:r>
          </w:p>
        </w:tc>
        <w:tc>
          <w:tcPr>
            <w:tcW w:w="2873" w:type="dxa"/>
            <w:tcBorders>
              <w:left w:val="single" w:sz="4" w:space="0" w:color="auto"/>
              <w:bottom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Cys3358Tyr)</w:t>
            </w:r>
          </w:p>
        </w:tc>
        <w:tc>
          <w:tcPr>
            <w:tcW w:w="3088" w:type="dxa"/>
            <w:tcBorders>
              <w:left w:val="single" w:sz="4" w:space="0" w:color="auto"/>
              <w:bottom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136/jmg.2009.075143", "ISBN" : "1468-6244 (Electronic)\\r0022-2593 (Linking)", "ISSN" : "1468-6244", "PMID" : "20507924", "abstract" : "BACKGROUND: Usher syndrome type II (USH2) is an autosomal recessive disorder characterised by retinitis pigmentosa (RP) and mild to moderate sensorineural hearing loss. Mutations in the USH2A gene are the most common cause of USH2 and are also a cause of some forms of RP without hearing loss (ie, non-syndromic RP). The USH2A gene was initially identified as a transcript comprised of 21 exons but subsequently a longer isoform containing 72 exons was identified.\\n\\nMETHODS: The 51 exons unique to the long isoform of USH2A were screened for mutations among a core set of 108 patients diagnosed with USH2 and 80 patients with non-syndromic RP who were all included in a previously reported screen of the short isoform of USH2A. For several exons, additional patients were screened.\\n\\nRESULTS: In total, 35 deleterious mutations were identified including 17 nonsense mutations, 9 frameshift mutations, 5 splice-site mutations, and 4 small in-frame deletions or insertions. Twenty-seven mutations were novel. In addition, 65 rare missense changes were identified. A method of classifying the deleterious effect of the missense changes was developed using the summed results of four different mutation assessment algorithms, SIFT, pMUT, PolyPhen, and AGVGD. This system classified 8 of the 65 changes as 'likely deleterious' and 9 as 'possibly deleterious'.\\n\\nCONCLUSION: At least one mutation was identified in 57-63% of USH2 cases and 19-23% of cases of non-syndromic recessive RP (calculated without and including probable/possible deleterious changes) thus supporting that USH2A is the most common known cause of RP in the USA.", "author" : [ { "dropping-particle" : "", "family" : "McGee", "given" : "Terri L", "non-dropping-particle" : "", "parse-names" : false, "suffix" : "" }, { "dropping-particle" : "", "family" : "Seyedahmadi", "given" : "Babak Jian", "non-dropping-particle" : "", "parse-names" : false, "suffix" : "" }, { "dropping-particle" : "", "family" : "Sweeney", "given" : "Meredith O", "non-dropping-particle" : "", "parse-names" : false, "suffix" : "" }, { "dropping-particle" : "", "family" : "Dryja", "given" : "Thaddeus P", "non-dropping-particle" : "", "parse-names" : false, "suffix" : "" }, { "dropping-particle" : "", "family" : "Berson", "given" : "Eliot L", "non-dropping-particle" : "", "parse-names" : false, "suffix" : "" } ], "container-title" : "Journal of medical genetics", "id" : "ITEM-1", "issue" : "7", "issued" : { "date-parts" : [ [ "2010", "7" ] ] }, "page" : "499-506", "publisher" : "BMJ Publishing Group Ltd", "title" : "Novel mutations in the long isoform of the USH2A gene in patients with Usher syndrome type II or non-syndromic retinitis pigmentosa.", "type" : "article-journal", "volume" : "47" }, "uris" : [ "http://www.mendeley.com/documents/?uuid=5a3a5d04-d51c-3dcb-98e0-0a8b5964a49f" ] }, { "id" : "ITEM-2", "itemData" : { "DOI" : "272 [pii]", "ISBN" : "1090-0535 (Electronic)\\r1090-0535 (Linking)", "ISSN" : "1090-0535", "PMID" : "21151602", "abstract" : "Retinitis pigmentosa (RP) is a genetically heterogeneous disorder characterized by progressive loss of vision. The aim of this study was to identify the causative mutations in 272 Spanish families using a genotyping microarray.", "author" : [ { "dropping-particle" : "", "family" : "\u00c1vila-Fern\u00e1ndez", "given" : "Almudena", "non-dropping-particle" : "", "parse-names" : false, "suffix" : "" }, { "dropping-particle" : "", "family" : "Cantalapiedra", "given" : "Diego", "non-dropping-particle" : "", "parse-names" : false, "suffix" : "" }, { "dropping-particle" : "", "family" : "Aller", "given" : "Elena", "non-dropping-particle" : "", "parse-names" : false, "suffix" : "" }, { "dropping-particle" : "", "family" : "Vallesp\u00edn", "given" : "Elena", "non-dropping-particle" : "", "parse-names" : false, "suffix" : "" }, { "dropping-particle" : "", "family" : "Aguirre-Lamb\u00e1n", "given" : "Jana", "non-dropping-particle" : "", "parse-names" : false, "suffix" : "" }, { "dropping-particle" : "", "family" : "Blanco-Kelly", "given" : "Fiona", "non-dropping-particle" : "", "parse-names" : false, "suffix" : "" }, { "dropping-particle" : "", "family" : "Corton", "given" : "M", "non-dropping-particle" : "", "parse-names" : false, "suffix" : "" }, { "dropping-particle" : "", "family" : "Riveiro-\u00c1lvarez", "given" : "Rosa", "non-dropping-particle" : "", "parse-names" : false, "suffix" : "" }, { "dropping-particle" : "", "family" : "Allikmets", "given" : "Rando", "non-dropping-particle" : "", "parse-names" : false, "suffix" : "" }, { "dropping-particle" : "", "family" : "Trujillo-Tiebas", "given" : "Mar\u00eda Jos\u00e9", "non-dropping-particle" : "", "parse-names" : false, "suffix" : "" }, { "dropping-particle" : "", "family" : "Mill\u00e1n", "given" : "Jos\u00e9 M", "non-dropping-particle" : "", "parse-names" : false, "suffix" : "" }, { "dropping-particle" : "", "family" : "Cremers", "given" : "Frans P M", "non-dropping-particle" : "", "parse-names" : false, "suffix" : "" }, { "dropping-particle" : "", "family" : "Ayuso", "given" : "Carmen", "non-dropping-particle" : "", "parse-names" : false, "suffix" : "" } ], "container-title" : "Molecular vision", "id" : "ITEM-2", "issue" : "July", "issued" : { "date-parts" : [ [ "2010", "12", "3" ] ] }, "page" : "2550-2558", "title" : "Mutation analysis of 272 Spanish families affected by autosomal recessive retinitis pigmentosa using a genotyping microarray.", "type" : "article-journal", "volume" : "16" }, "uris" : [ "http://www.mendeley.com/documents/?uuid=b9451622-6d44-3e1e-9f45-3117fb819c0d" ] }, { "id" : "ITEM-3", "itemData" : { "DOI" : "10.1002/humu.22045", "ISBN" : "1098-1004 (Electronic)\\r1059-7794 (Linking)", "ISSN" : "10597794", "PMID" : "22334370", "abstract" : "Molecular diagnostics for patients with retinitis pigmentosa (RP) has been hampered by extreme genetic and clinical heterogeneity, with 52 causative genes known to date. Here, we developed a comprehensive next-generation sequencing (NGS) approach for the clinical molecular diagnostics of RP. All known inherited retinal disease genes (n = 111) were captured and simultaneously analyzed using NGS in 100 RP patients without a molecular diagnosis. A systematic data analysis pipeline was developed and validated to prioritize and predict the pathogenicity of all genetic variants identified in each patient, which enabled us to reduce the number of potential pathogenic variants from approximately 1,200 to zero to nine per patient. Subsequent segregation analysis and in silico predictions of pathogenicity resulted in a molecular diagnosis in 36 RP patients, comprising 27 recessive, six dominant, and three X-linked cases. Intriguingly, De novo mutations were present in at least three out of 28 isolated cases with causative mutations. This study demonstrates the enormous potential and clinical utility of NGS in molecular diagnosis of genetically heterogeneous diseases such as RP. De novo dominant mutations appear to play a significant role in patients with isolated RP, having major implications for genetic counselling.", "author" : [ { "dropping-particle" : "", "family" : "Neveling", "given" : "Kornelia", "non-dropping-particle" : "", "parse-names" : false, "suffix" : "" }, { "dropping-particle" : "", "family" : "Collin", "given" : "Rob W J", "non-dropping-particle" : "", "parse-names" : false, "suffix" : "" }, { "dropping-particle" : "", "family" : "Gilissen", "given" : "Christian", "non-dropping-particle" : "", "parse-names" : false, "suffix" : "" }, { "dropping-particle" : "", "family" : "Huet", "given" : "Ramon A C", "non-dropping-particle" : "Van", "parse-names" : false, "suffix" : "" }, { "dropping-particle" : "", "family" : "Visser", "given" : "Linda", "non-dropping-particle" : "", "parse-names" : false, "suffix" : "" }, { "dropping-particle" : "", "family" : "Kwint", "given" : "Michael P.", "non-dropping-particle" : "", "parse-names" : false, "suffix" : "" }, { "dropping-particle" : "", "family" : "Gijsen", "given" : "Sabine J.", "non-dropping-particle" : "", "parse-names" : false, "suffix" : "" }, { "dropping-particle" : "", "family" : "Zonneveld", "given" : "Marijke N.", "non-dropping-particle" : "", "parse-names" : false, "suffix" : "" }, { "dropping-particle" : "", "family" : "Wieskamp", "given" : "Nienke", "non-dropping-particle" : "", "parse-names" : false, "suffix" : "" }, { "dropping-particle" : "", "family" : "Ligt", "given" : "Joep", "non-dropping-particle" : "De", "parse-names" : false, "suffix" : "" }, { "dropping-particle" : "", "family" : "Siemiatkowska", "given" : "Anna M.", "non-dropping-particle" : "", "parse-names" : false, "suffix" : "" }, { "dropping-particle" : "", "family" : "Hoefsloot", "given" : "Lies H.", "non-dropping-particle" : "", "parse-names" : false, "suffix" : "" }, { "dropping-particle" : "", "family" : "Buckley", "given" : "Michael F.", "non-dropping-particle" : "", "parse-names" : false, "suffix" : "" }, { "dropping-particle" : "", "family" : "Kellner", "given" : "Ulrich", "non-dropping-particle" : "", "parse-names" : false, "suffix" : "" }, { "dropping-particle" : "", "family" : "Branham", "given" : "Kari E.", "non-dropping-particle" : "", "parse-names" : false, "suffix" : "" }, { "dropping-particle" : "", "family" : "Hollander", "given" : "Anneke I.", "non-dropping-particle" : "den", "parse-names" : false, "suffix" : "" }, { "dropping-particle" : "", "family" : "Hoischen", "given" : "Alexander", "non-dropping-particle" : "", "parse-names" : false, "suffix" : "" }, { "dropping-particle" : "", "family" : "Hoyng", "given" : "Carel", "non-dropping-particle" : "", "parse-names" : false, "suffix" : "" }, { "dropping-particle" : "", "family" : "Klevering", "given" : "B. Jeroen", "non-dropping-particle" : "", "parse-names" : false, "suffix" : "" }, { "dropping-particle" : "", "family" : "Born", "given" : "L. Ingeborgh", "non-dropping-particle" : "Van den", "parse-names" : false, "suffix" : "" }, { "dropping-particle" : "", "family" : "Veltman", "given" : "Joris A.", "non-dropping-particle" : "", "parse-names" : false, "suffix" : "" }, { "dropping-particle" : "", "family" : "Cremers", "given" : "Frans P M", "non-dropping-particle" : "", "parse-names" : false, "suffix" : "" }, { "dropping-particle" : "", "family" : "Scheffer", "given" : "Hans", "non-dropping-particle" : "", "parse-names" : false, "suffix" : "" } ], "container-title" : "Human Mutation", "id" : "ITEM-3", "issue" : "6", "issued" : { "date-parts" : [ [ "2012", "6" ] ] }, "page" : "963-972", "title" : "Next-generation genetic testing for retinitis pigmentosa", "type" : "article-journal", "volume" : "33" }, "uris" : [ "http://www.mendeley.com/documents/?uuid=c8294668-2a03-35d6-b15f-b312fb10a138" ] }, { "id" : "ITEM-4",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4",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id" : "ITEM-5",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5",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id" : "ITEM-6",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6",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id" : "ITEM-7", "itemData" : { "DOI" : "10.1007/s00439-014-1512-7", "ISBN" : "1432-1203 (Electronic)\\r0340-6717 (Linking)", "ISSN" : "14321203", "PMID" : "25472526", "abstract" : "Retinitis pigmentosa (RP) is a group of inherited retinal disorders characterized by progressive photoreceptor degeneration. An accurate molecular diagnosis is essential for disease characterization and clinical prognoses. A retinal capture panel that enriches 186 known retinal disease genes, including 55 known RP genes, was developed. Targeted next-generation sequencing was performed for a cohort of 82 unrelated RP cases from Northern Ireland, including 46 simplex cases and 36 familial cases. Disease-causing mutations were identified in 49 probands, including 28 simplex cases and 21 familial cases, achieving a solving rate of 60 %. In total, 65 pathogenic mutations were found, and 29 of these were novel. Interestingly, the molecular information of 12 probands was neither consistent with their initial inheritance pattern nor clinical diagnosis. Further clinical reassessment resulted in a refinement of the clinical diagnosis in 11 patients. This is the first study to apply next-generation sequencing-based, comprehensive molecular diagnoses to a large number of RP probands from Northern Ireland. Our study shows that molecular information can aid clinical diagnosis, potentially changing treatment options, current family counseling and management.", "author" : [ { "dropping-particle" : "", "family" : "Zhao", "given" : "Li", "non-dropping-particle" : "", "parse-names" : false, "suffix" : "" }, { "dropping-particle" : "", "family" : "Wang", "given" : "Feng", "non-dropping-particle" : "", "parse-names" : false, "suffix" : "" }, { "dropping-particle" : "", "family" : "Wang", "given" : "Hui", "non-dropping-particle" : "", "parse-names" : false, "suffix" : "" }, { "dropping-particle" : "", "family" : "Li", "given" : "Yumei", "non-dropping-particle" : "", "parse-names" : false, "suffix" : "" }, { "dropping-particle" : "", "family" : "Alexander", "given" : "Sharon", "non-dropping-particle" : "", "parse-names" : false, "suffix" : "" }, { "dropping-particle" : "", "family" : "Wang", "given" : "Keqing", "non-dropping-particle" : "", "parse-names" : false, "suffix" : "" }, { "dropping-particle" : "", "family" : "Willoughby", "given" : "Colin E.", "non-dropping-particle" : "", "parse-names" : false, "suffix" : "" }, { "dropping-particle" : "", "family" : "Zaneveld", "given" : "Jacques E.", "non-dropping-particle" : "", "parse-names" : false, "suffix" : "" }, { "dropping-particle" : "", "family" : "Jiang", "given" : "Lichun", "non-dropping-particle" : "", "parse-names" : false, "suffix" : "" }, { "dropping-particle" : "", "family" : "Soens", "given" : "Zachry T.", "non-dropping-particle" : "", "parse-names" : false, "suffix" : "" }, { "dropping-particle" : "", "family" : "Earle", "given" : "Philip", "non-dropping-particle" : "", "parse-names" : false, "suffix" : "" }, { "dropping-particle" : "", "family" : "Simpson", "given" : "David", "non-dropping-particle" : "", "parse-names" : false, "suffix" : "" }, { "dropping-particle" : "", "family" : "Silvestri", "given" : "Giuliana", "non-dropping-particle" : "", "parse-names" : false, "suffix" : "" }, { "dropping-particle" : "", "family" : "Chen", "given" : "Rui", "non-dropping-particle" : "", "parse-names" : false, "suffix" : "" } ], "container-title" : "Human Genetics", "id" : "ITEM-7", "issue" : "2", "issued" : { "date-parts" : [ [ "2015", "2", "4" ] ] }, "page" : "217-230", "title" : "Next-generation sequencing-based molecular diagnosis of 82 retinitis pigmentosa probands from Northern Ireland", "type" : "article-journal", "volume" : "134" }, "uris" : [ "http://www.mendeley.com/documents/?uuid=0fe21ae7-c123-33f5-bcfe-00502b564677" ] }, { "id" : "ITEM-8", "itemData" : { "DOI" : "10.1038/ejhg.2014.283", "ISBN" : "1476-5438 (Electronic)\\r1018-4813 (Linking)", "ISSN" : "1476-5438", "PMID" : "25649381", "abstract" : "Defects in USH2A cause both isolated retinal disease and Usher syndrome (ie, retinal disease and deafness). To gain insights into isolated/nonsyndromic USH2A retinopathy, we screened USH2A in 186 probands with recessive retinal disease and no hearing complaint in childhood (discovery cohort) and in 84 probands with recessive retinal disease (replication cohort). Detailed phenotyping, including retinal imaging and audiological assessment, was performed in individuals with two likely disease-causing USH2A variants. Further genetic testing, including screening for a deep-intronic disease-causing variant and large deletions/duplications, was performed in those with one likely disease-causing change. Overall, 23 of 186 probands (discovery cohort) were found to harbour two likely disease-causing variants in USH2A. Some of these variants were predominantly associated with nonsyndromic retinal degeneration ('retinal disease-specific'); these included the common c.2276 G&gt;T, p.(Cys759Phe) mutation and five additional variants: c.2802 T&gt;G, p.(Cys934Trp); c.10073 G&gt;A, p.(Cys3358Tyr); c.11156 G&gt;A, p.(Arg3719His); c.12295-3 T&gt;A; and c.12575 G&gt;A, p.(Arg4192His). An allelic hierarchy was observed in the discovery cohort and confirmed in the replication cohort. In nonsyndromic USH2A disease, retinopathy was consistent with retinitis pigmentosa and the audiological phenotype was variable. USH2A retinopathy is a common cause of nonsyndromic recessive retinal degeneration and has a different mutational spectrum to that observed in Usher syndrome. The following model is proposed: the presence of at least one 'retinal disease-specific' USH2A allele in a patient with USH2A-related disease results in the preservation of normal hearing. Careful genotype-phenotype studies such as this will become increasingly important, especially now that high-throughput sequencing is widely used in the clinical setting.", "author" : [ { "dropping-particle" : "", "family" : "Lenassi", "given" : "Eva", "non-dropping-particle" : "", "parse-names" : false, "suffix" : "" }, { "dropping-particle" : "", "family" : "Vincent", "given" : "Ajoy", "non-dropping-particle" : "", "parse-names" : false, "suffix" : "" }, { "dropping-particle" : "", "family" : "Li", "given" : "Zheng", "non-dropping-particle" : "", "parse-names" : false, "suffix" : "" }, { "dropping-particle" : "", "family" : "Saihan", "given" : "Zubin", "non-dropping-particle" : "", "parse-names" : false, "suffix" : "" }, { "dropping-particle" : "", "family" : "Coffey", "given" : "Alison J", "non-dropping-particle" : "", "parse-names" : false, "suffix" : "" }, { "dropping-particle" : "", "family" : "Steele-Stallard", "given" : "Heather B", "non-dropping-particle" : "", "parse-names" : false, "suffix" : "" }, { "dropping-particle" : "", "family" : "Moore", "given" : "Anthony T", "non-dropping-particle" : "", "parse-names" : false, "suffix" : "" }, { "dropping-particle" : "", "family" : "Steel", "given" : "Karen P", "non-dropping-particle" : "", "parse-names" : false, "suffix" : "" }, { "dropping-particle" : "", "family" : "Luxon", "given" : "Linda M", "non-dropping-particle" : "", "parse-names" : false, "suffix" : "" }, { "dropping-particle" : "", "family" : "H\u00e9on", "given" : "Elise", "non-dropping-particle" : "", "parse-names" : false, "suffix" : "" }, { "dropping-particle" : "", "family" : "Bitner-Glindzicz", "given" : "Maria", "non-dropping-particle" : "", "parse-names" : false, "suffix" : "" }, { "dropping-particle" : "", "family" : "Webster", "given" : "Andrew R", "non-dropping-particle" : "", "parse-names" : false, "suffix" : "" } ], "container-title" : "European journal of human genetics : EJHG", "id" : "ITEM-8", "issue" : "10", "issued" : { "date-parts" : [ [ "2015", "10", "4" ] ] }, "page" : "1318-27", "publisher" : "Nature Publishing Group", "title" : "A detailed clinical and molecular survey of subjects with nonsyndromic USH2A retinopathy reveals an allelic hierarchy of disease-causing variants.", "type" : "article-journal", "volume" : "23" }, "uris" : [ "http://www.mendeley.com/documents/?uuid=29ef1857-dfc5-3174-86cb-272195c89e57" ] }, { "id" : "ITEM-9", "itemData" : { "DOI" : "10.1186/1750-1172-6-65", "ISBN" : "1750-1172", "ISSN" : "1750-1172", "PMID" : "22004887", "abstract" : "BACKGROUND: Usher Syndrome type II (USH2) is an autosomal recessive disorder, characterized by moderate to severe hearing impairment and retinitis pigmentosa (RP). Among the three genes implicated, mutations in the USH2A gene account for 74-90% of the USH2 cases.\\n\\nMETHODS: To identify the genetic cause of the disease and determine the frequency of USH2A mutations in a cohort of 88 unrelated USH Spanish patients, we carried out a mutation screening of the 72 coding exons of this gene by direct sequencing. Moreover, we performed functional minigene studies for those changes that were predicted to affect splicing.\\n\\nRESULTS: As a result, a total of 144 DNA sequence variants were identified. Based upon previous studies, allele frequencies, segregation analysis, bioinformatics' predictions and in vitro experiments, 37 variants (23 of them novel) were classified as pathogenic mutations.\\n\\nCONCLUSIONS: This report provide a wide spectrum of USH2A mutations and clinical features, including atypical Usher syndrome phenotypes resembling Usher syndrome type I. Considering only the patients clearly diagnosed with Usher syndrome type II, and results obtained in this and previous studies, we can state that mutations in USH2A are responsible for 76.1% of USH2 disease in patients of Spanish origin.", "author" : [ { "dropping-particle" : "", "family" : "Garc\u00eda-Garc\u00eda", "given" : "Gema", "non-dropping-particle" : "", "parse-names" : false, "suffix" : "" }, { "dropping-particle" : "", "family" : "Aparisi", "given" : "Maria J", "non-dropping-particle" : "", "parse-names" : false, "suffix" : "" }, { "dropping-particle" : "", "family" : "Jaijo", "given" : "Teresa", "non-dropping-particle" : "", "parse-names" : false, "suffix" : "" }, { "dropping-particle" : "", "family" : "Rodrigo", "given" : "Regina", "non-dropping-particle" : "", "parse-names" : false, "suffix" : "" }, { "dropping-particle" : "", "family" : "Leon", "given" : "Ana M", "non-dropping-particle" : "", "parse-names" : false, "suffix" : "" }, { "dropping-particle" : "", "family" : "Avila-Fernandez", "given" : "Almudena", "non-dropping-particle" : "", "parse-names" : false, "suffix" : "" }, { "dropping-particle" : "", "family" : "Blanco-Kelly", "given" : "Fiona", "non-dropping-particle" : "", "parse-names" : false, "suffix" : "" }, { "dropping-particle" : "", "family" : "Bernal", "given" : "Sara", "non-dropping-particle" : "", "parse-names" : false, "suffix" : "" }, { "dropping-particle" : "", "family" : "Navarro", "given" : "Rafael", "non-dropping-particle" : "", "parse-names" : false, "suffix" : "" }, { "dropping-particle" : "", "family" : "Diaz-Llopis", "given" : "Manuel", "non-dropping-particle" : "", "parse-names" : false, "suffix" : "" }, { "dropping-particle" : "", "family" : "Baiget", "given" : "Montserrat", "non-dropping-particle" : "", "parse-names" : false, "suffix" : "" }, { "dropping-particle" : "", "family" : "Ayuso", "given" : "Carmen", "non-dropping-particle" : "", "parse-names" : false, "suffix" : "" }, { "dropping-particle" : "", "family" : "Millan", "given" : "Jose M", "non-dropping-particle" : "", "parse-names" : false, "suffix" : "" }, { "dropping-particle" : "", "family" : "Aller", "given" : "Elena", "non-dropping-particle" : "", "parse-names" : false, "suffix" : "" } ], "container-title" : "Orphanet journal of rare diseases", "id" : "ITEM-9", "issued" : { "date-parts" : [ [ "2011" ] ] }, "page" : "65", "title" : "Mutational screening of the USH2A gene in Spanish USH patients reveals 23 novel pathogenic mutations.", "type" : "article-journal", "volume" : "6" }, "uris" : [ "http://www.mendeley.com/documents/?uuid=7d6ee2fc-d132-3612-9f18-b0f481d45471" ] }, { "id" : "ITEM-10", "itemData" : { "DOI" : "10.1007/s00439-013-1381-5", "ISSN" : "0340-6717", "PMID" : "24154662", "abstract" : "Retinitis pigmentosa (RP) is a devastating form of retinal degeneration, with significant social and professional consequences. Molecular genetic information is invaluable for an accurate clinical diagnosis of RP due to its high genetic and clinical heterogeneity. Using a gene capture panel that covers 163 of the currently known retinal disease genes, including 48 RP genes, we performed a comprehensive molecular screening in a collection of 123 RP unsettled probands from a wide variety of ethnic backgrounds, including 113 unrelated simplex and 10 autosomal recessive RP (arRP) cases. As a result, 61 mutations were identified in 45 probands, including 38 novel pathogenic alleles. Interestingly, we observed that phenotype and genotype were not in full agreement in 21 probands. Among them, eight probands were clinically reassessed, resulting in refinement of clinical diagnoses for six of these patients. Finally, recessive mutations in CLN3 were identified in five retinal degeneration patients, including four RP probands and one cone-rod dystrophy patient, suggesting that CLN3 is a novel non-syndromic retinal disease gene. Collectively, our results underscore that, due to the high molecular and clinical heterogeneity of RP, comprehensive screening of all retinal disease genes is effective in identifying novel pathogenic mutations and provides an opportunity to discover new genotype-phenotype correlations. Information gained from this genetic screening will directly aid in patient diagnosis, prognosis, and treatment, as well as allowing appropriate family planning and counseling.", "author" : [ { "dropping-particle" : "", "family" : "Wang", "given" : "Feng", "non-dropping-particle" : "", "parse-names" : false, "suffix" : "" }, { "dropping-particle" : "", "family" : "Wang", "given" : "Hui", "non-dropping-particle" : "", "parse-names" : false, "suffix" : "" }, { "dropping-particle" : "", "family" : "Tuan", "given" : "Han-Fang", "non-dropping-particle" : "", "parse-names" : false, "suffix" : "" }, { "dropping-particle" : "", "family" : "Nguyen", "given" : "Duy H.", "non-dropping-particle" : "", "parse-names" : false, "suffix" : "" }, { "dropping-particle" : "", "family" : "Sun", "given" : "Vincent", "non-dropping-particle" : "", "parse-names" : false, "suffix" : "" }, { "dropping-particle" : "", "family" : "Keser", "given" : "Vafa", "non-dropping-particle" : "", "parse-names" : false, "suffix" : "" }, { "dropping-particle" : "", "family" : "Bowne", "given" : "Sara J.", "non-dropping-particle" : "", "parse-names" : false, "suffix" : "" }, { "dropping-particle" : "", "family" : "Sullivan", "given" : "Lori S.", "non-dropping-particle" : "", "parse-names" : false, "suffix" : "" }, { "dropping-particle" : "", "family" : "Luo", "given" : "Hongrong", "non-dropping-particle" : "", "parse-names" : false, "suffix" : "" }, { "dropping-particle" : "", "family" : "Zhao", "given" : "Ling", "non-dropping-particle" : "", "parse-names" : false, "suffix" : "" }, { "dropping-particle" : "", "family" : "Wang", "given" : "Xia", "non-dropping-particle" : "", "parse-names" : false, "suffix" : "" }, { "dropping-particle" : "", "family" : "Zaneveld", "given" : "Jacques E.", "non-dropping-particle" : "", "parse-names" : false, "suffix" : "" }, { "dropping-particle" : "", "family" : "Salvo", "given" : "Jason S.", "non-dropping-particle" : "", "parse-names" : false, "suffix" : "" }, { "dropping-particle" : "", "family" : "Siddiqui", "given" : "Sorath", "non-dropping-particle" : "", "parse-names" : false, "suffix" : "" }, { "dropping-particle" : "", "family" : "Mao", "given" : "Louise", "non-dropping-particle" : "", "parse-names" : false, "suffix" : "" }, { "dropping-particle" : "", "family" : "Wheaton", "given" : "Dianna K.", "non-dropping-particle" : "", "parse-names" : false, "suffix" : "" }, { "dropping-particle" : "", "family" : "Birch", "given" : "David G.", "non-dropping-particle" : "", "parse-names" : false, "suffix" : "" }, { "dropping-particle" : "", "family" : "Branham", "given" : "Kari E.", "non-dropping-particle" : "", "parse-names" : false, "suffix" : "" }, { "dropping-particle" : "", "family" : "Heckenlively", "given" : "John R.", "non-dropping-particle" : "", "parse-names" : false, "suffix" : "" }, { "dropping-particle" : "", "family" : "Wen", "given" : "Cindy", "non-dropping-particle" : "", "parse-names" : false, "suffix" : "" }, { "dropping-particle" : "", "family" : "Flagg", "given" : "Ken", "non-dropping-particle" : "", "parse-names" : false, "suffix" : "" }, { "dropping-particle" : "", "family" : "Ferreyra", "given" : "Henry", "non-dropping-particle" : "", "parse-names" : false, "suffix" : "" }, { "dropping-particle" : "", "family" : "Pei", "given" : "Jacqueline", "non-dropping-particle" : "", "parse-names" : false, "suffix" : "" }, { "dropping-particle" : "", "family" : "Khan", "given" : "Ayesha", "non-dropping-particle" : "", "parse-names" : false, "suffix" : "" }, { "dropping-particle" : "", "family" : "Ren", "given" : "Huanan", "non-dropping-particle" : "", "parse-names" : false, "suffix" : "" }, { "dropping-particle" : "", "family" : "Wang", "given" : "Keqing", "non-dropping-particle" : "", "parse-names" : false, "suffix" : "" }, { "dropping-particle" : "", "family" : "Lopez", "given" : "Irma", "non-dropping-particle" : "", "parse-names" : false, "suffix" : "" }, { "dropping-particle" : "", "family" : "Qamar", "given" : "Raheel", "non-dropping-particle" : "", "parse-names" : false, "suffix" : "" }, { "dropping-particle" : "", "family" : "Zenteno", "given" : "Juan C.", "non-dropping-particle" : "", "parse-names" : false, "suffix" : "" }, { "dropping-particle" : "", "family" : "Ayala-Ramirez", "given" : "Raul", "non-dropping-particle" : "", "parse-names" : false, "suffix" : "" }, { "dropping-particle" : "", "family" : "Buentello-Volante", "given" : "Beatriz", "non-dropping-particle" : "", "parse-names" : false, "suffix" : "" }, { "dropping-particle" : "", "family" : "Fu", "given" : "Qing", "non-dropping-particle" : "", "parse-names" : false, "suffix" : "" }, { "dropping-particle" : "", "family" : "Simpson", "given" : "David A.", "non-dropping-particle" : "", "parse-names" : false, "suffix" : "" }, { "dropping-particle" : "", "family" : "Li", "given" : "Yumei", "non-dropping-particle" : "", "parse-names" : false, "suffix" : "" }, { "dropping-particle" : "", "family" : "Sui", "given" : "Ruifang", "non-dropping-particle" : "", "parse-names" : false, "suffix" : "" }, { "dropping-particle" : "", "family" : "Silvestri", "given" : "Giuliana", "non-dropping-particle" : "", "parse-names" : false, "suffix" : "" }, { "dropping-particle" : "", "family" : "Daiger", "given" : "Stephen P.", "non-dropping-particle" : "", "parse-names" : false, "suffix" : "" }, { "dropping-particle" : "", "family" : "Koenekoop", "given" : "Robert K.", "non-dropping-particle" : "", "parse-names" : false, "suffix" : "" }, { "dropping-particle" : "", "family" : "Zhang", "given" : "Kang", "non-dropping-particle" : "", "parse-names" : false, "suffix" : "" }, { "dropping-particle" : "", "family" : "Chen", "given" : "Rui", "non-dropping-particle" : "", "parse-names" : false, "suffix" : "" } ], "container-title" : "Human Genetics", "id" : "ITEM-10", "issue" : "3", "issued" : { "date-parts" : [ [ "2014", "3", "24" ] ] }, "page" : "331-345", "title" : "Next generation sequencing-based molecular diagnosis of retinitis pigmentosa: identification of a novel genotype-phenotype correlation and clinical refinements", "type" : "article-journal", "volume" : "133" }, "uris" : [ "http://www.mendeley.com/documents/?uuid=2c889b1e-8326-3904-9c13-b62df95bd1c9" ] } ], "mendeley" : { "formattedCitation" : "(2,5,11,19,20,22,23,27\u201329)", "plainTextFormattedCitation" : "(2,5,11,19,20,22,23,27\u201329)", "previouslyFormattedCitation" : "(2,5,11,19,20,22,23,27\u201329)"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5,11,19,20,22,23,27–29)</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val="restart"/>
            <w:tcBorders>
              <w:top w:val="single" w:sz="4" w:space="0" w:color="auto"/>
              <w:right w:val="single" w:sz="4" w:space="0" w:color="auto"/>
            </w:tcBorders>
            <w:shd w:val="clear" w:color="auto" w:fill="FFFFFF" w:themeFill="background1"/>
            <w:textDirection w:val="tbRl"/>
            <w:vAlign w:val="bottom"/>
          </w:tcPr>
          <w:p w:rsidR="00612639" w:rsidRPr="001739A7" w:rsidRDefault="00612639" w:rsidP="00612639">
            <w:pPr>
              <w:ind w:left="113" w:right="113"/>
              <w:jc w:val="center"/>
              <w:rPr>
                <w:rFonts w:ascii="Times New Roman" w:hAnsi="Times New Roman" w:cs="Times New Roman"/>
                <w:b/>
                <w:sz w:val="18"/>
                <w:szCs w:val="20"/>
              </w:rPr>
            </w:pPr>
            <w:r w:rsidRPr="001739A7">
              <w:rPr>
                <w:rFonts w:ascii="Times New Roman" w:hAnsi="Times New Roman" w:cs="Times New Roman"/>
                <w:b/>
                <w:sz w:val="18"/>
                <w:szCs w:val="20"/>
              </w:rPr>
              <w:t xml:space="preserve">non-specific </w:t>
            </w:r>
            <w:r w:rsidRPr="001739A7">
              <w:rPr>
                <w:rFonts w:ascii="Times New Roman" w:hAnsi="Times New Roman" w:cs="Times New Roman"/>
                <w:b/>
                <w:i/>
                <w:sz w:val="18"/>
                <w:szCs w:val="20"/>
              </w:rPr>
              <w:t>USH2A</w:t>
            </w:r>
            <w:r w:rsidRPr="001739A7">
              <w:rPr>
                <w:rFonts w:ascii="Times New Roman" w:hAnsi="Times New Roman" w:cs="Times New Roman"/>
                <w:b/>
                <w:sz w:val="18"/>
                <w:szCs w:val="20"/>
              </w:rPr>
              <w:t xml:space="preserve"> alleles</w:t>
            </w:r>
          </w:p>
        </w:tc>
        <w:tc>
          <w:tcPr>
            <w:tcW w:w="2978" w:type="dxa"/>
            <w:tcBorders>
              <w:top w:val="single" w:sz="4" w:space="0" w:color="auto"/>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9815C&gt;T</w:t>
            </w:r>
          </w:p>
        </w:tc>
        <w:tc>
          <w:tcPr>
            <w:tcW w:w="2873" w:type="dxa"/>
            <w:tcBorders>
              <w:top w:val="single" w:sz="4" w:space="0" w:color="auto"/>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t xml:space="preserve"> p.(Pro3272Leu)</w:t>
            </w:r>
          </w:p>
        </w:tc>
        <w:tc>
          <w:tcPr>
            <w:tcW w:w="3088" w:type="dxa"/>
            <w:tcBorders>
              <w:top w:val="single" w:sz="4" w:space="0" w:color="auto"/>
              <w:lef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fldChar w:fldCharType="begin" w:fldLock="1"/>
            </w:r>
            <w:r w:rsidRPr="001739A7">
              <w:rPr>
                <w:rFonts w:ascii="Times New Roman" w:hAnsi="Times New Roman" w:cs="Times New Roman"/>
                <w:sz w:val="18"/>
                <w:szCs w:val="20"/>
              </w:rPr>
              <w:instrText>ADDIN CSL_CITATION { "citationItems" : [ { "id" : "ITEM-1", "itemData" : { "DOI" : "10.1167/iovs.07-1505", "ISSN" : "1552-5783", "author" : [ { "dropping-particle" : "", "family" : "Herrera", "given" : "Waldo", "non-dropping-particle" : "", "parse-names" : false, "suffix" : "" }, { "dropping-particle" : "", "family" : "Aleman", "given" : "Tomas S.", "non-dropping-particle" : "", "parse-names" : false, "suffix" : "" }, { "dropping-particle" : "V.", "family" : "Cideciyan", "given" : "Artur", "non-dropping-particle" : "", "parse-names" : false, "suffix" : "" }, { "dropping-particle" : "", "family" : "Roman", "given" : "Alejandro J.", "non-dropping-particle" : "", "parse-names" : false, "suffix" : "" }, { "dropping-particle" : "", "family" : "Banin", "given" : "Eyal", "non-dropping-particle" : "", "parse-names" : false, "suffix" : "" }, { "dropping-particle" : "", "family" : "Ben-Yosef", "given" : "Tamar", "non-dropping-particle" : "", "parse-names" : false, "suffix" : "" }, { "dropping-particle" : "", "family" : "Gardner", "given" : "Leigh M.", "non-dropping-particle" : "", "parse-names" : false, "suffix" : "" }, { "dropping-particle" : "", "family" : "Sumaroka", "given" : "Alexander", "non-dropping-particle" : "", "parse-names" : false, "suffix" : "" }, { "dropping-particle" : "", "family" : "Windsor", "given" : "Elizabeth A. M.", "non-dropping-particle" : "", "parse-names" : false, "suffix" : "" }, { "dropping-particle" : "", "family" : "Schwartz", "given" : "Sharon B.", "non-dropping-particle" : "", "parse-names" : false, "suffix" : "" }, { "dropping-particle" : "", "family" : "Stone", "given" : "Edwin M.", "non-dropping-particle" : "", "parse-names" : false, "suffix" : "" }, { "dropping-particle" : "", "family" : "Liu", "given" : "Xue-Zhong", "non-dropping-particle" : "", "parse-names" : false, "suffix" : "" }, { "dropping-particle" : "", "family" : "Kimberling", "given" : "William J.", "non-dropping-particle" : "", "parse-names" : false, "suffix" : "" }, { "dropping-particle" : "", "family" : "Jacobson", "given" : "Samuel G.", "non-dropping-particle" : "", "parse-names" : false, "suffix" : "" } ], "container-title" : "Investigative Opthalmology &amp; Visual Science", "id" : "ITEM-1", "issue" : "6", "issued" : { "date-parts" : [ [ "2008", "6", "1" ] ] }, "page" : "2651", "publisher" : "The Association for Research in Vision and Ophthalmology", "title" : "Retinal Disease in Usher Syndrome III Caused by Mutations in the Clarin-1 Gene", "type" : "article-journal", "volume" : "49" }, "uris" : [ "http://www.mendeley.com/documents/?uuid=20981148-267b-3562-9166-932b6e874cd5" ] }, { "id" : "ITEM-2", "itemData" : { "DOI" : "10.1159/000189265", "ISBN" : "1421-9700 (Electronic)\\r1420-3030 (Linking)", "ISSN" : "14203030", "PMID" : "19129697", "abstract" : "Temporal processing, frequency discrimination and frequency resolution, three basic mechanisms involved in speech perception, were studied in 11 USH2a patients from 10 Dutch families. Measurements included loudness scaling, gap detection, determination of auditory filter shapes and difference limen for frequency. The results were compared to values obtained from listeners with normal hearing, DFNA8/12 patients, DFNA13 patients and unselected patients with presbyacusis. Overall, the results for USH2a were most similar to those obtained in patients with sensorineural hearing loss caused by hair cell defects. To our knowledge, this is the first study that presents results on audiometric measurements combined with psychophysical measurements in a group of USH2a patients.", "author" : [ { "dropping-particle" : "", "family" : "Leijendeckers", "given" : "Joop M.", "non-dropping-particle" : "", "parse-names" : false, "suffix" : "" }, { "dropping-particle" : "", "family" : "Pennings", "given" : "R. J E", "non-dropping-particle" : "", "parse-names" : false, "suffix" : "" }, { "dropping-particle" : "", "family" : "Snik", "given" : "A. F M", "non-dropping-particle" : "", "parse-names" : false, "suffix" : "" }, { "dropping-particle" : "", "family" : "Bosman", "given" : "Arjan J.", "non-dropping-particle" : "", "parse-names" : false, "suffix" : "" }, { "dropping-particle" : "", "family" : "Cremers", "given" : "C. W R J", "non-dropping-particle" : "", "parse-names" : false, "suffix" : "" } ], "container-title" : "Audiology and Neurotology", "id" : "ITEM-2", "issue" : "4", "issued" : { "date-parts" : [ [ "2009" ] ] }, "page" : "223-231", "title" : "Audiometric characteristics of USH2a patients", "type" : "article-journal", "volume" : "14" }, "uris" : [ "http://www.mendeley.com/documents/?uuid=99d69ad5-ff8c-448b-aea0-39cd202566b3" ] }, { "id" : "ITEM-3",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3",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4", "itemData" : { "DOI" : "10.1016/j.heares.2014.12.006", "ISSN" : "03785955", "abstract" : "Usher syndrome is an autosomal recessive disorder characterized by retinitis pigmentosa, sensorineural hearing loss and, in some cases, vestibular dysfunction. The disorder is clinically and genetically heterogeneous and, to date, mutations in 11 genes have been described. This finding makes difficult to get a precise molecular diagnosis and offer patients accurate genetic counselling. To overcome this problem and to increase our knowledge of the molecular basis of Usher syndrome, we designed a targeted resequencing custom panel. In a first validation step a series of 16 Italian patients with known molecular diagnosis were analysed and 31 out of 32 alleles were detected (97% of accuracy). After this step, 31 patients without a molecular diagnosis were enrolled in the study. Three out of them with an uncertain Usher diagnosis were excluded. One causative allele was detected in 24 out 28 patients (86%) while the presence of both causative alleles characterized 19 patients out 28 (68%). Sixteen novel and 27 known alleles were found in the following genes: USH2A (50%), MYO7A (7%), CDH23 (11%), PCDH15 (7%) and USH1G (2%). Overall, on the 44 patients the protocol was able to characterize 74 alleles out of 88 (84%). These results suggest that our panel is an effective approach for the genetic diagnosis of Usher syndrome leading to: 1) an accurate molecular diagnosis, 2) better genetic counselling, 3) more precise molecular epidemiology data fundamental for future interventional plans.", "author" : [ { "dropping-particle" : "", "family" : "Lenarduzzi", "given" : "S.", "non-dropping-particle" : "", "parse-names" : false, "suffix" : "" }, { "dropping-particle" : "", "family" : "Vozzi", "given" : "D.", "non-dropping-particle" : "", "parse-names" : false, "suffix" : "" }, { "dropping-particle" : "", "family" : "Morgan", "given" : "A.", "non-dropping-particle" : "", "parse-names" : false, "suffix" : "" }, { "dropping-particle" : "", "family" : "Rubinato", "given" : "E.", "non-dropping-particle" : "", "parse-names" : false, "suffix" : "" }, { "dropping-particle" : "", "family" : "D'Eustacchio", "given" : "A.", "non-dropping-particle" : "", "parse-names" : false, "suffix" : "" }, { "dropping-particle" : "", "family" : "Osland", "given" : "T.M.", "non-dropping-particle" : "", "parse-names" : false, "suffix" : "" }, { "dropping-particle" : "", "family" : "Rossi", "given" : "C.", "non-dropping-particle" : "", "parse-names" : false, "suffix" : "" }, { "dropping-particle" : "", "family" : "Graziano", "given" : "C.", "non-dropping-particle" : "", "parse-names" : false, "suffix" : "" }, { "dropping-particle" : "", "family" : "Castorina", "given" : "P.", "non-dropping-particle" : "", "parse-names" : false, "suffix" : "" }, { "dropping-particle" : "", "family" : "Ambrosetti", "given" : "U.", "non-dropping-particle" : "", "parse-names" : false, "suffix" : "" }, { "dropping-particle" : "", "family" : "Morgutti", "given" : "M.", "non-dropping-particle" : "", "parse-names" : false, "suffix" : "" }, { "dropping-particle" : "", "family" : "Girotto", "given" : "G.", "non-dropping-particle" : "", "parse-names" : false, "suffix" : "" } ], "container-title" : "Hearing Research", "id" : "ITEM-4", "issued" : { "date-parts" : [ [ "2015" ] ] }, "page" : "18-23", "title" : "Usher syndrome: An effective sequencing approach to establish a genetic and clinical diagnosis", "type" : "article-journal", "volume" : "320" }, "uris" : [ "http://www.mendeley.com/documents/?uuid=fceea3d1-fef6-3848-967e-952d6db21694" ] }, { "id" : "ITEM-5",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5",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6", "itemData" : { "DOI" : "10.1038/srep18287", "ISSN" : "20452322", "PMID" : "26667666", "abstract" : "The National Ophthalmic Disease Genotyping and Phenotyping Network (eyeGENE(\u00ae)) was established in an effort to facilitate basic and clinical research of human inherited eye disease. In order to provide high quality genetic testing to eyeGENE(\u00ae)'s enrolled patients which potentially aids clinical diagnosis and disease treatment, we carried out a pilot study and performed Next-generation sequencing (NGS) based molecular diagnosis for 105 Retinitis Pigmentosa (RP) patients randomly selected from the network. A custom capture panel was designed, which incorporated 195 known retinal disease genes, including 61 known RP genes. As a result, disease-causing mutations were identified in 52 out of 105 probands (solving rate of 49.5%). A total of 82 mutations were identified, and 48 of them were novel. Interestingly, for three probands the molecular diagnosis was inconsistent with the initial clinical diagnosis, while for five probands the molecular information suggested a different inheritance model other than that assigned by the physician. In conclusion, our study demonstrated that NGS target sequencing is efficient and sufficiently precise for molecular diagnosis of a highly heterogeneous patient cohort from eyeGENE(\u00ae).", "author" : [ { "dropping-particle" : "", "family" : "Ge", "given" : "Zhongqi", "non-dropping-particle" : "", "parse-names" : false, "suffix" : "" }, { "dropping-particle" : "", "family" : "Bowles", "given" : "Kristen", "non-dropping-particle" : "", "parse-names" : false, "suffix" : "" }, { "dropping-particle" : "", "family" : "Goetz", "given" : "Kerry", "non-dropping-particle" : "", "parse-names" : false, "suffix" : "" }, { "dropping-particle" : "", "family" : "Scholl", "given" : "Hendrik P.N.", "non-dropping-particle" : "", "parse-names" : false, "suffix" : "" }, { "dropping-particle" : "", "family" : "Wang", "given" : "Feng", "non-dropping-particle" : "", "parse-names" : false, "suffix" : "" }, { "dropping-particle" : "", "family" : "Wang", "given" : "Xinjing", "non-dropping-particle" : "", "parse-names" : false, "suffix" : "" }, { "dropping-particle" : "", "family" : "Xu", "given" : "Shan", "non-dropping-particle" : "", "parse-names" : false, "suffix" : "" }, { "dropping-particle" : "", "family" : "Wang", "given" : "Keqing", "non-dropping-particle" : "", "parse-names" : false, "suffix" : "" }, { "dropping-particle" : "", "family" : "Wang", "given" : "Hui", "non-dropping-particle" : "", "parse-names" : false, "suffix" : "" }, { "dropping-particle" : "", "family" : "Chen", "given" : "Rui", "non-dropping-particle" : "", "parse-names" : false, "suffix" : "" } ], "container-title" : "Scientific Reports", "id" : "ITEM-6", "issued" : { "date-parts" : [ [ "2015", "12", "15" ] ] }, "page" : "18287", "publisher" : "Nature Publishing Group", "title" : "NGS-based Molecular diagnosis of 105 eyeGENE \u00ae probands with Retinitis Pigmentosa", "type" : "article-journal", "volume" : "5" }, "uris" : [ "http://www.mendeley.com/documents/?uuid=95c0450f-c1ab-3673-84ca-24c2f1b97864" ] }, { "id" : "ITEM-7", "itemData" : { "DOI" : "10.1016/j.ophtha.2016.03.046", "ISSN" : "15494713", "PMID" : "27157150", "abstract" : "no abstract available", "author" : [ { "dropping-particle" : "", "family" : "Hettinga", "given" : "Ymkje M.", "non-dropping-particle" : "", "parse-names" : false, "suffix" : "" }, { "dropping-particle" : "", "family" : "Genderen", "given" : "Maria M.", "non-dropping-particle" : "van", "parse-names" : false, "suffix" : "" }, { "dropping-particle" : "", "family" : "Wieringa", "given" : "Wietse", "non-dropping-particle" : "", "parse-names" : false, "suffix" : "" }, { "dropping-particle" : "", "family" : "Ossewaarde-van Norel", "given" : "Jeannette", "non-dropping-particle" : "", "parse-names" : false, "suffix" : "" }, { "dropping-particle" : "", "family" : "Boer", "given" : "Joke H.", "non-dropping-particle" : "de", "parse-names" : false, "suffix" : "" } ], "container-title" : "Ophthalmology", "id" : "ITEM-7", "issue" : "9", "issued" : { "date-parts" : [ [ "2016", "9", "1" ] ] }, "page" : "2043-2046", "publisher" : "Elsevier", "title" : "Retinal Dystrophy in 6 Young Patients Who Presented with Intermediate Uveitis", "type" : "article-journal", "volume" : "123" }, "uris" : [ "http://www.mendeley.com/documents/?uuid=e57c50a7-c3c5-3dfa-b158-40573828370f" ] }, { "id" : "ITEM-8", "itemData" : { "DOI" : "10.1186/s13023-015-0329-3", "ISBN" : "1750-1172", "ISSN" : "17501172", "PMID" : "26338283", "abstract" : "BACKGROUND Usher syndrome (USH) is the most common disease causing combined deafness and blindness. It is predominantly an autosomal recessive genetic disorder with occasionally digenic cases. Molecular diagnosis of USH patients is important for disease management. Few studies have tried to find the genetic cause of USH in Chinese patients. This study was designed to determine the mutation spectrum of Chinese USH patients. METHODS We applied next generation sequencing to characterize the mutation spectrum in 67 independent Chinese families with at least one member diagnosed with USH. Blood was collected at Peking Union Medical College Hospital. This cohort is one of the largest USH cohorts reported. We utilized customized panel and whole exome sequencing, variant analysis, Sanger validation and segregation tests to find disease causing mutations in these families. RESULTS We identified biallelic disease causing mutations in known USH genes in 70 % (49) of our patients. As has been previously reported, MYO7A is the most frequently mutated gene in our USH type I patients while USH2A is the most mutated gene in our USH type II patients. In addition, we identify mutations in CLRN1, DFNB31, GPR98 and PCDH15 for the first time in Chinese USH patients. Together, mutations in CLRN1, DNFB31, GPR98 and PCDH15 account for 11.4 % of disease in our cohort. Interestingly, although the spectrum of disease genes is quite similar between our Chinese patient cohort and other patient cohorts from different (and primarily Caucasian) ethnic backgrounds, the mutations themselves are dramatically different. In particular, 76 % (52/68) of alleles found in this study have never been previously reported. Interestingly, we observed a strong enrichment for severe protein truncating mutations expected to have severe functional consequence on the protein in USH II patients compared to the reported mutation spectrum in RP patients, who often carry partial protein truncating mutations. CONCLUSIONS Our study provides the first comprehensive genetic characterization of a large collection of Chinese USH patients. Up to 90 % of USH patients have disease caused by mutations in known USH disease genes. By combining NGS-based molecular diagnosis and patient clinical information, a more accurate diagnosis, prognosis and personalized treatment of USH patients can be achieved.", "author" : [ { "dropping-particle" : "", "family" : "Jiang", "given" : "Lichun", "non-dropping-particle" : "", "parse-names" : false, "suffix" : "" }, { "dropping-particle" : "", "family" : "Liang", "given" : "Xiaofang", "non-dropping-particle" : "", "parse-names" : false, "suffix" : "" }, { "dropping-particle" : "", "family" : "Li", "given" : "Yumei", "non-dropping-particle" : "", "parse-names" : false, "suffix" : "" }, { "dropping-particle" : "", "family" : "Wang", "given" : "Jing", "non-dropping-particle" : "", "parse-names" : false, "suffix" : "" }, { "dropping-particle" : "", "family" : "Zaneveld", "given" : "Jacques Eric", "non-dropping-particle" : "", "parse-names" : false, "suffix" : "" }, { "dropping-particle" : "", "family" : "Wang", "given" : "Hui", "non-dropping-particle" : "", "parse-names" : false, "suffix" : "" }, { "dropping-particle" : "", "family" : "Xu", "given" : "Shan", "non-dropping-particle" : "", "parse-names" : false, "suffix" : "" }, { "dropping-particle" : "", "family" : "Wang", "given" : "Keqing", "non-dropping-particle" : "", "parse-names" : false, "suffix" : "" }, { "dropping-particle" : "", "family" : "Wang", "given" : "Binbin", "non-dropping-particle" : "", "parse-names" : false, "suffix" : "" }, { "dropping-particle" : "", "family" : "Chen", "given" : "Rui", "non-dropping-particle" : "", "parse-names" : false, "suffix" : "" }, { "dropping-particle" : "", "family" : "Sui", "given" : "Ruifang", "non-dropping-particle" : "", "parse-names" : false, "suffix" : "" } ], "container-title" : "Orphanet Journal of Rare Diseases", "id" : "ITEM-8", "issue" : "1", "issued" : { "date-parts" : [ [ "2015" ] ] }, "title" : "Comprehensive molecular diagnosis of 67 Chinese Usher syndrome probands: High rate of ethnicity specific mutations in Chinese USH patients", "type" : "article-journal", "volume" : "10" }, "uris" : [ "http://www.mendeley.com/documents/?uuid=6d42aea6-ddce-37fe-82e8-8d56eee711ab" ] } ], "mendeley" : { "formattedCitation" : "(18,26,30\u201335)", "plainTextFormattedCitation" : "(18,26,30\u201335)", "previouslyFormattedCitation" : "(18,26,30\u201335)" }, "properties" : { "noteIndex" : 0 }, "schema" : "https://github.com/citation-style-language/schema/raw/master/csl-citation.json" }</w:instrText>
            </w:r>
            <w:r w:rsidRPr="001739A7">
              <w:rPr>
                <w:rFonts w:ascii="Times New Roman" w:hAnsi="Times New Roman" w:cs="Times New Roman"/>
                <w:sz w:val="18"/>
                <w:szCs w:val="20"/>
              </w:rPr>
              <w:fldChar w:fldCharType="separate"/>
            </w:r>
            <w:r w:rsidRPr="001739A7">
              <w:rPr>
                <w:rFonts w:ascii="Times New Roman" w:hAnsi="Times New Roman" w:cs="Times New Roman"/>
                <w:noProof/>
                <w:sz w:val="18"/>
                <w:szCs w:val="20"/>
              </w:rPr>
              <w:t>(18,26,30–35)</w:t>
            </w:r>
            <w:r w:rsidRPr="001739A7">
              <w:rPr>
                <w:rFonts w:ascii="Times New Roman" w:hAnsi="Times New Roman" w:cs="Times New Roman"/>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949C&gt;A</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t xml:space="preserve"> p.(Tyr318Cysfs*17)</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fldChar w:fldCharType="begin" w:fldLock="1"/>
            </w:r>
            <w:r w:rsidRPr="001739A7">
              <w:rPr>
                <w:rFonts w:ascii="Times New Roman" w:hAnsi="Times New Roman" w:cs="Times New Roman"/>
                <w:sz w:val="18"/>
                <w:szCs w:val="20"/>
              </w:rPr>
              <w:instrText>ADDIN CSL_CITATION { "citationItems" : [ { "id" : "ITEM-1", "itemData" : { "DOI" : "10.1002/humu.9259", "ISBN" : "1098-1004 (Electronic)", "ISSN" : "1098-1004", "PMID" : "15241801", "abstract" : "Usher syndrome type II (USH2) is characterised by moderate to severe high-frequency hearing impairment, progressive visual loss due to retinitis pigmentosa and intact vestibular responses. Three loci are known for USH2, however, only the gene for USH2a (USH2A) has been identified. Mutation analysis of USH2A was performed in 70 Dutch USH2 families. Ten mutations in USH2A were detected, of which three are novel, c.949C&gt;A, c.2242C&gt;T (p.Gln748X) and c.4405C&gt;T (p.Gln1468X). Including 9 previously published Dutch USH2a families, estimates of the prevalence of USH2a in the Dutch USH2 population were made. Mutations were identified in 62% of the families. In 28% both mutated alleles were identified, whereas in 34% the mutation in only one allele was found. It is estimated that about 28% of the Dutch USH2 families have a different causative gene. Analysis of deduced haplotypes suggests that c.1256G&gt;T (p.Cys419Phe) is a Dutch ancestral mutation, occurring in 16% of the alleles.", "author" : [ { "dropping-particle" : "", "family" : "Pennings", "given" : "Ronald J E", "non-dropping-particle" : "", "parse-names" : false, "suffix" : "" }, { "dropping-particle" : "", "family" : "Brinke", "given" : "Heleen", "non-dropping-particle" : "Te", "parse-names" : false, "suffix" : "" }, { "dropping-particle" : "", "family" : "Weston", "given" : "Michael D", "non-dropping-particle" : "", "parse-names" : false, "suffix" : "" }, { "dropping-particle" : "", "family" : "Claassen", "given" : "Annemarie", "non-dropping-particle" : "", "parse-names" : false, "suffix" : "" }, { "dropping-particle" : "", "family" : "Orten", "given" : "Dana J", "non-dropping-particle" : "", "parse-names" : false, "suffix" : "" }, { "dropping-particle" : "", "family" : "Weekamp", "given" : "Henri\u00ebtte", "non-dropping-particle" : "", "parse-names" : false, "suffix" : "" }, { "dropping-particle" : "", "family" : "Aarem", "given" : "Annelies", "non-dropping-particle" : "Van", "parse-names" : false, "suffix" : "" }, { "dropping-particle" : "", "family" : "Huygen", "given" : "Patrick L M", "non-dropping-particle" : "", "parse-names" : false, "suffix" : "" }, { "dropping-particle" : "", "family" : "Deutman", "given" : "August F", "non-dropping-particle" : "", "parse-names" : false, "suffix" : "" }, { "dropping-particle" : "", "family" : "Hoefsloot", "given" : "Lies H", "non-dropping-particle" : "", "parse-names" : false, "suffix" : "" }, { "dropping-particle" : "", "family" : "Cremers", "given" : "Frans P M", "non-dropping-particle" : "", "parse-names" : false, "suffix" : "" }, { "dropping-particle" : "", "family" : "Cremers", "given" : "Cor W R J", "non-dropping-particle" : "", "parse-names" : false, "suffix" : "" }, { "dropping-particle" : "", "family" : "Kimberling", "given" : "William J", "non-dropping-particle" : "", "parse-names" : false, "suffix" : "" }, { "dropping-particle" : "", "family" : "Kremer", "given" : "Hannie", "non-dropping-particle" : "", "parse-names" : false, "suffix" : "" } ], "container-title" : "Human mutation", "id" : "ITEM-1", "issue" : "2", "issued" : { "date-parts" : [ [ "2004" ] ] }, "page" : "185", "title" : "USH2A mutation analysis in 70 Dutch families with Usher syndrome type II.", "type" : "article-journal", "volume" : "24" }, "uris" : [ "http://www.mendeley.com/documents/?uuid=cf4198f0-e1cb-4437-be01-71c59a8cf87d" ] }, { "id" : "ITEM-2", "itemData" : { "DOI" : "10.1086/383096", "ISSN" : "00029297", "author" : [ { "dropping-particle" : "", "family" : "Wijk", "given" : "Erwin", "non-dropping-particle" : "van", "parse-names" : false, "suffix" : "" }, { "dropping-particle" : "", "family" : "Pennings", "given" : "Ronald J.E.", "non-dropping-particle" : "", "parse-names" : false, "suffix" : "" }, { "dropping-particle" : "", "family" : "Brinke", "given" : "Heleen", "non-dropping-particle" : "te", "parse-names" : false, "suffix" : "" }, { "dropping-particle" : "", "family" : "Claassen", "given" : "Annemarie", "non-dropping-particle" : "", "parse-names" : false, "suffix" : "" }, { "dropping-particle" : "", "family" : "Yntema", "given" : "Helger G.", "non-dropping-particle" : "", "parse-names" : false, "suffix" : "" }, { "dropping-particle" : "", "family" : "Hoefsloot", "given" : "Lies H.", "non-dropping-particle" : "", "parse-names" : false, "suffix" : "" }, { "dropping-particle" : "", "family" : "Cremers", "given" : "Frans P.M.", "non-dropping-particle" : "", "parse-names" : false, "suffix" : "" }, { "dropping-particle" : "", "family" : "Cremers", "given" : "Cor. W.R.J.", "non-dropping-particle" : "", "parse-names" : false, "suffix" : "" }, { "dropping-particle" : "", "family" : "Kremer", "given" : "Hannie", "non-dropping-particle" : "", "parse-names" : false, "suffix" : "" } ], "container-title" : "The American Journal of Human Genetics", "id" : "ITEM-2", "issue" : "4", "issued" : { "date-parts" : [ [ "2004", "4" ] ] }, "page" : "738-744", "title" : "Identification of 51 Novel Exons of the Usher Syndrome Type 2A (USH2A) Gene That Encode Multiple Conserved Functional Domains and That Are Mutated in Patients with Usher Syndrome Type II", "type" : "article-journal", "volume" : "74" }, "uris" : [ "http://www.mendeley.com/documents/?uuid=b3e0d1ea-eec6-3772-b166-538854ea938b" ] }, { "id" : "ITEM-3",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3",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4", "itemData" : { "DOI" : "10.1002/humu.21634", "ISBN" : "1098-1004 (Electronic)\\r1059-7794 (Linking)", "ISSN" : "10597794", "PMID" : "22009552", "abstract" : "USH2A sequencing in three affected members of a large family, referred for the recessive USH2 syndrome, identified a single pathogenic alteration in one of them and a different mutation in the two affected nieces. As the patients carried a common USH2A haplotype, they likely shared a mutation not found by standard sequencing techniques. Analysis of RNA from nasal cells in one affected individual identified an additional pseudoexon (PE) resulting from a deep intronic mutation. This was confirmed by minigene assay. This is the first example in Usher syndrome (USH) with a mutation causing activation of a PE. The finding of this alteration in eight other individuals of mixed European origin emphasizes the importance of including RNA analysis in a comprehensive diagnostic service. Finally, this mutation, which would not have been found by whole-exome sequencing, could offer, for the first time in USH, the possibility of therapeutic correction by antisense oligonucleotides (AONs).", "author" : [ { "dropping-particle" : "", "family" : "Vach\u00e9", "given" : "Christel", "non-dropping-particle" : "", "parse-names" : false, "suffix" : "" }, { "dropping-particle" : "", "family" : "Besnard", "given" : "Thomas", "non-dropping-particle" : "", "parse-names" : false, "suffix" : "" }, { "dropping-particle" : "", "family" : "Berre", "given" : "Pauline", "non-dropping-particle" : "le", "parse-names" : false, "suffix" : "" }, { "dropping-particle" : "", "family" : "Garc\u00eda-Garc\u00eda", "given" : "Gema", "non-dropping-particle" : "", "parse-names" : false, "suffix" : "" }, { "dropping-particle" : "", "family" : "Baux", "given" : "David", "non-dropping-particle" : "", "parse-names" : false, "suffix" : "" }, { "dropping-particle" : "", "family" : "Larrieu", "given" : "Lise", "non-dropping-particle" : "", "parse-names" : false, "suffix" : "" }, { "dropping-particle" : "", "family" : "Abadie", "given" : "Caroline", "non-dropping-particle" : "", "parse-names" : false, "suffix" : "" }, { "dropping-particle" : "", "family" : "Blanchet", "given" : "Catherine", "non-dropping-particle" : "", "parse-names" : false, "suffix" : "" }, { "dropping-particle" : "", "family" : "Bolz", "given" : "Hanno J\u00f6rn", "non-dropping-particle" : "", "parse-names" : false, "suffix" : "" }, { "dropping-particle" : "", "family" : "Millan", "given" : "Jose", "non-dropping-particle" : "", "parse-names" : false, "suffix" : "" }, { "dropping-particle" : "", "family" : "Hamel", "given" : "Christian",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4", "issue" : "1", "issued" : { "date-parts" : [ [ "2012", "1" ] ] }, "page" : "104-108", "title" : "Usher syndrome type 2 caused by activation of an USH2A pseudoexon: Implications for diagnosis and therapy", "type" : "article-journal", "volume" : "33" }, "uris" : [ "http://www.mendeley.com/documents/?uuid=7abec6a8-7402-3ba7-bdb4-e9803f0e9548" ] }, { "id" : "ITEM-5", "itemData" : { "DOI" : "10.1002/humu.9524", "ISBN" : "1098-1004 (Electronic)", "ISSN" : "10597794", "PMID" : "18273898", "abstract" : "Usher syndrome type II (USH2) is an autosomal recessive disorder, characterised by moderate to severe high-frequency hearing impairment, normal balance function and progressive visual impairment due to retinitis pigmentosa. Usher syndrome type IIa, the most common subtype, is defined by mutations in the USH2A gene encoding a short and a recently discovered long usherin isoform comprising 21 and 73 exons, respectively. More than 120 different disease-causing mutations have been reported, however, most of the previous reports concern mutations restricted to exons 1-21 of the USH2A gene. To explore the spectrum of USH2A disease-causing mutations among Scandinavian USH2 cases, patients from 118 unrelated families of which 27 previously had been found to carry mutations in exons 1-21 were subjected to extensive DNA sequence analysis of the full size USH2A gene. Altogether, 122 USH2A DNA sequence alterations were identified of which 57 were predicted to be disease-causing, 7 were considered to be of uncertain pathogenicity and 58 were predicted to be benign variants. Of 36 novel pathogenic USH2A mutations 31 were located in exons 22-73, specific to the long isoform. USH2A mutations were identified in 89/118 (75.4%) families. In 79/89 (88.8%) of these families two pathogenic mutations were identified whereas in 10/89 (11.2%) families the second mutation remained unidentified. In 5/118 (4.2%) families the USH phenotype could be explained by mutations in the USH3A gene. The results presented here provide a comprehensive picture of the genetic aetiology of Usher syndrome type IIA in Scandinavia as it is known to date.", "author" : [ { "dropping-particle" : "", "family" : "Dreyer", "given" : "Bo", "non-dropping-particle" : "", "parse-names" : false, "suffix" : "" }, { "dropping-particle" : "", "family" : "Brox", "given" : "Vigdis", "non-dropping-particle" : "", "parse-names" : false, "suffix" : "" }, { "dropping-particle" : "", "family" : "Tranebj\u00e6rg", "given" : "Lisbeth", "non-dropping-particle" : "", "parse-names" : false, "suffix" : "" }, { "dropping-particle" : "", "family" : "Rosenberg", "given" : "Thomas", "non-dropping-particle" : "", "parse-names" : false, "suffix" : "" }, { "dropping-particle" : "", "family" : "Sadeghi", "given" : "Andr\u00e8 M.", "non-dropping-particle" : "", "parse-names" : false, "suffix" : "" }, { "dropping-particle" : "", "family" : "M\u00f6ller", "given" : "Claes", "non-dropping-particle" : "", "parse-names" : false, "suffix" : "" }, { "dropping-particle" : "", "family" : "Nilssen", "given" : "\u00d8ivind", "non-dropping-particle" : "", "parse-names" : false, "suffix" : "" } ], "container-title" : "Human Mutation", "id" : "ITEM-5", "issue" : "3", "issued" : { "date-parts" : [ [ "2008", "3" ] ] }, "page" : "451-451", "publisher" : "Wiley Subscription Services, Inc., A Wiley Company", "title" : "Spectrum of USH2A mutations in Scandinavian patients with Usher syndrome type II", "type" : "article-journal", "volume" : "29" }, "uris" : [ "http://www.mendeley.com/documents/?uuid=6845f94d-a324-351f-8545-3bdc0e5f6faa" ] }, { "id" : "ITEM-6", "itemData" : { "DOI" : "10.1002/mgg3.25", "ISSN" : "23249269", "PMID" : "24498627", "abstract" : "We show that massively parallel targeted sequencing of 19 genes provides a new and reliable strategy for molecular diagnosis of Usher syndrome (USH) and nonsyndromic deafness, particularly appropriate for these disorders characterized by a high clinical and genetic heterogeneity and a complex structure of several of the genes involved. A series of 71 patients including Usher patients previously screened by Sanger sequencing plus newly referred patients was studied. Ninety-eight percent of the variants previously identified by Sanger sequencing were found by next-generation sequencing (NGS). NGS proved to be efficient as it offers analysis of all relevant genes which is laborious to reach with Sanger sequencing. Among the 13 newly referred Usher patients, both mutations in the same gene were identified in 77% of cases (10 patients) and one candidate pathogenic variant in two additional patients. This work can be considered as pilot for implementing NGS for genetically heterogeneous diseases in clinical service.", "author" : [ { "dropping-particle" : "", "family" : "Besnard", "given" : "Thomas", "non-dropping-particle" : "", "parse-names" : false, "suffix" : "" }, { "dropping-particle" : "", "family" : "Garc\u00eda-Garc\u00eda", "given" : "Gema", "non-dropping-particle" : "", "parse-names" : false, "suffix" : "" }, { "dropping-particle" : "", "family" : "Baux", "given" : "David", "non-dropping-particle" : "", "parse-names" : false, "suffix" : "" }, { "dropping-particle" : "", "family" : "Vach\u00e9", "given" : "Christel", "non-dropping-particle" : "", "parse-names" : false, "suffix" : "" }, { "dropping-particle" : "", "family" : "Faug\u00e8re", "given" : "Val\u00e9rie", "non-dropping-particle" : "", "parse-names" : false, "suffix" : "" }, { "dropping-particle" : "", "family" : "Larrieu", "given" : "Lise", "non-dropping-particle" : "", "parse-names" : false, "suffix" : "" }, { "dropping-particle" : "", "family" : "L\u00e9onard", "given" : "Susana", "non-dropping-particle" : "", "parse-names" : false, "suffix" : "" }, { "dropping-particle" : "", "family" : "Millan", "given" : "Jose M.",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Fran\u00e7oise", "non-dropping-particle" : "", "parse-names" : false, "suffix" : "" } ], "container-title" : "Molecular Genetics &amp; Genomic Medicine", "id" : "ITEM-6", "issue" : "1", "issued" : { "date-parts" : [ [ "2014", "1" ] ] }, "page" : "30-43", "title" : "Experience of targeted Usher exome sequencing as a clinical test", "type" : "article-journal", "volume" : "2" }, "uris" : [ "http://www.mendeley.com/documents/?uuid=203e3a5b-e941-3635-ae65-55c1564c5b4b" ] }, { "id" : "ITEM-7", "itemData" : { "DOI" : "10.1016/j.heares.2014.12.006", "ISSN" : "03785955", "abstract" : "Usher syndrome is an autosomal recessive disorder characterized by retinitis pigmentosa, sensorineural hearing loss and, in some cases, vestibular dysfunction. The disorder is clinically and genetically heterogeneous and, to date, mutations in 11 genes have been described. This finding makes difficult to get a precise molecular diagnosis and offer patients accurate genetic counselling. To overcome this problem and to increase our knowledge of the molecular basis of Usher syndrome, we designed a targeted resequencing custom panel. In a first validation step a series of 16 Italian patients with known molecular diagnosis were analysed and 31 out of 32 alleles were detected (97% of accuracy). After this step, 31 patients without a molecular diagnosis were enrolled in the study. Three out of them with an uncertain Usher diagnosis were excluded. One causative allele was detected in 24 out 28 patients (86%) while the presence of both causative alleles characterized 19 patients out 28 (68%). Sixteen novel and 27 known alleles were found in the following genes: USH2A (50%), MYO7A (7%), CDH23 (11%), PCDH15 (7%) and USH1G (2%). Overall, on the 44 patients the protocol was able to characterize 74 alleles out of 88 (84%). These results suggest that our panel is an effective approach for the genetic diagnosis of Usher syndrome leading to: 1) an accurate molecular diagnosis, 2) better genetic counselling, 3) more precise molecular epidemiology data fundamental for future interventional plans.", "author" : [ { "dropping-particle" : "", "family" : "Lenarduzzi", "given" : "S.", "non-dropping-particle" : "", "parse-names" : false, "suffix" : "" }, { "dropping-particle" : "", "family" : "Vozzi", "given" : "D.", "non-dropping-particle" : "", "parse-names" : false, "suffix" : "" }, { "dropping-particle" : "", "family" : "Morgan", "given" : "A.", "non-dropping-particle" : "", "parse-names" : false, "suffix" : "" }, { "dropping-particle" : "", "family" : "Rubinato", "given" : "E.", "non-dropping-particle" : "", "parse-names" : false, "suffix" : "" }, { "dropping-particle" : "", "family" : "D'Eustacchio", "given" : "A.", "non-dropping-particle" : "", "parse-names" : false, "suffix" : "" }, { "dropping-particle" : "", "family" : "Osland", "given" : "T.M.", "non-dropping-particle" : "", "parse-names" : false, "suffix" : "" }, { "dropping-particle" : "", "family" : "Rossi", "given" : "C.", "non-dropping-particle" : "", "parse-names" : false, "suffix" : "" }, { "dropping-particle" : "", "family" : "Graziano", "given" : "C.", "non-dropping-particle" : "", "parse-names" : false, "suffix" : "" }, { "dropping-particle" : "", "family" : "Castorina", "given" : "P.", "non-dropping-particle" : "", "parse-names" : false, "suffix" : "" }, { "dropping-particle" : "", "family" : "Ambrosetti", "given" : "U.", "non-dropping-particle" : "", "parse-names" : false, "suffix" : "" }, { "dropping-particle" : "", "family" : "Morgutti", "given" : "M.", "non-dropping-particle" : "", "parse-names" : false, "suffix" : "" }, { "dropping-particle" : "", "family" : "Girotto", "given" : "G.", "non-dropping-particle" : "", "parse-names" : false, "suffix" : "" } ], "container-title" : "Hearing Research", "id" : "ITEM-7", "issued" : { "date-parts" : [ [ "2015" ] ] }, "page" : "18-23", "title" : "Usher syndrome: An effective sequencing approach to establish a genetic and clinical diagnosis", "type" : "article-journal", "volume" : "320" }, "uris" : [ "http://www.mendeley.com/documents/?uuid=fceea3d1-fef6-3848-967e-952d6db21694" ] }, { "id" : "ITEM-8",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8",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9", "itemData" : { "DOI" : "10.1186/1750-1172-6-21", "ISSN" : "1750-1172", "PMID" : "21569298", "abstract" : "BACKGROUND Usher syndrome (USH) combines sensorineural deafness with blindness. It is inherited in an autosomal recessive mode. Early diagnosis is critical for adapted educational and patient management choices, and for genetic counseling. To date, nine causative genes have been identified for the three clinical subtypes (USH1, USH2 and USH3). Current diagnostic strategies make use of a genotyping microarray that is based on the previously reported mutations. The purpose of this study was to design a more accurate molecular diagnosis tool. METHODS We sequenced the 366 coding exons and flanking regions of the nine known USH genes, in 54 USH patients (27 USH1, 21 USH2 and 6 USH3). RESULTS Biallelic mutations were detected in 39 patients (72%) and monoallelic mutations in an additional 10 patients (18.5%). In addition to biallelic mutations in one of the USH genes, presumably pathogenic mutations in another USH gene were detected in seven patients (13%), and another patient carried monoallelic mutations in three different USH genes. Notably, none of the USH3 patients carried detectable mutations in the only known USH3 gene, whereas they all carried mutations in USH2 genes. Most importantly, the currently used microarray would have detected only 30 of the 81 different mutations that we found, of which 39 (48%) were novel. CONCLUSIONS Based on these results, complete exon sequencing of the currently known USH genes stands as a definite improvement for molecular diagnosis of this disease, which is of utmost importance in the perspective of gene therapy.", "author" : [ { "dropping-particle" : "", "family" : "Bonnet", "given" : "Crystel", "non-dropping-particle" : "", "parse-names" : false, "suffix" : "" }, { "dropping-particle" : "", "family" : "Grati", "given" : "M'hamed", "non-dropping-particle" : "", "parse-names" : false, "suffix" : "" }, { "dropping-particle" : "", "family" : "Marlin", "given" : "Sandrine", "non-dropping-particle" : "", "parse-names" : false, "suffix" : "" }, { "dropping-particle" : "", "family" : "Levilliers", "given" : "Jacqueline", "non-dropping-particle" : "", "parse-names" : false, "suffix" : "" }, { "dropping-particle" : "", "family" : "Hardelin", "given" : "Jean-Pierre", "non-dropping-particle" : "", "parse-names" : false, "suffix" : "" }, { "dropping-particle" : "", "family" : "Parodi", "given" : "Marine", "non-dropping-particle" : "", "parse-names" : false, "suffix" : "" }, { "dropping-particle" : "", "family" : "Niasme-Grare", "given" : "Magali", "non-dropping-particle" : "", "parse-names" : false, "suffix" : "" }, { "dropping-particle" : "", "family" : "Zelenika", "given" : "Diana", "non-dropping-particle" : "", "parse-names" : false, "suffix" : "" }, { "dropping-particle" : "", "family" : "D\u00e9l\u00e9pine", "given" : "Marc", "non-dropping-particle" : "", "parse-names" : false, "suffix" : "" }, { "dropping-particle" : "", "family" : "Feldmann", "given" : "Delphine", "non-dropping-particle" : "", "parse-names" : false, "suffix" : "" }, { "dropping-particle" : "", "family" : "Jonard", "given" : "Laurence", "non-dropping-particle" : "", "parse-names" : false, "suffix" : "" }, { "dropping-particle" : "", "family" : "El-Amraoui", "given" : "Aziz", "non-dropping-particle" : "", "parse-names" : false, "suffix" : "" }, { "dropping-particle" : "", "family" : "Weil", "given" : "Dominique", "non-dropping-particle" : "", "parse-names" : false, "suffix" : "" }, { "dropping-particle" : "", "family" : "Delobel", "given" : "Bruno", "non-dropping-particle" : "", "parse-names" : false, "suffix" : "" }, { "dropping-particle" : "", "family" : "Vincent", "given" : "Christophe", "non-dropping-particle" : "", "parse-names" : false, "suffix" : "" }, { "dropping-particle" : "", "family" : "Dollfus", "given" : "H\u00e9l\u00e8ne", "non-dropping-particle" : "", "parse-names" : false, "suffix" : "" }, { "dropping-particle" : "", "family" : "Eliot", "given" : "Marie-Madeleine", "non-dropping-particle" : "", "parse-names" : false, "suffix" : "" }, { "dropping-particle" : "", "family" : "David", "given" : "Albert", "non-dropping-particle" : "", "parse-names" : false, "suffix" : "" }, { "dropping-particle" : "", "family" : "Calais", "given" : "Catherine", "non-dropping-particle" : "", "parse-names" : false, "suffix" : "" }, { "dropping-particle" : "", "family" : "Vigneron", "given" : "Jacqueline", "non-dropping-particle" : "", "parse-names" : false, "suffix" : "" }, { "dropping-particle" : "", "family" : "Montaut-Verient", "given" : "Bettina", "non-dropping-particle" : "", "parse-names" : false, "suffix" : "" }, { "dropping-particle" : "", "family" : "Bonneau", "given" : "Dominique", "non-dropping-particle" : "", "parse-names" : false, "suffix" : "" }, { "dropping-particle" : "", "family" : "Dubin", "given" : "Jacques", "non-dropping-particle" : "", "parse-names" : false, "suffix" : "" }, { "dropping-particle" : "", "family" : "Thauvin", "given" : "Christel", "non-dropping-particle" : "", "parse-names" : false, "suffix" : "" }, { "dropping-particle" : "", "family" : "Duvillard", "given" : "Alain", "non-dropping-particle" : "", "parse-names" : false, "suffix" : "" }, { "dropping-particle" : "", "family" : "Francannet", "given" : "Christine", "non-dropping-particle" : "", "parse-names" : false, "suffix" : "" }, { "dropping-particle" : "", "family" : "Mom", "given" : "Thierry", "non-dropping-particle" : "", "parse-names" : false, "suffix" : "" }, { "dropping-particle" : "", "family" : "Lacombe", "given" : "Didier", "non-dropping-particle" : "", "parse-names" : false, "suffix" : "" }, { "dropping-particle" : "", "family" : "Duriez", "given" : "Fran\u00e7oise", "non-dropping-particle" : "", "parse-names" : false, "suffix" : "" }, { "dropping-particle" : "", "family" : "Drouin-Garraud", "given" : "Val\u00e9rie", "non-dropping-particle" : "", "parse-names" : false, "suffix" : "" }, { "dropping-particle" : "", "family" : "Thuillier-Obstoy", "given" : "Marie-Fran\u00e7oise", "non-dropping-particle" : "", "parse-names" : false, "suffix" : "" }, { "dropping-particle" : "", "family" : "Sigaudy", "given" : "Sabine", "non-dropping-particle" : "", "parse-names" : false, "suffix" : "" }, { "dropping-particle" : "", "family" : "Frances", "given" : "Anne-Marie", "non-dropping-particle" : "", "parse-names" : false, "suffix" : "" }, { "dropping-particle" : "", "family" : "Collignon", "given" : "Patrick", "non-dropping-particle" : "", "parse-names" : false, "suffix" : "" }, { "dropping-particle" : "", "family" : "Challe", "given" : "Georges", "non-dropping-particle" : "", "parse-names" : false, "suffix" : "" }, { "dropping-particle" : "", "family" : "Couderc", "given" : "R\u00e9my", "non-dropping-particle" : "", "parse-names" : false, "suffix" : "" }, { "dropping-particle" : "", "family" : "Lathrop", "given" : "Mark", "non-dropping-particle" : "", "parse-names" : false, "suffix" : "" }, { "dropping-particle" : "", "family" : "Sahel", "given" : "Jos\u00e9-Alain", "non-dropping-particle" : "", "parse-names" : false, "suffix" : "" }, { "dropping-particle" : "", "family" : "Weissenbach", "given" : "Jean", "non-dropping-particle" : "", "parse-names" : false, "suffix" : "" }, { "dropping-particle" : "", "family" : "Petit", "given" : "Christine", "non-dropping-particle" : "", "parse-names" : false, "suffix" : "" }, { "dropping-particle" : "", "family" : "Denoyelle", "given" : "Fran\u00e7oise", "non-dropping-particle" : "", "parse-names" : false, "suffix" : "" } ], "container-title" : "Orphanet Journal of Rare Diseases", "id" : "ITEM-9", "issue" : "1", "issued" : { "date-parts" : [ [ "2011", "5", "11" ] ] }, "page" : "21", "title" : "Complete exon sequencing of all known Usher syndrome genes greatly improves molecular diagnosis", "type" : "article-journal", "volume" : "6" }, "uris" : [ "http://www.mendeley.com/documents/?uuid=38b28b85-d07a-353f-b203-06da2a707029" ] } ], "mendeley" : { "formattedCitation" : "(6,18,32,33,36\u201340)", "plainTextFormattedCitation" : "(6,18,32,33,36\u201340)", "previouslyFormattedCitation" : "(6,18,32,33,36\u201340)" }, "properties" : { "noteIndex" : 0 }, "schema" : "https://github.com/citation-style-language/schema/raw/master/csl-citation.json" }</w:instrText>
            </w:r>
            <w:r w:rsidRPr="001739A7">
              <w:rPr>
                <w:rFonts w:ascii="Times New Roman" w:hAnsi="Times New Roman" w:cs="Times New Roman"/>
                <w:sz w:val="18"/>
                <w:szCs w:val="20"/>
              </w:rPr>
              <w:fldChar w:fldCharType="separate"/>
            </w:r>
            <w:r w:rsidRPr="001739A7">
              <w:rPr>
                <w:rFonts w:ascii="Times New Roman" w:hAnsi="Times New Roman" w:cs="Times New Roman"/>
                <w:noProof/>
                <w:sz w:val="18"/>
                <w:szCs w:val="20"/>
              </w:rPr>
              <w:t>(6,18,32,33,36–40)</w:t>
            </w:r>
            <w:r w:rsidRPr="001739A7">
              <w:rPr>
                <w:rFonts w:ascii="Times New Roman" w:hAnsi="Times New Roman" w:cs="Times New Roman"/>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9371+1G&gt;C</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t xml:space="preserve"> </w:t>
            </w:r>
            <w:proofErr w:type="gramStart"/>
            <w:r w:rsidRPr="001739A7">
              <w:rPr>
                <w:rFonts w:ascii="Times New Roman" w:hAnsi="Times New Roman" w:cs="Times New Roman"/>
                <w:sz w:val="18"/>
                <w:szCs w:val="20"/>
              </w:rPr>
              <w:t>p</w:t>
            </w:r>
            <w:proofErr w:type="gramEnd"/>
            <w:r w:rsidRPr="001739A7">
              <w:rPr>
                <w:rFonts w:ascii="Times New Roman" w:hAnsi="Times New Roman" w:cs="Times New Roman"/>
                <w:sz w:val="18"/>
                <w:szCs w:val="20"/>
              </w:rPr>
              <w:t xml:space="preserve">.(?) </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fldChar w:fldCharType="begin" w:fldLock="1"/>
            </w:r>
            <w:r w:rsidRPr="001739A7">
              <w:rPr>
                <w:rFonts w:ascii="Times New Roman" w:hAnsi="Times New Roman" w:cs="Times New Roman"/>
                <w:sz w:val="18"/>
                <w:szCs w:val="20"/>
              </w:rPr>
              <w:instrText>ADDIN CSL_CITATION { "citationItems" : [ { "id" : "ITEM-1", "itemData" : { "DOI" : "10.1186/s12881-015-0223-9", "ISSN" : "1471-2350", "PMID" : "26377068", "abstract" : "BACKGROUND Usher syndrome (USH) is an autosomal recessive disorder characterized by hearing impairment and vision dysfunction due to retinitis pigmentosa. Phenotypic and genetic heterogeneities of this disease make it impractical to obtain a genetic diagnosis by conventional Sanger sequencing. METHODS In this study, we applied a next-generation sequencing approach to detect genetic abnormalities in patients with USH. Two unrelated Chinese families were recruited, consisting of two USH afflicted patients and four unaffected relatives. We selected 199 genes related to inherited retinal diseases as targets for deep exome sequencing. Through systematic data analysis using an established bioinformatics pipeline, all variants that passed filter criteria were validated by Sanger sequencing and co-segregation analysis. RESULTS A homozygous frameshift mutation (c.4382delA, p.T1462Lfs*2) was revealed in exon20 of gene USH2A in the F1 family. Two compound heterozygous mutations, IVS47\u2009+\u20091G\u2009&gt;\u2009A and c.13156A\u2009&gt;\u2009T (p.I4386F), located in intron 48 and exon 63 respectively, of USH2A, were identified as causative mutations for the F2 family. Of note, the missense mutation c.13156A\u2009&gt;\u2009T has not been reported so far. CONCLUSION In conclusion, targeted exome sequencing precisely and rapidly identified the genetic defects in two Chinese USH families and this technique can be applied as a routine examination for these disorders with significant clinical and genetic heterogeneity.", "author" : [ { "dropping-particle" : "", "family" : "Shu", "given" : "Hai-Rong", "non-dropping-particle" : "", "parse-names" : false, "suffix" : "" }, { "dropping-particle" : "", "family" : "Bi", "given" : "Huai", "non-dropping-particle" : "", "parse-names" : false, "suffix" : "" }, { "dropping-particle" : "", "family" : "Pan", "given" : "Yang-Chun", "non-dropping-particle" : "", "parse-names" : false, "suffix" : "" }, { "dropping-particle" : "", "family" : "Xu", "given" : "Hang-Yu", "non-dropping-particle" : "", "parse-names" : false, "suffix" : "" }, { "dropping-particle" : "", "family" : "Song", "given" : "Jian-Xin", "non-dropping-particle" : "", "parse-names" : false, "suffix" : "" }, { "dropping-particle" : "", "family" : "Hu", "given" : "Jie", "non-dropping-particle" : "", "parse-names" : false, "suffix" : "" } ], "container-title" : "BMC Medical Genetics", "id" : "ITEM-1", "issue" : "1", "issued" : { "date-parts" : [ [ "2015", "12", "16" ] ] }, "page" : "83", "title" : "Targeted exome sequencing reveals novel USH2A mutations in Chinese patients with simplex Usher syndrome", "type" : "article-journal", "volume" : "16" }, "uris" : [ "http://www.mendeley.com/documents/?uuid=ad49fe61-24ba-396f-a5ae-e577c88cd2d6" ] }, { "id" : "ITEM-2",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2",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3",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3",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id" : "ITEM-4", "itemData" : { "DOI" : "10.1038/ejhg.2014.283", "ISBN" : "1476-5438 (Electronic)\\r1018-4813 (Linking)", "ISSN" : "1476-5438", "PMID" : "25649381", "abstract" : "Defects in USH2A cause both isolated retinal disease and Usher syndrome (ie, retinal disease and deafness). To gain insights into isolated/nonsyndromic USH2A retinopathy, we screened USH2A in 186 probands with recessive retinal disease and no hearing complaint in childhood (discovery cohort) and in 84 probands with recessive retinal disease (replication cohort). Detailed phenotyping, including retinal imaging and audiological assessment, was performed in individuals with two likely disease-causing USH2A variants. Further genetic testing, including screening for a deep-intronic disease-causing variant and large deletions/duplications, was performed in those with one likely disease-causing change. Overall, 23 of 186 probands (discovery cohort) were found to harbour two likely disease-causing variants in USH2A. Some of these variants were predominantly associated with nonsyndromic retinal degeneration ('retinal disease-specific'); these included the common c.2276 G&gt;T, p.(Cys759Phe) mutation and five additional variants: c.2802 T&gt;G, p.(Cys934Trp); c.10073 G&gt;A, p.(Cys3358Tyr); c.11156 G&gt;A, p.(Arg3719His); c.12295-3 T&gt;A; and c.12575 G&gt;A, p.(Arg4192His). An allelic hierarchy was observed in the discovery cohort and confirmed in the replication cohort. In nonsyndromic USH2A disease, retinopathy was consistent with retinitis pigmentosa and the audiological phenotype was variable. USH2A retinopathy is a common cause of nonsyndromic recessive retinal degeneration and has a different mutational spectrum to that observed in Usher syndrome. The following model is proposed: the presence of at least one 'retinal disease-specific' USH2A allele in a patient with USH2A-related disease results in the preservation of normal hearing. Careful genotype-phenotype studies such as this will become increasingly important, especially now that high-throughput sequencing is widely used in the clinical setting.", "author" : [ { "dropping-particle" : "", "family" : "Lenassi", "given" : "Eva", "non-dropping-particle" : "", "parse-names" : false, "suffix" : "" }, { "dropping-particle" : "", "family" : "Vincent", "given" : "Ajoy", "non-dropping-particle" : "", "parse-names" : false, "suffix" : "" }, { "dropping-particle" : "", "family" : "Li", "given" : "Zheng", "non-dropping-particle" : "", "parse-names" : false, "suffix" : "" }, { "dropping-particle" : "", "family" : "Saihan", "given" : "Zubin", "non-dropping-particle" : "", "parse-names" : false, "suffix" : "" }, { "dropping-particle" : "", "family" : "Coffey", "given" : "Alison J", "non-dropping-particle" : "", "parse-names" : false, "suffix" : "" }, { "dropping-particle" : "", "family" : "Steele-Stallard", "given" : "Heather B", "non-dropping-particle" : "", "parse-names" : false, "suffix" : "" }, { "dropping-particle" : "", "family" : "Moore", "given" : "Anthony T", "non-dropping-particle" : "", "parse-names" : false, "suffix" : "" }, { "dropping-particle" : "", "family" : "Steel", "given" : "Karen P", "non-dropping-particle" : "", "parse-names" : false, "suffix" : "" }, { "dropping-particle" : "", "family" : "Luxon", "given" : "Linda M", "non-dropping-particle" : "", "parse-names" : false, "suffix" : "" }, { "dropping-particle" : "", "family" : "H\u00e9on", "given" : "Elise", "non-dropping-particle" : "", "parse-names" : false, "suffix" : "" }, { "dropping-particle" : "", "family" : "Bitner-Glindzicz", "given" : "Maria", "non-dropping-particle" : "", "parse-names" : false, "suffix" : "" }, { "dropping-particle" : "", "family" : "Webster", "given" : "Andrew R", "non-dropping-particle" : "", "parse-names" : false, "suffix" : "" } ], "container-title" : "European journal of human genetics : EJHG", "id" : "ITEM-4", "issue" : "10", "issued" : { "date-parts" : [ [ "2015", "10", "4" ] ] }, "page" : "1318-27", "publisher" : "Nature Publishing Group", "title" : "A detailed clinical and molecular survey of subjects with nonsyndromic USH2A retinopathy reveals an allelic hierarchy of disease-causing variants.", "type" : "article-journal", "volume" : "23" }, "uris" : [ "http://www.mendeley.com/documents/?uuid=29ef1857-dfc5-3174-86cb-272195c89e57" ] } ], "mendeley" : { "formattedCitation" : "(5,22,33,41)", "plainTextFormattedCitation" : "(5,22,33,41)", "previouslyFormattedCitation" : "(5,22,33,41)" }, "properties" : { "noteIndex" : 0 }, "schema" : "https://github.com/citation-style-language/schema/raw/master/csl-citation.json" }</w:instrText>
            </w:r>
            <w:r w:rsidRPr="001739A7">
              <w:rPr>
                <w:rFonts w:ascii="Times New Roman" w:hAnsi="Times New Roman" w:cs="Times New Roman"/>
                <w:sz w:val="18"/>
                <w:szCs w:val="20"/>
              </w:rPr>
              <w:fldChar w:fldCharType="separate"/>
            </w:r>
            <w:r w:rsidRPr="001739A7">
              <w:rPr>
                <w:rFonts w:ascii="Times New Roman" w:hAnsi="Times New Roman" w:cs="Times New Roman"/>
                <w:noProof/>
                <w:sz w:val="18"/>
                <w:szCs w:val="20"/>
              </w:rPr>
              <w:t>(5,22,33,41)</w:t>
            </w:r>
            <w:r w:rsidRPr="001739A7">
              <w:rPr>
                <w:rFonts w:ascii="Times New Roman" w:hAnsi="Times New Roman" w:cs="Times New Roman"/>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920_923dupGCCA</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t xml:space="preserve"> p.(His308Glnfs*16)</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fldChar w:fldCharType="begin" w:fldLock="1"/>
            </w:r>
            <w:r w:rsidRPr="001739A7">
              <w:rPr>
                <w:rFonts w:ascii="Times New Roman" w:hAnsi="Times New Roman" w:cs="Times New Roman"/>
                <w:sz w:val="18"/>
                <w:szCs w:val="20"/>
              </w:rPr>
              <w:instrText>ADDIN CSL_CITATION { "citationItems" : [ { "id" : "ITEM-1", "itemData" : { "DOI" : "10.1038/sj.ejhg.5200491", "ISBN" : "1018-4813 (Print)", "ISSN" : "10184813", "PMID" : "10909849", "abstract" : "Usher syndrome type II is an autosomal recessive disorder, characterised by stable hearing impairment from childhood and progressive retinitis pigmentosa from the late teens. Mutations in the USH2A gene, located on 1q41, were recently shown to be responsible for Usher syndrome type IIa. We have investigated the molecular pathology of Usher type II by screening the USH2A gene for mutations in 31 unrelated patients from Denmark and Norway. Besides the frequent 2299delG mutation, which accounted for 44% of the disease alleles, a heterogeneous spectrum of mutations was identified. Sixteen new, putative disease-causing mutations were detected, of which 12 were private and four were shared by unrelated patients. The disease-causing mutations were scattered throughout the gene and included six nonsense and seven missense mutations, two deletions and one small insertion. In addition, six non-pathogenic polymorphisms were identified. All missense mutations resulted in major amino acid side-chain alterations. Four missense mutations affected the N-terminal part of USH2A, whereas three missense mutations affected the laminin-type epidermal growth factor-like (LE) domain. The structural consequences of the mutations affecting the LE domain are discussed in relation to the three-dimensional structure of a LE-module of the mouse laminin gamma1 chain.", "author" : [ { "dropping-particle" : "", "family" : "Dreyer", "given" : "B", "non-dropping-particle" : "", "parse-names" : false, "suffix" : "" }, { "dropping-particle" : "", "family" : "Tranebjaerg", "given" : "L", "non-dropping-particle" : "", "parse-names" : false, "suffix" : "" }, { "dropping-particle" : "", "family" : "Rosenberg", "given" : "T", "non-dropping-particle" : "", "parse-names" : false, "suffix" : "" }, { "dropping-particle" : "", "family" : "Weston", "given" : "M D", "non-dropping-particle" : "", "parse-names" : false, "suffix" : "" }, { "dropping-particle" : "", "family" : "Kimberling", "given" : "W J", "non-dropping-particle" : "", "parse-names" : false, "suffix" : "" }, { "dropping-particle" : "", "family" : "Nilssen", "given" : "O", "non-dropping-particle" : "", "parse-names" : false, "suffix" : "" } ], "container-title" : "European journal of human genetics : EJHG", "id" : "ITEM-1", "issue" : "7", "issued" : { "date-parts" : [ [ "2000" ] ] }, "page" : "500-506", "title" : "Identification of novel USH2A mutations: implications for the structure of USH2A protein.", "type" : "article-journal", "volume" : "8" }, "uris" : [ "http://www.mendeley.com/documents/?uuid=e8dbd514-de05-4e83-ae9d-e2fc3d4b8efe" ] }, { "id" : "ITEM-2", "itemData" : { "DOI" : "10.1002/humu.9524", "ISBN" : "1098-1004 (Electronic)", "ISSN" : "10597794", "PMID" : "18273898", "abstract" : "Usher syndrome type II (USH2) is an autosomal recessive disorder, characterised by moderate to severe high-frequency hearing impairment, normal balance function and progressive visual impairment due to retinitis pigmentosa. Usher syndrome type IIa, the most common subtype, is defined by mutations in the USH2A gene encoding a short and a recently discovered long usherin isoform comprising 21 and 73 exons, respectively. More than 120 different disease-causing mutations have been reported, however, most of the previous reports concern mutations restricted to exons 1-21 of the USH2A gene. To explore the spectrum of USH2A disease-causing mutations among Scandinavian USH2 cases, patients from 118 unrelated families of which 27 previously had been found to carry mutations in exons 1-21 were subjected to extensive DNA sequence analysis of the full size USH2A gene. Altogether, 122 USH2A DNA sequence alterations were identified of which 57 were predicted to be disease-causing, 7 were considered to be of uncertain pathogenicity and 58 were predicted to be benign variants. Of 36 novel pathogenic USH2A mutations 31 were located in exons 22-73, specific to the long isoform. USH2A mutations were identified in 89/118 (75.4%) families. In 79/89 (88.8%) of these families two pathogenic mutations were identified whereas in 10/89 (11.2%) families the second mutation remained unidentified. In 5/118 (4.2%) families the USH phenotype could be explained by mutations in the USH3A gene. The results presented here provide a comprehensive picture of the genetic aetiology of Usher syndrome type IIA in Scandinavia as it is known to date.", "author" : [ { "dropping-particle" : "", "family" : "Dreyer", "given" : "Bo", "non-dropping-particle" : "", "parse-names" : false, "suffix" : "" }, { "dropping-particle" : "", "family" : "Brox", "given" : "Vigdis", "non-dropping-particle" : "", "parse-names" : false, "suffix" : "" }, { "dropping-particle" : "", "family" : "Tranebj\u00e6rg", "given" : "Lisbeth", "non-dropping-particle" : "", "parse-names" : false, "suffix" : "" }, { "dropping-particle" : "", "family" : "Rosenberg", "given" : "Thomas", "non-dropping-particle" : "", "parse-names" : false, "suffix" : "" }, { "dropping-particle" : "", "family" : "Sadeghi", "given" : "Andr\u00e8 M.", "non-dropping-particle" : "", "parse-names" : false, "suffix" : "" }, { "dropping-particle" : "", "family" : "M\u00f6ller", "given" : "Claes", "non-dropping-particle" : "", "parse-names" : false, "suffix" : "" }, { "dropping-particle" : "", "family" : "Nilssen", "given" : "\u00d8ivind", "non-dropping-particle" : "", "parse-names" : false, "suffix" : "" } ], "container-title" : "Human Mutation", "id" : "ITEM-2", "issue" : "3", "issued" : { "date-parts" : [ [ "2008", "3" ] ] }, "page" : "451-451", "publisher" : "Wiley Subscription Services, Inc., A Wiley Company", "title" : "Spectrum of USH2A mutations in Scandinavian patients with Usher syndrome type II", "type" : "article-journal", "volume" : "29" }, "uris" : [ "http://www.mendeley.com/documents/?uuid=6845f94d-a324-351f-8545-3bdc0e5f6faa" ] }, { "id" : "ITEM-3",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3",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4", "itemData" : { "DOI" : "10.1002/mgg3.92", "ISSN" : "2324-9269", "PMID" : "25333064", "abstract" : "Usher syndrome is an autosomal recessive disorder characterized both by deafness and blindness. For the three clinical subtypes of Usher syndrome causal mutations in altogether 12 genes and a modifier gene have been identified. Due to the genetic heterogeneity of Usher syndrome, the molecular analysis is predestined for a comprehensive and parallelized analysis of all known genes by next-generation sequencing (NGS) approaches. We describe here the targeted enrichment and deep sequencing for exons of Usher genes and compare the costs and workload of this approach compared to Sanger sequencing. We also present a bioinformatics analysis pipeline that allows us to detect single-nucleotide variants, short insertions and deletions, as well as copy number variations of one or more exons on the same sequence data. Additionally, we present a flexible in silico gene panel for the analysis of sequence variants, in which newly identified genes can easily be included. We applied this approach to a cohort of 44 Usher patients and detected biallelic pathogenic mutations in 35 individuals and monoallelic mutations in eight individuals of our cohort. Thirty-nine of the sequence variants, including two heterozygous deletions comprising several exons of USH2A, have not been reported so far. Our NGS-based approach allowed us to assess single-nucleotide variants, small indels, and whole exon deletions in a single test. The described diagnostic approach is fast and cost-effective with a high molecular diagnostic yield.", "author" : [ { "dropping-particle" : "", "family" : "Krawitz", "given" : "Peter M", "non-dropping-particle" : "", "parse-names" : false, "suffix" : "" }, { "dropping-particle" : "", "family" : "Schiska", "given" : "Daniela", "non-dropping-particle" : "", "parse-names" : false, "suffix" : "" }, { "dropping-particle" : "", "family" : "Kr\u00fcger", "given" : "Ulrike", "non-dropping-particle" : "", "parse-names" : false, "suffix" : "" }, { "dropping-particle" : "", "family" : "Appelt", "given" : "Sandra", "non-dropping-particle" : "", "parse-names" : false, "suffix" : "" }, { "dropping-particle" : "", "family" : "Heinrich", "given" : "Verena", "non-dropping-particle" : "", "parse-names" : false, "suffix" : "" }, { "dropping-particle" : "", "family" : "Parkhomchuk", "given" : "Dmitri", "non-dropping-particle" : "", "parse-names" : false, "suffix" : "" }, { "dropping-particle" : "", "family" : "Timmermann", "given" : "Bernd", "non-dropping-particle" : "", "parse-names" : false, "suffix" : "" }, { "dropping-particle" : "", "family" : "Millan", "given" : "Jose M", "non-dropping-particle" : "", "parse-names" : false, "suffix" : "" }, { "dropping-particle" : "", "family" : "Robinson", "given" : "Peter N", "non-dropping-particle" : "", "parse-names" : false, "suffix" : "" }, { "dropping-particle" : "", "family" : "Mundlos", "given" : "Stefan", "non-dropping-particle" : "", "parse-names" : false, "suffix" : "" }, { "dropping-particle" : "", "family" : "Hecht", "given" : "Jochen", "non-dropping-particle" : "", "parse-names" : false, "suffix" : "" }, { "dropping-particle" : "", "family" : "Gross", "given" : "Manfred", "non-dropping-particle" : "", "parse-names" : false, "suffix" : "" } ], "container-title" : "Molecular genetics &amp; genomic medicine", "id" : "ITEM-4", "issue" : "5", "issued" : { "date-parts" : [ [ "2014", "9" ] ] }, "page" : "393-401", "title" : "Screening for single nucleotide variants, small indels and exon deletions with a next-generation sequencing based gene panel approach for Usher syndrome.", "type" : "article-journal", "volume" : "2" }, "uris" : [ "http://www.mendeley.com/documents/?uuid=6231f3f5-5247-3840-ba06-0791e7d75d85" ] }, { "id" : "ITEM-5", "itemData" : { "DOI" : "10.1002/humu.9259", "ISBN" : "1098-1004 (Electronic)", "ISSN" : "1098-1004", "PMID" : "15241801", "abstract" : "Usher syndrome type II (USH2) is characterised by moderate to severe high-frequency hearing impairment, progressive visual loss due to retinitis pigmentosa and intact vestibular responses. Three loci are known for USH2, however, only the gene for USH2a (USH2A) has been identified. Mutation analysis of USH2A was performed in 70 Dutch USH2 families. Ten mutations in USH2A were detected, of which three are novel, c.949C&gt;A, c.2242C&gt;T (p.Gln748X) and c.4405C&gt;T (p.Gln1468X). Including 9 previously published Dutch USH2a families, estimates of the prevalence of USH2a in the Dutch USH2 population were made. Mutations were identified in 62% of the families. In 28% both mutated alleles were identified, whereas in 34% the mutation in only one allele was found. It is estimated that about 28% of the Dutch USH2 families have a different causative gene. Analysis of deduced haplotypes suggests that c.1256G&gt;T (p.Cys419Phe) is a Dutch ancestral mutation, occurring in 16% of the alleles.", "author" : [ { "dropping-particle" : "", "family" : "Pennings", "given" : "Ronald J E", "non-dropping-particle" : "", "parse-names" : false, "suffix" : "" }, { "dropping-particle" : "", "family" : "Brinke", "given" : "Heleen", "non-dropping-particle" : "Te", "parse-names" : false, "suffix" : "" }, { "dropping-particle" : "", "family" : "Weston", "given" : "Michael D", "non-dropping-particle" : "", "parse-names" : false, "suffix" : "" }, { "dropping-particle" : "", "family" : "Claassen", "given" : "Annemarie", "non-dropping-particle" : "", "parse-names" : false, "suffix" : "" }, { "dropping-particle" : "", "family" : "Orten", "given" : "Dana J", "non-dropping-particle" : "", "parse-names" : false, "suffix" : "" }, { "dropping-particle" : "", "family" : "Weekamp", "given" : "Henri\u00ebtte", "non-dropping-particle" : "", "parse-names" : false, "suffix" : "" }, { "dropping-particle" : "", "family" : "Aarem", "given" : "Annelies", "non-dropping-particle" : "Van", "parse-names" : false, "suffix" : "" }, { "dropping-particle" : "", "family" : "Huygen", "given" : "Patrick L M", "non-dropping-particle" : "", "parse-names" : false, "suffix" : "" }, { "dropping-particle" : "", "family" : "Deutman", "given" : "August F", "non-dropping-particle" : "", "parse-names" : false, "suffix" : "" }, { "dropping-particle" : "", "family" : "Hoefsloot", "given" : "Lies H", "non-dropping-particle" : "", "parse-names" : false, "suffix" : "" }, { "dropping-particle" : "", "family" : "Cremers", "given" : "Frans P M", "non-dropping-particle" : "", "parse-names" : false, "suffix" : "" }, { "dropping-particle" : "", "family" : "Cremers", "given" : "Cor W R J", "non-dropping-particle" : "", "parse-names" : false, "suffix" : "" }, { "dropping-particle" : "", "family" : "Kimberling", "given" : "William J", "non-dropping-particle" : "", "parse-names" : false, "suffix" : "" }, { "dropping-particle" : "", "family" : "Kremer", "given" : "Hannie", "non-dropping-particle" : "", "parse-names" : false, "suffix" : "" } ], "container-title" : "Human mutation", "id" : "ITEM-5", "issue" : "2", "issued" : { "date-parts" : [ [ "2004" ] ] }, "page" : "185", "title" : "USH2A mutation analysis in 70 Dutch families with Usher syndrome type II.", "type" : "article-journal", "volume" : "24" }, "uris" : [ "http://www.mendeley.com/documents/?uuid=cf4198f0-e1cb-4437-be01-71c59a8cf87d" ] }, { "id" : "ITEM-6", "itemData" : { "DOI" : "10.1038/sj.ejhg.5201138", "ISBN" : "1018-4813 (Print)", "ISSN" : "1018-4813", "PMID" : "14970843", "abstract" : "The most common mutation in the USH2A gene (Usherin), 2299delG, causes both typical Usher (USH) syndrome type II and atypical USH syndrome, two autosomal recessive disorders, characterised by moderate to severe sensorineural hearing loss and retinitis pigmentosa (RP). Furthermore, the C759F mutation in the USH2A gene has been described in 4.5% of patients with nonsyndromic recessive RP. We have investigated the presence of the 2299delG and/or the C759F mutations in 191 unrelated Spanish patients with different syndromic and nonsyndromic retinal diseases, or with nonsyndromic hearing impairment. The 2299delG mutation was observed in patients with clinical signs of USHII or of atypical USH syndrome, whereas the C759F mutation, regardless of being associated with the 2299delG mutation or not, was identified in cases with nonsyndromic RP, as well as in patients with RP associated with a variability of hearing impairment. The comparative analysis of both phenotypic and genotypic data supports the hypothesis that sensorineural hearing loss in patients with RP may depend on the nature and on the association of the USH2A allele variants present.", "author" : [ { "dropping-particle" : "", "family" : "Aller", "given" : "Elena", "non-dropping-particle" : "", "parse-names" : false, "suffix" : "" }, { "dropping-particle" : "", "family" : "N\u00e1jera", "given" : "Carmen", "non-dropping-particle" : "", "parse-names" : false, "suffix" : "" }, { "dropping-particle" : "", "family" : "Mill\u00e1n", "given" : "Jos\u00e9 Ma", "non-dropping-particle" : "", "parse-names" : false, "suffix" : "" }, { "dropping-particle" : "", "family" : "Oltra", "given" : "Juan S", "non-dropping-particle" : "", "parse-names" : false, "suffix" : "" }, { "dropping-particle" : "", "family" : "P\u00e9rez-Garrigues", "given" : "Herminio", "non-dropping-particle" : "", "parse-names" : false, "suffix" : "" }, { "dropping-particle" : "", "family" : "Vilela", "given" : "Concepci\u00f3n", "non-dropping-particle" : "", "parse-names" : false, "suffix" : "" }, { "dropping-particle" : "", "family" : "Navea", "given" : "Amparo", "non-dropping-particle" : "", "parse-names" : false, "suffix" : "" }, { "dropping-particle" : "", "family" : "Beneyto", "given" : "Magdalena", "non-dropping-particle" : "", "parse-names" : false, "suffix" : "" } ], "container-title" : "European Journal of Human Genetics", "id" : "ITEM-6", "issue" : "5", "issued" : { "date-parts" : [ [ "2004", "5", "18" ] ] }, "page" : "407-410", "title" : "Genetic analysis of 2299delG and C759F mutations (USH2A) in patients with visual and/or auditory impairments", "type" : "article-journal", "volume" : "12" }, "uris" : [ "http://www.mendeley.com/documents/?uuid=95263cff-2f67-335b-ac3a-93aae1c1bb03" ] }, { "id" : "ITEM-7", "itemData" : { "DOI" : "10.1167/iovs.09-4085", "ISBN" : "1552-5783 (Electronic)\\r0146-0404 (Linking)", "ISSN" : "01460404", "PMID" : "19683999", "abstract" : "PURPOSE The purpose of this study was to test the ability of the genotyping microarray for Usher syndrome (USH) to identify the mutations responsible for the disease in a cohort of 183 patients with USH. METHODS DNA from 183 patients with Usher syndrome from the Spanish population was analyzed using a genotyping microarray containing 429 previously identified disease-associated variants in eight USH genes. Mutations detected by the array were confirmed by direct sequencing. Haplotype analysis was also performed in families carrying common Spanish mutations. RESULTS The genotyping microarray identified 43 different variants, divided into 32 disease causative and 11 probably nonpathologic. Mutations were detected in 62 patients with USH (33.9%). According to the clinical classification of patients, pathologic variants were detected in 31.4% patients with USH1, 39.4% of with USH2, 22.2% with USH3 and 15.8% with unclassified Usher syndrome. Ninety-seven pathologic alleles were detected, corresponding to 26.5% of expected alleles. The USH2A mutations p.C3267R and p.T3571M were revealed as common in the Spanish population, and two major haplotypes linked to these mutations were observed. CONCLUSIONS The genotyping microarray is a robust, low-cost, rapid technique that is effective for the genetic study of patients with USH. However, it also indicates variants of unclear pathologic nature and detection failures have also been observed. Results must be confirmed by direct sequencing to avoid misdiagnosis, and continuous updates of the microarray should be performed to increase the efficiency and rate of detection of mutations.", "author" : [ { "dropping-particle" : "", "family" : "Jaijo", "given" : "Teresa", "non-dropping-particle" : "", "parse-names" : false, "suffix" : "" }, { "dropping-particle" : "", "family" : "Aller", "given" : "Elena", "non-dropping-particle" : "", "parse-names" : false, "suffix" : "" }, { "dropping-particle" : "", "family" : "Garc\u00eda-Garc\u00eda", "given" : "Gema", "non-dropping-particle" : "", "parse-names" : false, "suffix" : "" }, { "dropping-particle" : "", "family" : "Aparisi", "given" : "Mar\u00eda J.", "non-dropping-particle" : "", "parse-names" : false, "suffix" : "" }, { "dropping-particle" : "", "family" : "Berna", "given" : "Sara", "non-dropping-particle" : "", "parse-names" : false, "suffix" : "" }, { "dropping-particle" : "", "family" : "\u00c1vila-Fern\u00e1ndez", "given" : "Almudena", "non-dropping-particle" : "", "parse-names" : false, "suffix" : "" }, { "dropping-particle" : "", "family" : "Barrag\u00e1n", "given" : "Isabel", "non-dropping-particle" : "", "parse-names" : false, "suffix" : "" }, { "dropping-particle" : "", "family" : "Baiget", "given" : "Montserrat", "non-dropping-particle" : "", "parse-names" : false, "suffix" : "" }, { "dropping-particle" : "", "family" : "Ayuso", "given" : "Carmen", "non-dropping-particle" : "", "parse-names" : false, "suffix" : "" }, { "dropping-particle" : "", "family" : "Anti\u00f1olo", "given" : "Guillermo", "non-dropping-particle" : "", "parse-names" : false, "suffix" : "" }, { "dropping-particle" : "", "family" : "D\u00edaz-LLopis", "given" : "Manuel", "non-dropping-particle" : "", "parse-names" : false, "suffix" : "" }, { "dropping-particle" : "", "family" : "K\u00fclm", "given" : "Maigi", "non-dropping-particle" : "", "parse-names" : false, "suffix" : "" }, { "dropping-particle" : "", "family" : "Beneyto", "given" : "Magdalena", "non-dropping-particle" : "", "parse-names" : false, "suffix" : "" }, { "dropping-particle" : "", "family" : "N\u00e1jera", "given" : "Carmen", "non-dropping-particle" : "", "parse-names" : false, "suffix" : "" }, { "dropping-particle" : "", "family" : "Mill\u00e1n", "given" : "Jose M.", "non-dropping-particle" : "", "parse-names" : false, "suffix" : "" } ], "container-title" : "Investigative Ophthalmology and Visual Science", "id" : "ITEM-7", "issue" : "3", "issued" : { "date-parts" : [ [ "2010", "3", "1" ] ] }, "page" : "1311-1317", "publisher" : "The Association for Research in Vision and Ophthalmology", "title" : "Microarray-based mutation analysis of 183 Spanish families with Usher syndrome", "type" : "article-journal", "volume" : "51" }, "uris" : [ "http://www.mendeley.com/documents/?uuid=37bae99e-4dc4-319e-b294-99c6cf2b6f49" ] }, { "id" : "ITEM-8", "itemData" : { "DOI" : "10.1006/exer.2000.0978", "ISSN" : "0014-4835", "PMID" : "11311042", "abstract" : "Usher syndrome (USH) is a combination of a progressive pigmentary retinopathy, indistinguishable from retinitis pigmentosa, and some degree of sensorineural hearing loss. USH can be subdivided in Usher type I (USHI), type II (USHII) and type III (USHIII), all of which are inherited as autosomal recessive traits. The three subtypes are genetically heterogeneous, with six loci so far identified for USHI, three for USHII and only one for USHIII. Mutations in a novel gene, USH2A, encoding the protein usherin, have recently been shown to be associated with USHII. The gene encodes a protein with partial sequence homology to both laminin epidermal growth factor and fibronectin motifs. We analysed 35 British and one Pakistani Usher type II families with at least one affected member, for sequence changes in the 20 translated exons of the USH2A gene, using heteroduplex analysis and sequencing. Probable disease-causing mutations in USH2A were identified in 15 of 36 (41.7%) Usher II families. The most frequently encountered mutation (11/15 families or 11/18 mutated alleles) was del2299G in exon 13, resulting in a frameshift and premature stop codon. Other mutations include insertions and point mutations, of which two are previously unreported. Five different polymorphisms were also detected. Our results indicate that mutations in this gene are responsible for disease in a large proportion of British Usher type II patients. Moreover, if screening for mutations in USH2A is considered, it is sensible to screen for the del2299G mutation first.", "author" : [ { "dropping-particle" : "", "family" : "Leroy", "given" : "B P", "non-dropping-particle" : "", "parse-names" : false, "suffix" : "" }, { "dropping-particle" : "", "family" : "Aragon-Martin", "given" : "J A", "non-dropping-particle" : "", "parse-names" : false, "suffix" : "" }, { "dropping-particle" : "", "family" : "Weston", "given" : "M D", "non-dropping-particle" : "", "parse-names" : false, "suffix" : "" }, { "dropping-particle" : "", "family" : "Bessant", "given" : "D A", "non-dropping-particle" : "", "parse-names" : false, "suffix" : "" }, { "dropping-particle" : "", "family" : "Willis", "given" : "C", "non-dropping-particle" : "", "parse-names" : false, "suffix" : "" }, { "dropping-particle" : "", "family" : "Webster", "given" : "A R", "non-dropping-particle" : "", "parse-names" : false, "suffix" : "" }, { "dropping-particle" : "", "family" : "Bird", "given" : "A C", "non-dropping-particle" : "", "parse-names" : false, "suffix" : "" }, { "dropping-particle" : "", "family" : "Kimberling", "given" : "W J", "non-dropping-particle" : "", "parse-names" : false, "suffix" : "" }, { "dropping-particle" : "", "family" : "Payne", "given" : "A M", "non-dropping-particle" : "", "parse-names" : false, "suffix" : "" }, { "dropping-particle" : "", "family" : "Bhattacharya", "given" : "S S", "non-dropping-particle" : "", "parse-names" : false, "suffix" : "" } ], "container-title" : "Experimental eye research", "id" : "ITEM-8", "issue" : "5", "issued" : { "date-parts" : [ [ "2001", "5" ] ] }, "page" : "503-9", "title" : "Spectrum of mutations in USH2A in British patients with Usher syndrome type II.", "type" : "article-journal", "volume" : "72" }, "uris" : [ "http://www.mendeley.com/documents/?uuid=81c83dcf-0506-31a7-ab50-a13f4b9308ab" ] }, { "id" : "ITEM-9", "itemData" : { "ISSN" : "0002-9297", "PMID" : "10729113", "abstract" : "Usher syndrome type IIa (USHIIa) is an autosomal recessive disorder characterized by moderate to severe sensorineural hearing loss and progressive retinitis pigmentosa. This disorder maps to human chromosome 1q41. Recently, mutations in USHIIa patients were identified in a novel gene isolated from this chromosomal region. The USH2A gene encodes a protein with a predicted molecular weight of 171.5 kD and possesses laminin epidermal growth factor as well as fibronectin type III domains. These domains are observed in other protein components of the basal lamina and extracellular matrixes; they may also be observed in cell-adhesion molecules. The intron/exon organization of the gene whose protein we name \"Usherin\" was determined by direct sequencing of PCR products and cloned genomic DNA with cDNA-specific primers. The gene is encoded by 21 exons and spans a minimum of 105 kb. A mutation search of 57 independent USHIIa probands was performed with a combination of direct sequencing and heteroduplex analysis of PCR-amplified exons. Fifteen new mutations were found. Of 114 independent USH2A alleles, 58 harbored probable pathologic mutations. Ten cases of USHIIa were true homozygotes and 10 were compound heterozygotes; 18 heterozygotes with only one identifiable mutation were observed. Sixty-five percent (38/58) of cases had at least one mutation, and 51% (58/114) of the total number of possible mutations were identified. The allele 2299delG (previously reported as 2314delG) was the most frequent mutant allele observed (16%; 31/192). Three new missense mutations (C319Y, N346H, and C419F) were discovered; all were restricted to the previously unreported laminin domain VI region of Usherin. The possible significance of this domain, known to be necessary for laminin network assembly, is discussed in the context of domain VI mutations from other proteins.", "author" : [ { "dropping-particle" : "", "family" : "Weston", "given" : "M D", "non-dropping-particle" : "", "parse-names" : false, "suffix" : "" }, { "dropping-particle" : "", "family" : "Eudy", "given" : "J D", "non-dropping-particle" : "", "parse-names" : false, "suffix" : "" }, { "dropping-particle" : "", "family" : "Fujita", "given" : "S", "non-dropping-particle" : "", "parse-names" : false, "suffix" : "" }, { "dropping-particle" : "", "family" : "Yao", "given" : "S", "non-dropping-particle" : "", "parse-names" : false, "suffix" : "" }, { "dropping-particle" : "", "family" : "Usami", "given" : "S", "non-dropping-particle" : "", "parse-names" : false, "suffix" : "" }, { "dropping-particle" : "", "family" : "Cremers", "given" : "C", "non-dropping-particle" : "", "parse-names" : false, "suffix" : "" }, { "dropping-particle" : "", "family" : "Greenberg", "given" : "J", "non-dropping-particle" : "", "parse-names" : false, "suffix" : "" }, { "dropping-particle" : "", "family" : "Ramesar", "given" : "R", "non-dropping-particle" : "", "parse-names" : false, "suffix" : "" }, { "dropping-particle" : "", "family" : "Martini", "given" : "A", "non-dropping-particle" : "", "parse-names" : false, "suffix" : "" }, { "dropping-particle" : "", "family" : "Moller", "given" : "C", "non-dropping-particle" : "", "parse-names" : false, "suffix" : "" }, { "dropping-particle" : "", "family" : "Smith", "given" : "R J", "non-dropping-particle" : "", "parse-names" : false, "suffix" : "" }, { "dropping-particle" : "", "family" : "Sumegi", "given" : "J", "non-dropping-particle" : "", "parse-names" : false, "suffix" : "" }, { "dropping-particle" : "", "family" : "Kimberling", "given" : "W J", "non-dropping-particle" : "", "parse-names" : false, "suffix" : "" }, { "dropping-particle" : "", "family" : "Greenburg", "given" : "J", "non-dropping-particle" : "", "parse-names" : false, "suffix" : "" } ], "container-title" : "American journal of human genetics", "id" : "ITEM-9", "issue" : "4", "issued" : { "date-parts" : [ [ "2000", "4" ] ] }, "page" : "1199-210", "title" : "Genomic structure and identification of novel mutations in usherin, the gene responsible for Usher syndrome type IIa.", "type" : "article-journal", "volume" : "66" }, "uris" : [ "http://www.mendeley.com/documents/?uuid=9ccb6ff5-e69e-33fe-b243-98c7c04ad99a" ] }, { "id" : "ITEM-10", "itemData" : { "DOI" : "10.1016/j.exer.2004.03.005", "ISBN" : "0014-4835 (Print)\\r0014-4835 (Linking)", "ISSN" : "00144835", "PMID" : "15325563", "abstract" : "A screen of the entire coding region of the USH2A gene in 129 unrelated patients with Usher syndrome type II (USH2) and in 146 unrelated patients with non-syndromic autosomal recessive retinitis pigmentosa (ARRP) uncovered 54 different sequence variations, including 18 likely pathogenic mutations (13 frameshift, three nonsense, and two missense), 12 changes of uncertain pathogenicity (11 missense changes and one in-frame deletion), and 24 non-pathogenic rare variants or polymorphisms. Of the 18 likely pathogenic mutations, nine were novel. Among the USH2 patients, 50 (39%) had one or two likely pathogenic mutations. The most common mutant allele in USH2 patients was E767fs, which was found in 29 patients, including one homozygote. Among the ARRP patients, we found 17 (12%) with one or two likely pathogenic mutations. The most common mutant allele in ARRP patients was C759F and it was found in 10 patients. The C759F allele was also found in two USH2 patients; in neither of them was a change in the other allele found. The second most common mutant allele in both patient groups was L1447fs (found in 6/50 USH2 patients and 6/17 ARRP patients). Of the 50+17=67 patients with identified USH2A mutations, only one mutation in one allele was found in 41+12=53 (79%); the reason for the high proportion of patients with only one identified mutation is obscure. Our results indicate that USH2A mutations are found in about 7% of all cases of RP in North America, a frequency similar to the RPGR gene (8%) and the rhodopsin gene (10%). \u00a9 2004 Elsevier Ltd. All rights reserved.", "author" : [ { "dropping-particle" : "", "family" : "Seyedahmadi", "given" : "Babak Jian", "non-dropping-particle" : "", "parse-names" : false, "suffix" : "" }, { "dropping-particle" : "", "family" : "Rivolta", "given" : "Carlo", "non-dropping-particle" : "", "parse-names" : false, "suffix" : "" }, { "dropping-particle" : "", "family" : "Keene", "given" : "Julia A.", "non-dropping-particle" : "", "parse-names" : false, "suffix" : "" }, { "dropping-particle" : "", "family" : "Berson", "given" : "Eliot L.", "non-dropping-particle" : "", "parse-names" : false, "suffix" : "" }, { "dropping-particle" : "", "family" : "Dryja", "given" : "Thaddeus P.", "non-dropping-particle" : "", "parse-names" : false, "suffix" : "" } ], "container-title" : "Experimental Eye Research", "id" : "ITEM-10", "issue" : "2", "issued" : { "date-parts" : [ [ "2004", "8" ] ] }, "page" : "167-173", "title" : "Comprehensive screening of the USH2A gene in Usher syndrome type II and non-syndromic recessive retinitis pigmentosa", "type" : "article-journal", "volume" : "79" }, "uris" : [ "http://www.mendeley.com/documents/?uuid=b08c7ea9-4b0b-35c7-af6e-eb719387f265" ] }, { "id" : "ITEM-11",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11",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12", "itemData" : { "DOI" : "10.1371/journal.pone.0065574", "ISSN" : "1932-6203", "PMID" : "23940504", "abstract" : "BACKGROUND Retinal dystrophies (RD) are a group of hereditary diseases that lead to debilitating visual impairment and are usually transmitted as a Mendelian trait. Pathogenic mutations can occur in any of the 100 or more disease genes identified so far, making molecular diagnosis a rather laborious process. In this work we explored the use of whole exome sequencing (WES) as a tool for identification of RD mutations, with the aim of assessing its applicability in a diagnostic context. METHODOLOGY/PRINCIPAL FINDINGS We ascertained 12 Spanish families with seemingly recessive RD. All of the index patients underwent mutational pre-screening by chip-based sequence hybridization and resulted to be negative for known RD mutations. With the exception of one pedigree, to simulate a standard diagnostic scenario we processed by WES only the DNA from the index patient of each family, followed by in silico data analysis. We successfully identified causative mutations in patients from 10 different families, which were later verified by Sanger sequencing and co-segregation analyses. Specifically, we detected pathogenic DNA variants (\u223c50% novel mutations) in the genes RP1, USH2A, CNGB3, NMNAT1, CHM, and ABCA4, responsible for retinitis pigmentosa, Usher syndrome, achromatopsia, Leber congenital amaurosis, choroideremia, or recessive Stargardt/cone-rod dystrophy cases. CONCLUSIONS/SIGNIFICANCE Despite the absence of genetic information from other family members that could help excluding nonpathogenic DNA variants, we could detect causative mutations in a variety of genes known to represent a wide spectrum of clinical phenotypes in 83% of the patients analyzed. Considering the constant drop in costs for human exome sequencing and the relative simplicity of the analyses made, this technique could represent a valuable tool for molecular diagnostics or genetic research, even in cases for which no genotypes from family members are available.", "author" : [ { "dropping-particle" : "", "family" : "Corton", "given" : "Marta", "non-dropping-particle" : "", "parse-names" : false, "suffix" : "" }, { "dropping-particle" : "", "family" : "Nishiguchi", "given" : "Koji M.", "non-dropping-particle" : "", "parse-names" : false, "suffix" : "" }, { "dropping-particle" : "", "family" : "Avila-Fern\u00e1ndez", "given" : "Almudena", "non-dropping-particle" : "", "parse-names" : false, "suffix" : "" }, { "dropping-particle" : "", "family" : "Nikopoulos", "given" : "Konstantinos", "non-dropping-particle" : "", "parse-names" : false, "suffix" : "" }, { "dropping-particle" : "", "family" : "Riveiro-Alvarez", "given" : "Rosa", "non-dropping-particle" : "", "parse-names" : false, "suffix" : "" }, { "dropping-particle" : "", "family" : "Tatu", "given" : "Sorina D.", "non-dropping-particle" : "", "parse-names" : false, "suffix" : "" }, { "dropping-particle" : "", "family" : "Ayuso", "given" : "Carmen", "non-dropping-particle" : "", "parse-names" : false, "suffix" : "" }, { "dropping-particle" : "", "family" : "Rivolta", "given" : "Carlo", "non-dropping-particle" : "", "parse-names" : false, "suffix" : "" } ], "container-title" : "PLoS ONE", "editor" : [ { "dropping-particle" : "", "family" : "Stieger", "given" : "Knut", "non-dropping-particle" : "", "parse-names" : false, "suffix" : "" } ], "id" : "ITEM-12", "issue" : "6", "issued" : { "date-parts" : [ [ "2013", "6", "14" ] ] }, "page" : "e65574", "title" : "Exome Sequencing of Index Patients with Retinal Dystrophies as a Tool for Molecular Diagnosis", "type" : "article-journal", "volume" : "8" }, "uris" : [ "http://www.mendeley.com/documents/?uuid=e987b63a-3429-3228-9ced-6a56d97f7183" ] } ], "mendeley" : { "formattedCitation" : "(9,12,17,18,33,36,39,42\u201346)", "plainTextFormattedCitation" : "(9,12,17,18,33,36,39,42\u201346)", "previouslyFormattedCitation" : "(9,12,17,18,33,36,39,42\u201346)" }, "properties" : { "noteIndex" : 0 }, "schema" : "https://github.com/citation-style-language/schema/raw/master/csl-citation.json" }</w:instrText>
            </w:r>
            <w:r w:rsidRPr="001739A7">
              <w:rPr>
                <w:rFonts w:ascii="Times New Roman" w:hAnsi="Times New Roman" w:cs="Times New Roman"/>
                <w:sz w:val="18"/>
                <w:szCs w:val="20"/>
              </w:rPr>
              <w:fldChar w:fldCharType="separate"/>
            </w:r>
            <w:r w:rsidRPr="001739A7">
              <w:rPr>
                <w:rFonts w:ascii="Times New Roman" w:hAnsi="Times New Roman" w:cs="Times New Roman"/>
                <w:noProof/>
                <w:sz w:val="18"/>
                <w:szCs w:val="20"/>
              </w:rPr>
              <w:t>(9,12,17,18,33,36,39,42–46)</w:t>
            </w:r>
            <w:r w:rsidRPr="001739A7">
              <w:rPr>
                <w:rFonts w:ascii="Times New Roman" w:hAnsi="Times New Roman" w:cs="Times New Roman"/>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8981G&gt;A</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t xml:space="preserve"> p.(Trp2994*)</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fldChar w:fldCharType="begin" w:fldLock="1"/>
            </w:r>
            <w:r w:rsidRPr="001739A7">
              <w:rPr>
                <w:rFonts w:ascii="Times New Roman" w:hAnsi="Times New Roman" w:cs="Times New Roman"/>
                <w:sz w:val="18"/>
                <w:szCs w:val="20"/>
              </w:rPr>
              <w:instrText>ADDIN CSL_CITATION { "citationItems" : [ { "id" : "ITEM-1", "itemData" : { "DOI" : "10.1038/jhg.2009.107", "ISBN" : "1435-232X (Electronic)\\r1434-5161 (Linking)", "ISSN" : "1434-5161", "PMID" : "19881469", "abstract" : "Usher syndrome type II (USH2) is an autosomal recessive disorder characterized by moderate to severe hearing impairment and progressive visual loss due to retinitis pigmentosa (RP). To identify novel mutations and determine the frequency of USH2A mutations as a cause of USH2, we have carried out mutation screening of all 72 coding exons and exon-intron splice sites of the USH2A gene. A total of 20 USH2 American probands of European descent were analyzed using single strand conformational polymorphism (SSCP) and direct sequencing methods. Ten different USH2A mutations were identified in 55% of the probands, five of which were novel mutations. The detected mutations include three missense, three frameshifts and four nonsense mutations, with c.2299delG/p.E767fs mutation, accounting for 38.9% of the pathological alleles. Two cases were homozygotes, two cases were compound heterozygotes and one case had complex allele with three variants. In seven probands, only one USH2A mutation was detected and no pathological mutation was found in the remaining eight individuals. Altogether, our data support the fact that c.2299delG/p.E767fs is indeed the most common USH2A mutation found in USH2 patients of European Caucasian background. Thus, if screening for mutations in USH2A is considered, it is reasonable to screen for the c.2299delG mutation first.", "author" : [ { "dropping-particle" : "", "family" : "Yan", "given" : "Denise", "non-dropping-particle" : "", "parse-names" : false, "suffix" : "" }, { "dropping-particle" : "", "family" : "Ouyang", "given" : "Xiaomei", "non-dropping-particle" : "", "parse-names" : false, "suffix" : "" }, { "dropping-particle" : "", "family" : "Patterson", "given" : "D Michael", "non-dropping-particle" : "", "parse-names" : false, "suffix" : "" }, { "dropping-particle" : "", "family" : "Du", "given" : "Li Lin", "non-dropping-particle" : "", "parse-names" : false, "suffix" : "" }, { "dropping-particle" : "", "family" : "Jacobson", "given" : "Samuel G", "non-dropping-particle" : "", "parse-names" : false, "suffix" : "" }, { "dropping-particle" : "", "family" : "Liu", "given" : "Xue-Zhong", "non-dropping-particle" : "", "parse-names" : false, "suffix" : "" } ], "container-title" : "Journal of human genetics", "id" : "ITEM-1", "issue" : "12", "issued" : { "date-parts" : [ [ "2009", "12", "30" ] ] }, "page" : "732-738", "title" : "Mutation analysis in the long isoform of USH2A in American patients with Usher Syndrome type II.", "type" : "article-journal", "volume" : "54" }, "uris" : [ "http://www.mendeley.com/documents/?uuid=b2048bc5-fb07-37cb-91fb-101e5f90b308" ] }, { "id" : "ITEM-2",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2",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47)", "plainTextFormattedCitation" : "(2,47)", "previouslyFormattedCitation" : "(2,47)" }, "properties" : { "noteIndex" : 0 }, "schema" : "https://github.com/citation-style-language/schema/raw/master/csl-citation.json" }</w:instrText>
            </w:r>
            <w:r w:rsidRPr="001739A7">
              <w:rPr>
                <w:rFonts w:ascii="Times New Roman" w:hAnsi="Times New Roman" w:cs="Times New Roman"/>
                <w:sz w:val="18"/>
                <w:szCs w:val="20"/>
              </w:rPr>
              <w:fldChar w:fldCharType="separate"/>
            </w:r>
            <w:r w:rsidRPr="001739A7">
              <w:rPr>
                <w:rFonts w:ascii="Times New Roman" w:hAnsi="Times New Roman" w:cs="Times New Roman"/>
                <w:noProof/>
                <w:sz w:val="18"/>
                <w:szCs w:val="20"/>
              </w:rPr>
              <w:t>(2,47)</w:t>
            </w:r>
            <w:r w:rsidRPr="001739A7">
              <w:rPr>
                <w:rFonts w:ascii="Times New Roman" w:hAnsi="Times New Roman" w:cs="Times New Roman"/>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820C&gt;G</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t xml:space="preserve"> p.(Arg274Gly)</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fldChar w:fldCharType="begin" w:fldLock="1"/>
            </w:r>
            <w:r w:rsidRPr="001739A7">
              <w:rPr>
                <w:rFonts w:ascii="Times New Roman" w:hAnsi="Times New Roman" w:cs="Times New Roman"/>
                <w:sz w:val="18"/>
                <w:szCs w:val="20"/>
              </w:rPr>
              <w:instrText>ADDIN CSL_CITATION { "citationItems" : [ { "id" : "ITEM-1",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1",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2", "itemData" : { "DOI" : "10.1186/1750-1172-6-65", "ISBN" : "1750-1172", "ISSN" : "1750-1172", "PMID" : "22004887", "abstract" : "BACKGROUND: Usher Syndrome type II (USH2) is an autosomal recessive disorder, characterized by moderate to severe hearing impairment and retinitis pigmentosa (RP). Among the three genes implicated, mutations in the USH2A gene account for 74-90% of the USH2 cases.\\n\\nMETHODS: To identify the genetic cause of the disease and determine the frequency of USH2A mutations in a cohort of 88 unrelated USH Spanish patients, we carried out a mutation screening of the 72 coding exons of this gene by direct sequencing. Moreover, we performed functional minigene studies for those changes that were predicted to affect splicing.\\n\\nRESULTS: As a result, a total of 144 DNA sequence variants were identified. Based upon previous studies, allele frequencies, segregation analysis, bioinformatics' predictions and in vitro experiments, 37 variants (23 of them novel) were classified as pathogenic mutations.\\n\\nCONCLUSIONS: This report provide a wide spectrum of USH2A mutations and clinical features, including atypical Usher syndrome phenotypes resembling Usher syndrome type I. Considering only the patients clearly diagnosed with Usher syndrome type II, and results obtained in this and previous studies, we can state that mutations in USH2A are responsible for 76.1% of USH2 disease in patients of Spanish origin.", "author" : [ { "dropping-particle" : "", "family" : "Garc\u00eda-Garc\u00eda", "given" : "Gema", "non-dropping-particle" : "", "parse-names" : false, "suffix" : "" }, { "dropping-particle" : "", "family" : "Aparisi", "given" : "Maria J", "non-dropping-particle" : "", "parse-names" : false, "suffix" : "" }, { "dropping-particle" : "", "family" : "Jaijo", "given" : "Teresa", "non-dropping-particle" : "", "parse-names" : false, "suffix" : "" }, { "dropping-particle" : "", "family" : "Rodrigo", "given" : "Regina", "non-dropping-particle" : "", "parse-names" : false, "suffix" : "" }, { "dropping-particle" : "", "family" : "Leon", "given" : "Ana M", "non-dropping-particle" : "", "parse-names" : false, "suffix" : "" }, { "dropping-particle" : "", "family" : "Avila-Fernandez", "given" : "Almudena", "non-dropping-particle" : "", "parse-names" : false, "suffix" : "" }, { "dropping-particle" : "", "family" : "Blanco-Kelly", "given" : "Fiona", "non-dropping-particle" : "", "parse-names" : false, "suffix" : "" }, { "dropping-particle" : "", "family" : "Bernal", "given" : "Sara", "non-dropping-particle" : "", "parse-names" : false, "suffix" : "" }, { "dropping-particle" : "", "family" : "Navarro", "given" : "Rafael", "non-dropping-particle" : "", "parse-names" : false, "suffix" : "" }, { "dropping-particle" : "", "family" : "Diaz-Llopis", "given" : "Manuel", "non-dropping-particle" : "", "parse-names" : false, "suffix" : "" }, { "dropping-particle" : "", "family" : "Baiget", "given" : "Montserrat", "non-dropping-particle" : "", "parse-names" : false, "suffix" : "" }, { "dropping-particle" : "", "family" : "Ayuso", "given" : "Carmen", "non-dropping-particle" : "", "parse-names" : false, "suffix" : "" }, { "dropping-particle" : "", "family" : "Millan", "given" : "Jose M", "non-dropping-particle" : "", "parse-names" : false, "suffix" : "" }, { "dropping-particle" : "", "family" : "Aller", "given" : "Elena", "non-dropping-particle" : "", "parse-names" : false, "suffix" : "" } ], "container-title" : "Orphanet journal of rare diseases", "id" : "ITEM-2", "issued" : { "date-parts" : [ [ "2011" ] ] }, "page" : "65", "title" : "Mutational screening of the USH2A gene in Spanish USH patients reveals 23 novel pathogenic mutations.", "type" : "article-journal", "volume" : "6" }, "uris" : [ "http://www.mendeley.com/documents/?uuid=7d6ee2fc-d132-3612-9f18-b0f481d45471" ] }, { "id" : "ITEM-3",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3",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18,19)", "plainTextFormattedCitation" : "(2,18,19)", "previouslyFormattedCitation" : "(2,18,19)" }, "properties" : { "noteIndex" : 0 }, "schema" : "https://github.com/citation-style-language/schema/raw/master/csl-citation.json" }</w:instrText>
            </w:r>
            <w:r w:rsidRPr="001739A7">
              <w:rPr>
                <w:rFonts w:ascii="Times New Roman" w:hAnsi="Times New Roman" w:cs="Times New Roman"/>
                <w:sz w:val="18"/>
                <w:szCs w:val="20"/>
              </w:rPr>
              <w:fldChar w:fldCharType="separate"/>
            </w:r>
            <w:r w:rsidRPr="001739A7">
              <w:rPr>
                <w:rFonts w:ascii="Times New Roman" w:hAnsi="Times New Roman" w:cs="Times New Roman"/>
                <w:noProof/>
                <w:sz w:val="18"/>
                <w:szCs w:val="20"/>
              </w:rPr>
              <w:t>(2,18,19)</w:t>
            </w:r>
            <w:r w:rsidRPr="001739A7">
              <w:rPr>
                <w:rFonts w:ascii="Times New Roman" w:hAnsi="Times New Roman" w:cs="Times New Roman"/>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8079G&gt;A</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t xml:space="preserve"> p.(Trp2876*)</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fldChar w:fldCharType="begin" w:fldLock="1"/>
            </w:r>
            <w:r w:rsidRPr="001739A7">
              <w:rPr>
                <w:rFonts w:ascii="Times New Roman" w:hAnsi="Times New Roman" w:cs="Times New Roman"/>
                <w:sz w:val="18"/>
                <w:szCs w:val="20"/>
              </w:rPr>
              <w:instrText>ADDIN CSL_CITATION { "citationItems" : [ { "id" : "ITEM-1", "itemData" : { "DOI" : "10.1016/j.heares.2016.06.008", "ISSN" : "03785955", "abstract" : "OBJECTIVES\nUsher syndrome is an inherited disorder that is characterized by hearing impairment (HI), retinitis pigmentosa, and in some cases vestibular dysfunction. Usher syndrome type IIa is caused by mutations in USH2A. HI in these patients is highly heterogeneous and the present study evaluates the effects of different types of USH2A mutations on the audiometric phenotype. Data from two large centres of expertise on Usher Syndrome in the Netherlands and Sweden were combined in order to create a large combined sample of patients to identify possible genotype-phenotype correlations. \n\nDESIGN\nA retrospective study on HI in 110 patients (65 Dutch and 45 Swedish) genetically diagnosed with Usher syndrome type IIa. We used methods especially designed for characterizing and testing differences in audiological phenotype between patient subgroups. These methods included Age Related Typical Audiograms (ARTA) and a method to evaluate the difference in the degree of HI developed throughout life between subgroups. \n\nRESULTS\nCross-sectional linear regression analysis of last-visit audiograms for the best hearing ear demonstrated a gradual decline of hearing over decades. The congenital level of HI was in the range of 16\u201333\u00a0dB\u00a0at 0.25\u20130.5\u00a0kHz, and in the range of 51\u201360\u00a0dB\u00a0at 1\u20138\u00a0kHz. The annual threshold deterioration was in the range of 0.4\u20130.5\u00a0dB/year at 0.25\u20132\u00a0kHz and in the range of 0.7\u20130.8\u00a0dB/year at 4\u20138\u00a0kHz. Patients with two truncating mutations, including homozygotes for the common c.2299delG mutation, developed significantly more severe HI throughout life than patients with one truncating mutation combined with one nontruncating mutation, and patients with two nontruncating mutations. \n\nCONCLUSIONS\nThe results have direct implications for patient counselling in terms of prognosis of hearing and may serve as baseline measures for future (genetic) therapeutic interventions.", "author" : [ { "dropping-particle" : "", "family" : "Hartel", "given" : "Bas P.", "non-dropping-particle" : "", "parse-names" : false, "suffix" : "" }, { "dropping-particle" : "", "family" : "L\u00f6fgren", "given" : "Maria", "non-dropping-particle" : "", "parse-names" : false, "suffix" : "" }, { "dropping-particle" : "", "family" : "Huygen", "given" : "Patrick L.M.", "non-dropping-particle" : "", "parse-names" : false, "suffix" : "" }, { "dropping-particle" : "", "family" : "Guchelaar", "given" : "Iris", "non-dropping-particle" : "", "parse-names" : false, "suffix" : "" }, { "dropping-particle" : "", "family" : "Lo-A-Njoe Kort", "given" : "Nicole", "non-dropping-particle" : "", "parse-names" : false, "suffix" : "" }, { "dropping-particle" : "", "family" : "Sadeghi", "given" : "Andre M.", "non-dropping-particle" : "", "parse-names" : false, "suffix" : "" }, { "dropping-particle" : "", "family" : "Wijk", "given" : "Erwin", "non-dropping-particle" : "van", "parse-names" : false, "suffix" : "" }, { "dropping-particle" : "", "family" : "Tranebj\u00e6rg", "given" : "Lisbeth", "non-dropping-particle" : "", "parse-names" : false, "suffix" : "" }, { "dropping-particle" : "", "family" : "Kremer", "given" : "Hannie", "non-dropping-particle" : "", "parse-names" : false, "suffix" : "" }, { "dropping-particle" : "", "family" : "Kimberling", "given" : "William J.", "non-dropping-particle" : "", "parse-names" : false, "suffix" : "" }, { "dropping-particle" : "", "family" : "Cremers", "given" : "Cor W.R.J.", "non-dropping-particle" : "", "parse-names" : false, "suffix" : "" }, { "dropping-particle" : "", "family" : "M\u00f6ller", "given" : "Claes", "non-dropping-particle" : "", "parse-names" : false, "suffix" : "" }, { "dropping-particle" : "", "family" : "Pennings", "given" : "Ronald J.E.", "non-dropping-particle" : "", "parse-names" : false, "suffix" : "" } ], "container-title" : "Hearing Research", "id" : "ITEM-1", "issued" : { "date-parts" : [ [ "2016" ] ] }, "page" : "60-68", "title" : "A combination of two truncating mutations in USH2A causes more severe and progressive hearing impairment in Usher syndrome type IIa", "type" : "article-journal", "volume" : "339" }, "uris" : [ "http://www.mendeley.com/documents/?uuid=21e8fc67-ea46-327a-9784-b90c1a5be462" ] }, { "id" : "ITEM-2",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2",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27,48)", "plainTextFormattedCitation" : "(27,48)", "previouslyFormattedCitation" : "(27,48)" }, "properties" : { "noteIndex" : 0 }, "schema" : "https://github.com/citation-style-language/schema/raw/master/csl-citation.json" }</w:instrText>
            </w:r>
            <w:r w:rsidRPr="001739A7">
              <w:rPr>
                <w:rFonts w:ascii="Times New Roman" w:hAnsi="Times New Roman" w:cs="Times New Roman"/>
                <w:sz w:val="18"/>
                <w:szCs w:val="20"/>
              </w:rPr>
              <w:fldChar w:fldCharType="separate"/>
            </w:r>
            <w:r w:rsidRPr="001739A7">
              <w:rPr>
                <w:rFonts w:ascii="Times New Roman" w:hAnsi="Times New Roman" w:cs="Times New Roman"/>
                <w:noProof/>
                <w:sz w:val="18"/>
                <w:szCs w:val="20"/>
              </w:rPr>
              <w:t>(27,48)</w:t>
            </w:r>
            <w:r w:rsidRPr="001739A7">
              <w:rPr>
                <w:rFonts w:ascii="Times New Roman" w:hAnsi="Times New Roman" w:cs="Times New Roman"/>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7950dup</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t xml:space="preserve"> p.(Asn2651Glnfs*10)</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fldChar w:fldCharType="begin" w:fldLock="1"/>
            </w:r>
            <w:r w:rsidRPr="001739A7">
              <w:rPr>
                <w:rFonts w:ascii="Times New Roman" w:hAnsi="Times New Roman" w:cs="Times New Roman"/>
                <w:sz w:val="18"/>
                <w:szCs w:val="20"/>
              </w:rPr>
              <w:instrText>ADDIN CSL_CITATION { "citationItems" : [ { "id" : "ITEM-1",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1",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2",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2",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27,33)", "plainTextFormattedCitation" : "(27,33)", "previouslyFormattedCitation" : "(27,33)" }, "properties" : { "noteIndex" : 0 }, "schema" : "https://github.com/citation-style-language/schema/raw/master/csl-citation.json" }</w:instrText>
            </w:r>
            <w:r w:rsidRPr="001739A7">
              <w:rPr>
                <w:rFonts w:ascii="Times New Roman" w:hAnsi="Times New Roman" w:cs="Times New Roman"/>
                <w:sz w:val="18"/>
                <w:szCs w:val="20"/>
              </w:rPr>
              <w:fldChar w:fldCharType="separate"/>
            </w:r>
            <w:r w:rsidRPr="001739A7">
              <w:rPr>
                <w:rFonts w:ascii="Times New Roman" w:hAnsi="Times New Roman" w:cs="Times New Roman"/>
                <w:noProof/>
                <w:sz w:val="18"/>
                <w:szCs w:val="20"/>
              </w:rPr>
              <w:t>(27,33)</w:t>
            </w:r>
            <w:r w:rsidRPr="001739A7">
              <w:rPr>
                <w:rFonts w:ascii="Times New Roman" w:hAnsi="Times New Roman" w:cs="Times New Roman"/>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 xml:space="preserve">c.7595-2144A&gt;G </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t>p.(Lys2532Thrfs*56)</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fldChar w:fldCharType="begin" w:fldLock="1"/>
            </w:r>
            <w:r w:rsidRPr="001739A7">
              <w:rPr>
                <w:rFonts w:ascii="Times New Roman" w:hAnsi="Times New Roman" w:cs="Times New Roman"/>
                <w:sz w:val="18"/>
                <w:szCs w:val="20"/>
              </w:rPr>
              <w:instrText>ADDIN CSL_CITATION { "citationItems" : [ { "id" : "ITEM-1",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1",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id" : "ITEM-2",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2",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id" : "ITEM-3", "itemData" : { "DOI" : "10.1002/humu.20513", "ISSN" : "10597794", "author" : [ { "dropping-particle" : "", "family" : "Baux", "given" : "David", "non-dropping-particle" : "", "parse-names" : false, "suffix" : "" }, { "dropping-particle" : "", "family" : "Larrieu", "given" : "Lise",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Salah", "given" : "Safouane", "non-dropping-particle" : "Ben", "parse-names" : false, "suffix" : "" }, { "dropping-particle" : "", "family" : "Vielle", "given" : "Anne", "non-dropping-particle" : "", "parse-names" : false, "suffix" : "" }, { "dropping-particle" : "", "family" : "Gilbert-Dussardier", "given" : "Brigitte", "non-dropping-particle" : "", "parse-names" : false, "suffix" : "" }, { "dropping-particle" : "", "family" : "Holder", "given" : "Muriel", "non-dropping-particle" : "", "parse-names" : false, "suffix" : "" }, { "dropping-particle" : "", "family" : "Calvas", "given" : "Patrick", "non-dropping-particle" : "", "parse-names" : false, "suffix" : "" }, { "dropping-particle" : "", "family" : "Philip", "given" : "Nicole", "non-dropping-particle" : "", "parse-names" : false, "suffix" : "" }, { "dropping-particle" : "", "family" : "Edery", "given" : "Patrick", "non-dropping-particle" : "", "parse-names" : false, "suffix" : "" }, { "dropping-particle" : "", "family" : "Bonneau", "given" : "Dominique", "non-dropping-particle" : "", "parse-names" : false, "suffix" : "" }, { "dropping-particle" : "", "family" : "Claustres", "given" : "Mireille", "non-dropping-particle" : "", "parse-names" : false, "suffix" : "" }, { "dropping-particle" : "", "family" : "Malcolm", "given" : "Sue", "non-dropping-particle" : "", "parse-names" : false, "suffix" : "" }, { "dropping-particle" : "", "family" : "Roux", "given" : "Anne-Fran\u00e7oise", "non-dropping-particle" : "", "parse-names" : false, "suffix" : "" } ], "container-title" : "Human Mutation", "id" : "ITEM-3", "issue" : "8", "issued" : { "date-parts" : [ [ "2007", "8" ] ] }, "page" : "781-789", "title" : "Molecular and in silico analyses of the full-length isoform of usherin identify new pathogenic alleles in Usher type II patients", "type" : "article-journal", "volume" : "28" }, "uris" : [ "http://www.mendeley.com/documents/?uuid=ac326cae-7545-3736-b74a-b68b25a18db0" ] }, { "id" : "ITEM-4", "itemData" : { "DOI" : "10.1002/humu.21634", "ISBN" : "1098-1004 (Electronic)\\r1059-7794 (Linking)", "ISSN" : "10597794", "PMID" : "22009552", "abstract" : "USH2A sequencing in three affected members of a large family, referred for the recessive USH2 syndrome, identified a single pathogenic alteration in one of them and a different mutation in the two affected nieces. As the patients carried a common USH2A haplotype, they likely shared a mutation not found by standard sequencing techniques. Analysis of RNA from nasal cells in one affected individual identified an additional pseudoexon (PE) resulting from a deep intronic mutation. This was confirmed by minigene assay. This is the first example in Usher syndrome (USH) with a mutation causing activation of a PE. The finding of this alteration in eight other individuals of mixed European origin emphasizes the importance of including RNA analysis in a comprehensive diagnostic service. Finally, this mutation, which would not have been found by whole-exome sequencing, could offer, for the first time in USH, the possibility of therapeutic correction by antisense oligonucleotides (AONs).", "author" : [ { "dropping-particle" : "", "family" : "Vach\u00e9", "given" : "Christel", "non-dropping-particle" : "", "parse-names" : false, "suffix" : "" }, { "dropping-particle" : "", "family" : "Besnard", "given" : "Thomas", "non-dropping-particle" : "", "parse-names" : false, "suffix" : "" }, { "dropping-particle" : "", "family" : "Berre", "given" : "Pauline", "non-dropping-particle" : "le", "parse-names" : false, "suffix" : "" }, { "dropping-particle" : "", "family" : "Garc\u00eda-Garc\u00eda", "given" : "Gema", "non-dropping-particle" : "", "parse-names" : false, "suffix" : "" }, { "dropping-particle" : "", "family" : "Baux", "given" : "David", "non-dropping-particle" : "", "parse-names" : false, "suffix" : "" }, { "dropping-particle" : "", "family" : "Larrieu", "given" : "Lise", "non-dropping-particle" : "", "parse-names" : false, "suffix" : "" }, { "dropping-particle" : "", "family" : "Abadie", "given" : "Caroline", "non-dropping-particle" : "", "parse-names" : false, "suffix" : "" }, { "dropping-particle" : "", "family" : "Blanchet", "given" : "Catherine", "non-dropping-particle" : "", "parse-names" : false, "suffix" : "" }, { "dropping-particle" : "", "family" : "Bolz", "given" : "Hanno J\u00f6rn", "non-dropping-particle" : "", "parse-names" : false, "suffix" : "" }, { "dropping-particle" : "", "family" : "Millan", "given" : "Jose", "non-dropping-particle" : "", "parse-names" : false, "suffix" : "" }, { "dropping-particle" : "", "family" : "Hamel", "given" : "Christian",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4", "issue" : "1", "issued" : { "date-parts" : [ [ "2012", "1" ] ] }, "page" : "104-108", "title" : "Usher syndrome type 2 caused by activation of an USH2A pseudoexon: Implications for diagnosis and therapy", "type" : "article-journal", "volume" : "33" }, "uris" : [ "http://www.mendeley.com/documents/?uuid=7abec6a8-7402-3ba7-bdb4-e9803f0e9548" ] }, { "id" : "ITEM-5",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5",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id" : "ITEM-6", "itemData" : { "DOI" : "10.1186/1750-1172-8-122", "ISBN" : "1750-1172 (Electronic)\\n1750-1172 (Linking)", "ISSN" : "1750-1172", "PMID" : "23924366", "abstract" : "BACKGROUND: Usher Syndrome is the leading cause of inherited deaf-blindness. It is divided into three subtypes, of which the most common is Usher type 2, and the USH2A gene accounts for 75-80% of cases. Despite recent sequencing strategies, in our cohort a significant proportion of individuals with Usher type 2 have just one heterozygous disease-causing mutation in USH2A, or no convincing disease-causing mutations across nine Usher genes. The purpose of this study was to improve the molecular diagnosis in these families by screening USH2A for duplications, heterozygous deletions and a common pathogenic deep intronic variant USH2A: c.7595-2144A&gt;G.\\n\\nMETHODS: Forty-nine Usher type 2 or atypical Usher families who had missing mutations (mono-allelic USH2A or no mutations following Sanger sequencing of nine Usher genes) were screened for duplications/deletions using the USH2A SALSA MLPA reagent kit (MRC-Holland). Identification of USH2A: c.7595-2144A&gt;G was achieved by Sanger sequencing. Mutations were confirmed by a combination of reverse transcription PCR using RNA extracted from nasal epithelial cells or fibroblasts, and by array comparative genomic hybridisation with sequencing across the genomic breakpoints.\\n\\nRESULTS: Eight mutations were identified in 23 Usher type 2 families (35%) with one previously identified heterozygous disease-causing mutation in USH2A. These consisted of five heterozygous deletions, one duplication, and two heterozygous instances of the pathogenic variant USH2A: c.7595-2144A&gt;G. No variants were found in the 15 Usher type 2 families with no previously identified disease-causing mutations. In 11 atypical families, none of whom had any previously identified convincing disease-causing mutations, the mutation USH2A: c.7595-2144A&gt;G was identified in a heterozygous state in one family. All five deletions and the heterozygous duplication we report here are novel. This is the first time that a duplication in USH2A has been reported as a cause of Usher syndrome.\\n\\nCONCLUSIONS: We found that 8 of 23 (35%) of 'missing' mutations in Usher type 2 probands with only a single heterozygous USH2A mutation detected with Sanger sequencing could be attributed to deletions, duplications or a pathogenic deep intronic variant. Future mutation detection strategies and genetic counselling will need to take into account the prevalence of these types of mutations in order to provide a more comprehensive diagnostic service.", "author" : [ { "dropping-particle" : "", "family" : "Steele-Stallard", "given" : "Heather B", "non-dropping-particle" : "", "parse-names" : false, "suffix" : "" }, { "dropping-particle" : "", "family" : "Quesne Stabej", "given" : "Polona", "non-dropping-particle" : "Le", "parse-names" : false, "suffix" : "" }, { "dropping-particle" : "", "family" : "Lenassi", "given" : "Eva", "non-dropping-particle" : "", "parse-names" : false, "suffix" : "" }, { "dropping-particle" : "", "family" : "Luxon", "given" : "Linda M", "non-dropping-particle" : "", "parse-names" : false, "suffix" : "" }, { "dropping-particle" : "", "family" : "Claustres", "given" : "Mireille", "non-dropping-particle" : "", "parse-names" : false, "suffix" : "" }, { "dropping-particle" : "", "family" : "Roux", "given" : "Anne-Francoise", "non-dropping-particle" : "", "parse-names" : false, "suffix" : "" }, { "dropping-particle" : "", "family" : "Webster", "given" : "Andrew R", "non-dropping-particle" : "", "parse-names" : false, "suffix" : "" }, { "dropping-particle" : "", "family" : "Bitner-Glindzicz", "given" : "Maria", "non-dropping-particle" : "", "parse-names" : false, "suffix" : "" } ], "container-title" : "Orphanet journal of rare diseases", "id" : "ITEM-6", "issue" : "1", "issued" : { "date-parts" : [ [ "2013" ] ] }, "page" : "122", "title" : "Screening for duplications, deletions and a common intronic mutation detects 35% of second mutations in patients with USH2A monoallelic mutations on Sanger sequencing.", "type" : "article-journal", "volume" : "8" }, "uris" : [ "http://www.mendeley.com/documents/?uuid=8b75e5f6-3fc1-4961-b846-b36e85829e0b" ] }, { "id" : "ITEM-7",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7",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8", "itemData" : { "DOI" : "10.1002/mgg3.92", "ISSN" : "2324-9269", "PMID" : "25333064", "abstract" : "Usher syndrome is an autosomal recessive disorder characterized both by deafness and blindness. For the three clinical subtypes of Usher syndrome causal mutations in altogether 12 genes and a modifier gene have been identified. Due to the genetic heterogeneity of Usher syndrome, the molecular analysis is predestined for a comprehensive and parallelized analysis of all known genes by next-generation sequencing (NGS) approaches. We describe here the targeted enrichment and deep sequencing for exons of Usher genes and compare the costs and workload of this approach compared to Sanger sequencing. We also present a bioinformatics analysis pipeline that allows us to detect single-nucleotide variants, short insertions and deletions, as well as copy number variations of one or more exons on the same sequence data. Additionally, we present a flexible in silico gene panel for the analysis of sequence variants, in which newly identified genes can easily be included. We applied this approach to a cohort of 44 Usher patients and detected biallelic pathogenic mutations in 35 individuals and monoallelic mutations in eight individuals of our cohort. Thirty-nine of the sequence variants, including two heterozygous deletions comprising several exons of USH2A, have not been reported so far. Our NGS-based approach allowed us to assess single-nucleotide variants, small indels, and whole exon deletions in a single test. The described diagnostic approach is fast and cost-effective with a high molecular diagnostic yield.", "author" : [ { "dropping-particle" : "", "family" : "Krawitz", "given" : "Peter M", "non-dropping-particle" : "", "parse-names" : false, "suffix" : "" }, { "dropping-particle" : "", "family" : "Schiska", "given" : "Daniela", "non-dropping-particle" : "", "parse-names" : false, "suffix" : "" }, { "dropping-particle" : "", "family" : "Kr\u00fcger", "given" : "Ulrike", "non-dropping-particle" : "", "parse-names" : false, "suffix" : "" }, { "dropping-particle" : "", "family" : "Appelt", "given" : "Sandra", "non-dropping-particle" : "", "parse-names" : false, "suffix" : "" }, { "dropping-particle" : "", "family" : "Heinrich", "given" : "Verena", "non-dropping-particle" : "", "parse-names" : false, "suffix" : "" }, { "dropping-particle" : "", "family" : "Parkhomchuk", "given" : "Dmitri", "non-dropping-particle" : "", "parse-names" : false, "suffix" : "" }, { "dropping-particle" : "", "family" : "Timmermann", "given" : "Bernd", "non-dropping-particle" : "", "parse-names" : false, "suffix" : "" }, { "dropping-particle" : "", "family" : "Millan", "given" : "Jose M", "non-dropping-particle" : "", "parse-names" : false, "suffix" : "" }, { "dropping-particle" : "", "family" : "Robinson", "given" : "Peter N", "non-dropping-particle" : "", "parse-names" : false, "suffix" : "" }, { "dropping-particle" : "", "family" : "Mundlos", "given" : "Stefan", "non-dropping-particle" : "", "parse-names" : false, "suffix" : "" }, { "dropping-particle" : "", "family" : "Hecht", "given" : "Jochen", "non-dropping-particle" : "", "parse-names" : false, "suffix" : "" }, { "dropping-particle" : "", "family" : "Gross", "given" : "Manfred", "non-dropping-particle" : "", "parse-names" : false, "suffix" : "" } ], "container-title" : "Molecular genetics &amp; genomic medicine", "id" : "ITEM-8", "issue" : "5", "issued" : { "date-parts" : [ [ "2014", "9" ] ] }, "page" : "393-401", "title" : "Screening for single nucleotide variants, small indels and exon deletions with a next-generation sequencing based gene panel approach for Usher syndrome.", "type" : "article-journal", "volume" : "2" }, "uris" : [ "http://www.mendeley.com/documents/?uuid=6231f3f5-5247-3840-ba06-0791e7d75d85" ] }, { "id" : "ITEM-9", "itemData" : { "DOI" : "10.1186/s13023-014-0168-7", "ISSN" : "1750-1172", "PMID" : "25404053", "abstract" : "BACKGROUND Usher syndrome is an autosomal recessive disease that associates sensorineural hearing loss, retinitis pigmentosa and, in some cases, vestibular dysfunction. It is clinically and genetically heterogeneous. To date, 10 genes have been associated with the disease, making its molecular diagnosis based on Sanger sequencing, expensive and time-consuming. Consequently, the aim of the present study was to develop a molecular diagnostics method for Usher syndrome, based on targeted next generation sequencing. METHODS A custom HaloPlex panel for Illumina platforms was designed to capture all exons of the 10 known causative Usher syndrome genes (MYO7A, USH1C, CDH23, PCDH15, USH1G, CIB2, USH2A, GPR98, DFNB31 and CLRN1), the two Usher syndrome-related genes (HARS and PDZD7) and the two candidate genes VEZT and MYO15A. A cohort of 44 patients suffering from Usher syndrome was selected for this study. This cohort was divided into two groups: a test group of 11 patients with known mutations and another group of 33 patients with unknown mutations. RESULTS Forty USH patients were successfully sequenced, 8 USH patients from the test group and 32 patients from the group composed of USH patients without genetic diagnosis. We were able to detect biallelic mutations in one USH gene in 22 out of 32 USH patients (68.75%) and to identify 79.7% of the expected mutated alleles. Fifty-three different mutations were detected. These mutations included 21 missense, 8 nonsense, 9 frameshifts, 9 intronic mutations and 6 large rearrangements. CONCLUSIONS Targeted next generation sequencing allowed us to detect both point mutations and large rearrangements in a single experiment, minimizing the economic cost of the study, increasing the detection ratio of the genetic cause of the disease and improving the genetic diagnosis of Usher syndrome patients.", "author" : [ { "dropping-particle" : "", "family" : "Aparisi", "given" : "Mar\u00eda J", "non-dropping-particle" : "", "parse-names" : false, "suffix" : "" }, { "dropping-particle" : "", "family" : "Aller", "given" : "Elena", "non-dropping-particle" : "", "parse-names" : false, "suffix" : "" }, { "dropping-particle" : "", "family" : "Fuster-Garc\u00eda", "given" : "Carla", "non-dropping-particle" : "", "parse-names" : false, "suffix" : "" }, { "dropping-particle" : "", "family" : "Garc\u00eda-Garc\u00eda", "given" : "Gema", "non-dropping-particle" : "", "parse-names" : false, "suffix" : "" }, { "dropping-particle" : "", "family" : "Rodrigo", "given" : "Regina", "non-dropping-particle" : "", "parse-names" : false, "suffix" : "" }, { "dropping-particle" : "", "family" : "V\u00e1zquez-Manrique", "given" : "Rafael P", "non-dropping-particle" : "", "parse-names" : false, "suffix" : "" }, { "dropping-particle" : "", "family" : "Blanco-Kelly", "given" : "Fiona", "non-dropping-particle" : "", "parse-names" : false, "suffix" : "" }, { "dropping-particle" : "", "family" : "Ayuso", "given" : "Carmen", "non-dropping-particle" : "", "parse-names" : false, "suffix" : "" }, { "dropping-particle" : "", "family" : "Roux", "given" : "Anne-Fran\u00e7oise", "non-dropping-particle" : "", "parse-names" : false, "suffix" : "" }, { "dropping-particle" : "", "family" : "Jaijo", "given" : "Teresa", "non-dropping-particle" : "", "parse-names" : false, "suffix" : "" }, { "dropping-particle" : "", "family" : "Mill\u00e1n", "given" : "Jos\u00e9 M", "non-dropping-particle" : "", "parse-names" : false, "suffix" : "" } ], "container-title" : "Orphanet Journal of Rare Diseases", "id" : "ITEM-9", "issue" : "1", "issued" : { "date-parts" : [ [ "2014", "12", "18" ] ] }, "page" : "168", "title" : "Targeted next generation sequencing for molecular diagnosis of Usher syndrome", "type" : "article-journal", "volume" : "9" }, "uris" : [ "http://www.mendeley.com/documents/?uuid=1628e3df-68e1-3483-b5c6-755cac388d96" ] }, { "id" : "ITEM-10", "itemData" : { "ISSN" : "1090-0535", "PMID" : "25558175", "abstract" : "PURPOSE: To analyze the spectrum of sequence variants in the MYO7A and USH2A genes in a group of Italian patients affected by Usher syndrome (USH).\\n\\nMETHODS: Thirty-six Italian patients with a diagnosis of USH were recruited. They received a standard ophthalmologic examination, visual field testing, optical coherence tomography (OCT) scan, and electrophysiological tests. Fluorescein angiography and fundus autofluorescence imaging were performed in selected cases. All the patients underwent an audiologic examination for the 0.25-8,000 Hz frequencies. Vestibular function was evaluated with specific tests. DNA samples were analyzed for sequence variants of the MYO7A gene (for USH1) and the USH2A gene (for USH2) with direct sequencing techniques. A few patients were analyzed for both genes.\\n\\nRESULTS: In the MYO7A gene, ten missense variants were found; three patients were compound heterozygous, and two were homozygous. Thirty-four USH2A gene variants were detected, including eight missense variants, nine nonsense variants, six splicing variants, and 11 duplications/deletions; 19 patients were compound heterozygous, and three were homozygous. Four MYO7A and 17 USH2A variants have already been described in the literature. Among the novel mutations there are four USH2A large deletions, detected with multiplex ligation dependent probe amplification (MLPA) technology. Two potentially pathogenic variants were found in 27 patients (75%). Affected patients showed variable clinical pictures without a clear genotype-phenotype correlation.\\n\\nCONCLUSIONS: Ten variants in the MYO7A gene and 34 variants in the USH2A gene were detected in Italian patients with USH at a high detection rate. A selective analysis of these genes may be valuable for molecular analysis, combining diagnostic efficiency with little time wastage and less resource consumption.", "author" : [ { "dropping-particle" : "", "family" : "Sodi", "given" : "Andrea", "non-dropping-particle" : "", "parse-names" : false, "suffix" : "" }, { "dropping-particle" : "", "family" : "Mariottini", "given" : "Alessandro", "non-dropping-particle" : "", "parse-names" : false, "suffix" : "" }, { "dropping-particle" : "", "family" : "Passerini", "given" : "Ilaria", "non-dropping-particle" : "", "parse-names" : false, "suffix" : "" }, { "dropping-particle" : "", "family" : "Murro", "given" : "Vittoria", "non-dropping-particle" : "", "parse-names" : false, "suffix" : "" }, { "dropping-particle" : "", "family" : "Tachyla", "given" : "Iryna", "non-dropping-particle" : "", "parse-names" : false, "suffix" : "" }, { "dropping-particle" : "", "family" : "Bianchi", "given" : "Benedetta", "non-dropping-particle" : "", "parse-names" : false, "suffix" : "" }, { "dropping-particle" : "", "family" : "Menchini", "given" : "Ugo", "non-dropping-particle" : "", "parse-names" : false, "suffix" : "" }, { "dropping-particle" : "", "family" : "Torricelli", "given" : "Francesca", "non-dropping-particle" : "", "parse-names" : false, "suffix" : "" } ], "container-title" : "Molecular vision", "id" : "ITEM-10", "issued" : { "date-parts" : [ [ "2014" ] ] }, "page" : "1717-31", "publisher" : "Emory University", "title" : "MYO7A and USH2A gene sequence variants in Italian patients with Usher syndrome.", "type" : "article-journal", "volume" : "20" }, "uris" : [ "http://www.mendeley.com/documents/?uuid=ce5fadc8-c63c-3516-9712-d53d9377ce7f" ] }, { "id" : "ITEM-11",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11",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mendeley" : { "formattedCitation" : "(2,18,22,27,33,38,44,49\u201352)", "plainTextFormattedCitation" : "(2,18,22,27,33,38,44,49\u201352)", "previouslyFormattedCitation" : "(2,18,22,27,33,38,44,49\u201352)" }, "properties" : { "noteIndex" : 0 }, "schema" : "https://github.com/citation-style-language/schema/raw/master/csl-citation.json" }</w:instrText>
            </w:r>
            <w:r w:rsidRPr="001739A7">
              <w:rPr>
                <w:rFonts w:ascii="Times New Roman" w:hAnsi="Times New Roman" w:cs="Times New Roman"/>
                <w:sz w:val="18"/>
                <w:szCs w:val="20"/>
              </w:rPr>
              <w:fldChar w:fldCharType="separate"/>
            </w:r>
            <w:r w:rsidRPr="001739A7">
              <w:rPr>
                <w:rFonts w:ascii="Times New Roman" w:hAnsi="Times New Roman" w:cs="Times New Roman"/>
                <w:noProof/>
                <w:sz w:val="18"/>
                <w:szCs w:val="20"/>
              </w:rPr>
              <w:t>(2,18,22,27,33,38,44,49–52)</w:t>
            </w:r>
            <w:r w:rsidRPr="001739A7">
              <w:rPr>
                <w:rFonts w:ascii="Times New Roman" w:hAnsi="Times New Roman" w:cs="Times New Roman"/>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7595-3C&gt;G</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t>p.(Pro2533Asnfs*5)</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fldChar w:fldCharType="begin" w:fldLock="1"/>
            </w:r>
            <w:r w:rsidRPr="001739A7">
              <w:rPr>
                <w:rFonts w:ascii="Times New Roman" w:hAnsi="Times New Roman" w:cs="Times New Roman"/>
                <w:sz w:val="18"/>
                <w:szCs w:val="20"/>
              </w:rPr>
              <w:instrText>ADDIN CSL_CITATION { "citationItems" : [ { "id" : "ITEM-1", "itemData" : { "DOI" : "10.1038/ejhg.2014.283", "ISBN" : "1476-5438 (Electronic)\\r1018-4813 (Linking)", "ISSN" : "1476-5438", "PMID" : "25649381", "abstract" : "Defects in USH2A cause both isolated retinal disease and Usher syndrome (ie, retinal disease and deafness). To gain insights into isolated/nonsyndromic USH2A retinopathy, we screened USH2A in 186 probands with recessive retinal disease and no hearing complaint in childhood (discovery cohort) and in 84 probands with recessive retinal disease (replication cohort). Detailed phenotyping, including retinal imaging and audiological assessment, was performed in individuals with two likely disease-causing USH2A variants. Further genetic testing, including screening for a deep-intronic disease-causing variant and large deletions/duplications, was performed in those with one likely disease-causing change. Overall, 23 of 186 probands (discovery cohort) were found to harbour two likely disease-causing variants in USH2A. Some of these variants were predominantly associated with nonsyndromic retinal degeneration ('retinal disease-specific'); these included the common c.2276 G&gt;T, p.(Cys759Phe) mutation and five additional variants: c.2802 T&gt;G, p.(Cys934Trp); c.10073 G&gt;A, p.(Cys3358Tyr); c.11156 G&gt;A, p.(Arg3719His); c.12295-3 T&gt;A; and c.12575 G&gt;A, p.(Arg4192His). An allelic hierarchy was observed in the discovery cohort and confirmed in the replication cohort. In nonsyndromic USH2A disease, retinopathy was consistent with retinitis pigmentosa and the audiological phenotype was variable. USH2A retinopathy is a common cause of nonsyndromic recessive retinal degeneration and has a different mutational spectrum to that observed in Usher syndrome. The following model is proposed: the presence of at least one 'retinal disease-specific' USH2A allele in a patient with USH2A-related disease results in the preservation of normal hearing. Careful genotype-phenotype studies such as this will become increasingly important, especially now that high-throughput sequencing is widely used in the clinical setting.", "author" : [ { "dropping-particle" : "", "family" : "Lenassi", "given" : "Eva", "non-dropping-particle" : "", "parse-names" : false, "suffix" : "" }, { "dropping-particle" : "", "family" : "Vincent", "given" : "Ajoy", "non-dropping-particle" : "", "parse-names" : false, "suffix" : "" }, { "dropping-particle" : "", "family" : "Li", "given" : "Zheng", "non-dropping-particle" : "", "parse-names" : false, "suffix" : "" }, { "dropping-particle" : "", "family" : "Saihan", "given" : "Zubin", "non-dropping-particle" : "", "parse-names" : false, "suffix" : "" }, { "dropping-particle" : "", "family" : "Coffey", "given" : "Alison J", "non-dropping-particle" : "", "parse-names" : false, "suffix" : "" }, { "dropping-particle" : "", "family" : "Steele-Stallard", "given" : "Heather B", "non-dropping-particle" : "", "parse-names" : false, "suffix" : "" }, { "dropping-particle" : "", "family" : "Moore", "given" : "Anthony T", "non-dropping-particle" : "", "parse-names" : false, "suffix" : "" }, { "dropping-particle" : "", "family" : "Steel", "given" : "Karen P", "non-dropping-particle" : "", "parse-names" : false, "suffix" : "" }, { "dropping-particle" : "", "family" : "Luxon", "given" : "Linda M", "non-dropping-particle" : "", "parse-names" : false, "suffix" : "" }, { "dropping-particle" : "", "family" : "H\u00e9on", "given" : "Elise", "non-dropping-particle" : "", "parse-names" : false, "suffix" : "" }, { "dropping-particle" : "", "family" : "Bitner-Glindzicz", "given" : "Maria", "non-dropping-particle" : "", "parse-names" : false, "suffix" : "" }, { "dropping-particle" : "", "family" : "Webster", "given" : "Andrew R", "non-dropping-particle" : "", "parse-names" : false, "suffix" : "" } ], "container-title" : "European journal of human genetics : EJHG", "id" : "ITEM-1", "issue" : "10", "issued" : { "date-parts" : [ [ "2015", "10", "4" ] ] }, "page" : "1318-27", "publisher" : "Nature Publishing Group", "title" : "A detailed clinical and molecular survey of subjects with nonsyndromic USH2A retinopathy reveals an allelic hierarchy of disease-causing variants.", "type" : "article-journal", "volume" : "23" }, "uris" : [ "http://www.mendeley.com/documents/?uuid=29ef1857-dfc5-3174-86cb-272195c89e57" ] }, { "id" : "ITEM-2", "itemData" : { "DOI" : "10.1002/humu.20513", "ISSN" : "10597794", "author" : [ { "dropping-particle" : "", "family" : "Baux", "given" : "David", "non-dropping-particle" : "", "parse-names" : false, "suffix" : "" }, { "dropping-particle" : "", "family" : "Larrieu", "given" : "Lise",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Salah", "given" : "Safouane", "non-dropping-particle" : "Ben", "parse-names" : false, "suffix" : "" }, { "dropping-particle" : "", "family" : "Vielle", "given" : "Anne", "non-dropping-particle" : "", "parse-names" : false, "suffix" : "" }, { "dropping-particle" : "", "family" : "Gilbert-Dussardier", "given" : "Brigitte", "non-dropping-particle" : "", "parse-names" : false, "suffix" : "" }, { "dropping-particle" : "", "family" : "Holder", "given" : "Muriel", "non-dropping-particle" : "", "parse-names" : false, "suffix" : "" }, { "dropping-particle" : "", "family" : "Calvas", "given" : "Patrick", "non-dropping-particle" : "", "parse-names" : false, "suffix" : "" }, { "dropping-particle" : "", "family" : "Philip", "given" : "Nicole", "non-dropping-particle" : "", "parse-names" : false, "suffix" : "" }, { "dropping-particle" : "", "family" : "Edery", "given" : "Patrick", "non-dropping-particle" : "", "parse-names" : false, "suffix" : "" }, { "dropping-particle" : "", "family" : "Bonneau", "given" : "Dominique", "non-dropping-particle" : "", "parse-names" : false, "suffix" : "" }, { "dropping-particle" : "", "family" : "Claustres", "given" : "Mireille", "non-dropping-particle" : "", "parse-names" : false, "suffix" : "" }, { "dropping-particle" : "", "family" : "Malcolm", "given" : "Sue", "non-dropping-particle" : "", "parse-names" : false, "suffix" : "" }, { "dropping-particle" : "", "family" : "Roux", "given" : "Anne-Fran\u00e7oise", "non-dropping-particle" : "", "parse-names" : false, "suffix" : "" } ], "container-title" : "Human Mutation", "id" : "ITEM-2", "issue" : "8", "issued" : { "date-parts" : [ [ "2007", "8" ] ] }, "page" : "781-789", "title" : "Molecular and in silico analyses of the full-length isoform of usherin identify new pathogenic alleles in Usher type II patients", "type" : "article-journal", "volume" : "28" }, "uris" : [ "http://www.mendeley.com/documents/?uuid=ac326cae-7545-3736-b74a-b68b25a18db0" ] }, { "id" : "ITEM-3", "itemData" : { "DOI" : "10.1002/humu.21193", "ISSN" : "1098-1004", "PMID" : "20052763", "abstract" : "Molecular diagnosis in Usher syndrome type 1 and 2 patients led to the identification of 21 sequence variations located in noncanonical positions of splice sites in MYO7A, CDH23, USH1C, and USH2A genes. To establish experimentally the splicing pattern of these substitutions, whose impact on splicing is not always predictable by available softwares, ex vivo splicing assays were performed. The branch-point mapping strategy was also used to investigate further a putative branch-point mutation in USH2A intron 43. Aberrant splicing was demonstrated for 16 of the 21 (76.2%) tested sequence variations. The mutations resulted more frequently in activation of a nearby cryptic splice site or use of a de novo splice site than exon skipping (37.5%). This study allowed the reclassification as splicing mutations of one silent (c.7872G&gt;A (p.Glu2624Glu) in CDH23) and four missense mutations (c.2993G&gt;A (p.Arg998Lys) in USH2A, c.592G&gt;A (p.Ala198Thr), c.3503G&gt;C [p.Arg1168Pro], c.5944G&gt;A (p.Gly1982Arg) in MYO7A), whereas it provided clues about a role in structure/function in four other cases: c.802G&gt;A (p.Gly268Arg), c.653T&gt;A (p.Val218Glu) (USH2A), and c.397C&gt;T (p.His133Tyr), c.3502C&gt;T (p.Arg1168Trp) (MYO7A). Our data provide insights into the contribution of splicing mutations in Usher genes and illustrate the need to define accurately their splicing outcome for diagnostic purposes.", "author" : [ { "dropping-particle" : "", "family" : "Gu\u00e9dard-M\u00e9reuze", "given" : "Sandie", "non-dropping-particle" : "Le", "parse-names" : false, "suffix" : "" }, { "dropping-particle" : "", "family" : "Vach\u00e9", "given" : "Christel", "non-dropping-particle" : "", "parse-names" : false, "suffix" : "" }, { "dropping-particle" : "", "family" : "Baux", "given" : "David", "non-dropping-particle" : "", "parse-names" : false, "suffix" : "" }, { "dropping-particle" : "", "family" : "Faug\u00e8re", "given" : "Val\u00e9rie", "non-dropping-particle" : "", "parse-names" : false, "suffix" : "" }, { "dropping-particle" : "", "family" : "Larrieu", "given" : "Lise", "non-dropping-particle" : "", "parse-names" : false, "suffix" : "" }, { "dropping-particle" : "", "family" : "Abadie", "given" : "Caroline", "non-dropping-particle" : "", "parse-names" : false, "suffix" : "" }, { "dropping-particle" : "", "family" : "Janecke", "given" : "Andreas", "non-dropping-particle" : "", "parse-names" : false, "suffix" : "" }, { "dropping-particle" : "", "family" : "Claustres", "given" : "Mireille", "non-dropping-particle" : "", "parse-names" : false, "suffix" : "" }, { "dropping-particle" : "", "family" : "Roux", "given" : "Anne-Fran\u00e7oise", "non-dropping-particle" : "", "parse-names" : false, "suffix" : "" }, { "dropping-particle" : "", "family" : "Tuffery-Giraud", "given" : "Sylvie", "non-dropping-particle" : "", "parse-names" : false, "suffix" : "" } ], "container-title" : "Human mutation", "id" : "ITEM-3", "issue" : "3", "issued" : { "date-parts" : [ [ "2010", "3" ] ] }, "page" : "347-55", "title" : "Ex vivo splicing assays of mutations at noncanonical positions of splice sites in USHER genes.", "type" : "article-journal", "volume" : "31" }, "uris" : [ "http://www.mendeley.com/documents/?uuid=24f626c2-7399-39dc-b633-7e270e4ace7b" ] }, { "id" : "ITEM-4", "itemData" : { "DOI" : "10.1007/s00439-016-1648-8", "ISSN" : "14321203", "PMID" : "26969326", "abstract" : "Hearing loss is the most common sensory deficit in humans, affecting 1 in 500 newborns. Due to its genetic heterogeneity, comprehensive diagnostic testing has not previously been completed in a large multiethnic cohort. To determine the aggregate contribution inheritance makes to non-syndromic hearing loss, we performed comprehensive clinical genetic testing with targeted genomic enrichment and massively parallel sequencing on 1119 sequentially accrued patients. No patient was excluded based on phenotype, inheritance or previous testing. Testing resulted in identification of the underlying genetic cause for hearing loss in 440 patients (39%). Pathogenic variants were found in 49 genes and included missense variants (49%), large copy number changes (18%), small insertions and deletions (18%), nonsense variants (8%), splice-site alterations (6%), and promoter variants (&lt;1%). The diagnostic rate varied considerably based on phenotype and was highest for patients with a positive family history of hearing loss or when the loss was congenital and symmetric. The spectrum of implicated genes showed wide ethnic variability. These findings support the more efficient utilization of medical resources through the development of evidence-based algorithms for the diagnosis of hearing loss.", "author" : [ { "dropping-particle" : "", "family" : "Sloan-Heggen", "given" : "Christina M.", "non-dropping-particle" : "", "parse-names" : false, "suffix" : "" }, { "dropping-particle" : "", "family" : "Bierer", "given" : "Amanda O.", "non-dropping-particle" : "", "parse-names" : false, "suffix" : "" }, { "dropping-particle" : "", "family" : "Shearer", "given" : "A. Eliot", "non-dropping-particle" : "", "parse-names" : false, "suffix" : "" }, { "dropping-particle" : "", "family" : "Kolbe", "given" : "Diana L.", "non-dropping-particle" : "", "parse-names" : false, "suffix" : "" }, { "dropping-particle" : "", "family" : "Nishimura", "given" : "Carla J.", "non-dropping-particle" : "", "parse-names" : false, "suffix" : "" }, { "dropping-particle" : "", "family" : "Frees", "given" : "Kathy L.", "non-dropping-particle" : "", "parse-names" : false, "suffix" : "" }, { "dropping-particle" : "", "family" : "Ephraim", "given" : "Sean S.", "non-dropping-particle" : "", "parse-names" : false, "suffix" : "" }, { "dropping-particle" : "", "family" : "Shibata", "given" : "Seiji B.", "non-dropping-particle" : "", "parse-names" : false, "suffix" : "" }, { "dropping-particle" : "", "family" : "Booth", "given" : "Kevin T.", "non-dropping-particle" : "", "parse-names" : false, "suffix" : "" }, { "dropping-particle" : "", "family" : "Campbell", "given" : "Colleen A.", "non-dropping-particle" : "", "parse-names" : false, "suffix" : "" }, { "dropping-particle" : "", "family" : "Ranum", "given" : "Paul T.", "non-dropping-particle" : "", "parse-names" : false, "suffix" : "" }, { "dropping-particle" : "", "family" : "Weaver", "given" : "Amy E.", "non-dropping-particle" : "", "parse-names" : false, "suffix" : "" }, { "dropping-particle" : "", "family" : "Black-Ziegelbein", "given" : "E. Ann", "non-dropping-particle" : "", "parse-names" : false, "suffix" : "" }, { "dropping-particle" : "", "family" : "Wang", "given" : "Donghong", "non-dropping-particle" : "", "parse-names" : false, "suffix" : "" }, { "dropping-particle" : "", "family" : "Azaiez", "given" : "Hela", "non-dropping-particle" : "", "parse-names" : false, "suffix" : "" }, { "dropping-particle" : "", "family" : "Smith", "given" : "Richard J H", "non-dropping-particle" : "", "parse-names" : false, "suffix" : "" } ], "container-title" : "Human Genetics", "id" : "ITEM-4", "issued" : { "date-parts" : [ [ "2016" ] ] }, "title" : "Comprehensive genetic testing in the clinical evaluation of 1119 patients with hearing loss", "type" : "article-journal" }, "uris" : [ "http://www.mendeley.com/documents/?uuid=7fca63e1-1378-3c75-bad2-84854f4c119e" ] }, { "id" : "ITEM-5",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5",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6", "itemData" : { "DOI" : "10.1167/iovs.14-14936", "ISSN" : "15525783", "PMID" : "25097241", "abstract" : "PURPOSE The purpose of this study was to establish a fully validated, high-throughput next-generation sequencing (NGS) approach for comprehensive, cost-effective, clinical molecular diagnosis of retinitis pigmentosa (RP). METHODS Target sequences of a panel of 66 genes known to cause all nonsyndromic and a few syndromic forms of RP were enriched by using custom-designed probe hybridization. A total of 939 coding exons and 20 bp of their flanking intron regions with a total of 202,800 bp of target sequences were captured, followed by massively parallel sequencing (MPS) on the Illumina HiSeq2000 device. RESULTS Twelve samples with known mutations were used for test validation. We achieved an average sequence depth of \u223c1000\u00d7 per base. Exons with &lt;20\u00d7 insufficient coverage were completed by PCR/Sanger sequencing to ensure 100% coverage. We analyzed DNA from 65 unrelated RP patients and detected deleterious mutations in 53 patients with a diagnostic yield of \u223c82%. CONCLUSIONS Clinical validation and consistently deep coverage of individual exons allow for the accurate identification of all types of mutations including point mutations, exonic deletions, and large insertions. Our comprehensive MPS approach greatly improves diagnostic acumen for RP in a cost- and time-efficient manner.", "author" : [ { "dropping-particle" : "", "family" : "Wang", "given" : "Jing", "non-dropping-particle" : "", "parse-names" : false, "suffix" : "" }, { "dropping-particle" : "", "family" : "Zhang", "given" : "Victor W.", "non-dropping-particle" : "", "parse-names" : false, "suffix" : "" }, { "dropping-particle" : "", "family" : "Feng", "given" : "Yanming", "non-dropping-particle" : "", "parse-names" : false, "suffix" : "" }, { "dropping-particle" : "", "family" : "Tian", "given" : "Xia", "non-dropping-particle" : "", "parse-names" : false, "suffix" : "" }, { "dropping-particle" : "", "family" : "Li", "given" : "Fang Yuan", "non-dropping-particle" : "", "parse-names" : false, "suffix" : "" }, { "dropping-particle" : "", "family" : "Truong", "given" : "Cavatina", "non-dropping-particle" : "", "parse-names" : false, "suffix" : "" }, { "dropping-particle" : "", "family" : "Wang", "given" : "Guoli", "non-dropping-particle" : "", "parse-names" : false, "suffix" : "" }, { "dropping-particle" : "", "family" : "Chiang", "given" : "Pei Wen", "non-dropping-particle" : "", "parse-names" : false, "suffix" : "" }, { "dropping-particle" : "", "family" : "Lewis", "given" : "Richard A.", "non-dropping-particle" : "", "parse-names" : false, "suffix" : "" }, { "dropping-particle" : "", "family" : "Wong", "given" : "Lee Jun C.", "non-dropping-particle" : "", "parse-names" : false, "suffix" : "" } ], "container-title" : "Investigative Ophthalmology and Visual Science", "id" : "ITEM-6", "issue" : "10", "issued" : { "date-parts" : [ [ "2014", "10", "6" ] ] }, "page" : "6213-6223", "title" : "Dependable and efficient clinical utility of target capture-based deep sequencing in molecular diagnosis of retinitis pigmentosa", "type" : "article-journal", "volume" : "55" }, "uris" : [ "http://www.mendeley.com/documents/?uuid=e0a8d64b-191b-382d-ab97-1e6fea1e4926" ] }, { "id" : "ITEM-7",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7",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mendeley" : { "formattedCitation" : "(5,18,22,50,53\u201355)", "plainTextFormattedCitation" : "(5,18,22,50,53\u201355)", "previouslyFormattedCitation" : "(5,18,22,50,53\u201355)" }, "properties" : { "noteIndex" : 0 }, "schema" : "https://github.com/citation-style-language/schema/raw/master/csl-citation.json" }</w:instrText>
            </w:r>
            <w:r w:rsidRPr="001739A7">
              <w:rPr>
                <w:rFonts w:ascii="Times New Roman" w:hAnsi="Times New Roman" w:cs="Times New Roman"/>
                <w:sz w:val="18"/>
                <w:szCs w:val="20"/>
              </w:rPr>
              <w:fldChar w:fldCharType="separate"/>
            </w:r>
            <w:r w:rsidRPr="001739A7">
              <w:rPr>
                <w:rFonts w:ascii="Times New Roman" w:hAnsi="Times New Roman" w:cs="Times New Roman"/>
                <w:noProof/>
                <w:sz w:val="18"/>
                <w:szCs w:val="20"/>
              </w:rPr>
              <w:t>(5,18,22,50,53–55)</w:t>
            </w:r>
            <w:r w:rsidRPr="001739A7">
              <w:rPr>
                <w:rFonts w:ascii="Times New Roman" w:hAnsi="Times New Roman" w:cs="Times New Roman"/>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7121-8313_11048-962delins12</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t>p.?</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fldChar w:fldCharType="begin" w:fldLock="1"/>
            </w:r>
            <w:r w:rsidRPr="001739A7">
              <w:rPr>
                <w:rFonts w:ascii="Times New Roman" w:hAnsi="Times New Roman" w:cs="Times New Roman"/>
                <w:sz w:val="18"/>
                <w:szCs w:val="20"/>
              </w:rPr>
              <w:instrText>ADDIN CSL_CITATION { "citationItems" : [ { "id" : "ITEM-1",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1",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27)", "plainTextFormattedCitation" : "(27)", "previouslyFormattedCitation" : "(27)" }, "properties" : { "noteIndex" : 0 }, "schema" : "https://github.com/citation-style-language/schema/raw/master/csl-citation.json" }</w:instrText>
            </w:r>
            <w:r w:rsidRPr="001739A7">
              <w:rPr>
                <w:rFonts w:ascii="Times New Roman" w:hAnsi="Times New Roman" w:cs="Times New Roman"/>
                <w:sz w:val="18"/>
                <w:szCs w:val="20"/>
              </w:rPr>
              <w:fldChar w:fldCharType="separate"/>
            </w:r>
            <w:r w:rsidRPr="001739A7">
              <w:rPr>
                <w:rFonts w:ascii="Times New Roman" w:hAnsi="Times New Roman" w:cs="Times New Roman"/>
                <w:noProof/>
                <w:sz w:val="18"/>
                <w:szCs w:val="20"/>
              </w:rPr>
              <w:t>(27)</w:t>
            </w:r>
            <w:r w:rsidRPr="001739A7">
              <w:rPr>
                <w:rFonts w:ascii="Times New Roman" w:hAnsi="Times New Roman" w:cs="Times New Roman"/>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6926G&gt;T</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t xml:space="preserve"> p.(Cys2309Phe)</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fldChar w:fldCharType="begin" w:fldLock="1"/>
            </w:r>
            <w:r w:rsidRPr="001739A7">
              <w:rPr>
                <w:rFonts w:ascii="Times New Roman" w:hAnsi="Times New Roman" w:cs="Times New Roman"/>
                <w:sz w:val="18"/>
                <w:szCs w:val="20"/>
              </w:rPr>
              <w:instrText>ADDIN CSL_CITATION { "citationItems" : [ { "id" : "ITEM-1", "itemData" : { "DOI" : "10.1038/ejhg.2013.72", "ISBN" : "doi:10.1038/ejhg.2013.72", "ISSN" : "1018-4813", "PMID" : "23591405", "abstract" : "Hereditary retinal dystrophies (RD) constitute a group of blinding diseases that are characterized by clinical variability and pronounced genetic heterogeneity. The different forms of RD can be caused by mutations in &gt;100 genes, including &gt;1600 exons. Consequently, next generation sequencing (NGS) technologies are among the most promising approaches to identify mutations in RD. So far, NGS is not routinely used in gene diagnostics. We developed a diagnostic NGS pipeline to identify mutations in 170 genetically and clinically unselected RD patients. NGS was applied to 105 RD-associated genes. Underrepresented regions were examined by Sanger sequencing. The NGS approach was successfully established using cases with known sequence alterations. Depending on the initial clinical diagnosis, we identified likely causative mutations in 55% of retinitis pigmentosa and 80% of Bardet-Biedl or Usher syndrome cases. Seventy-one novel mutations in 40 genes were newly associated with RD. The genes USH2A, EYS, ABCA4, and RHO were more frequently affected than others. Occasionally, cases carried mutations in more than one RD-associated gene. In addition, we found possible dominant de-novo mutations in cases with sporadic RD, which implies consequences for counseling of patients and families. NGS-based mutation analyses are reliable and cost-efficient approaches in gene diagnostics of genetically heterogeneous diseases like RD.", "author" : [ { "dropping-particle" : "", "family" : "Gl\u00f6ckle", "given" : "Nicola", "non-dropping-particle" : "", "parse-names" : false, "suffix" : "" }, { "dropping-particle" : "", "family" : "Kohl", "given" : "Susanne", "non-dropping-particle" : "", "parse-names" : false, "suffix" : "" }, { "dropping-particle" : "", "family" : "Mohr", "given" : "Julia", "non-dropping-particle" : "", "parse-names" : false, "suffix" : "" }, { "dropping-particle" : "", "family" : "Scheurenbrand", "given" : "Tim", "non-dropping-particle" : "", "parse-names" : false, "suffix" : "" }, { "dropping-particle" : "", "family" : "Sprecher", "given" : "Andrea", "non-dropping-particle" : "", "parse-names" : false, "suffix" : "" }, { "dropping-particle" : "", "family" : "Weisschuh", "given" : "Nicole", "non-dropping-particle" : "", "parse-names" : false, "suffix" : "" }, { "dropping-particle" : "", "family" : "Bernd", "given" : "Antje", "non-dropping-particle" : "", "parse-names" : false, "suffix" : "" }, { "dropping-particle" : "", "family" : "Rudolph", "given" : "G\u00fcnther", "non-dropping-particle" : "", "parse-names" : false, "suffix" : "" }, { "dropping-particle" : "", "family" : "Schubach", "given" : "Max", "non-dropping-particle" : "", "parse-names" : false, "suffix" : "" }, { "dropping-particle" : "", "family" : "Poloschek", "given" : "Charlotte", "non-dropping-particle" : "", "parse-names" : false, "suffix" : "" }, { "dropping-particle" : "", "family" : "Zrenner", "given" : "Eberhart", "non-dropping-particle" : "", "parse-names" : false, "suffix" : "" }, { "dropping-particle" : "", "family" : "Biskup", "given" : "Saskia", "non-dropping-particle" : "", "parse-names" : false, "suffix" : "" }, { "dropping-particle" : "", "family" : "Berger", "given" : "Wolfgang", "non-dropping-particle" : "", "parse-names" : false, "suffix" : "" }, { "dropping-particle" : "", "family" : "Wissinger", "given" : "Bernd", "non-dropping-particle" : "", "parse-names" : false, "suffix" : "" }, { "dropping-particle" : "", "family" : "Neidhardt", "given" : "John", "non-dropping-particle" : "", "parse-names" : false, "suffix" : "" } ], "container-title" : "European Journal of Human Genetics", "id" : "ITEM-1", "issue" : "1", "issued" : { "date-parts" : [ [ "2014", "1", "17" ] ] }, "page" : "99-104", "publisher" : "Nature Publishing Group", "title" : "Panel-based next generation sequencing as a reliable and efficient technique to detect mutations in unselected patients with retinal dystrophies", "type" : "article-journal", "volume" : "22" }, "uris" : [ "http://www.mendeley.com/documents/?uuid=e9ae8644-b838-300a-8689-1cf260e8208d" ] }, { "id" : "ITEM-2",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2",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3",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3",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4,27,33)", "plainTextFormattedCitation" : "(4,27,33)", "previouslyFormattedCitation" : "(4,27,33)" }, "properties" : { "noteIndex" : 0 }, "schema" : "https://github.com/citation-style-language/schema/raw/master/csl-citation.json" }</w:instrText>
            </w:r>
            <w:r w:rsidRPr="001739A7">
              <w:rPr>
                <w:rFonts w:ascii="Times New Roman" w:hAnsi="Times New Roman" w:cs="Times New Roman"/>
                <w:sz w:val="18"/>
                <w:szCs w:val="20"/>
              </w:rPr>
              <w:fldChar w:fldCharType="separate"/>
            </w:r>
            <w:r w:rsidRPr="001739A7">
              <w:rPr>
                <w:rFonts w:ascii="Times New Roman" w:hAnsi="Times New Roman" w:cs="Times New Roman"/>
                <w:noProof/>
                <w:sz w:val="18"/>
                <w:szCs w:val="20"/>
              </w:rPr>
              <w:t>(4,27,33)</w:t>
            </w:r>
            <w:r w:rsidRPr="001739A7">
              <w:rPr>
                <w:rFonts w:ascii="Times New Roman" w:hAnsi="Times New Roman" w:cs="Times New Roman"/>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6862G&gt;T</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t xml:space="preserve"> p.(Glu2288*) </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fldChar w:fldCharType="begin" w:fldLock="1"/>
            </w:r>
            <w:r w:rsidRPr="001739A7">
              <w:rPr>
                <w:rFonts w:ascii="Times New Roman" w:hAnsi="Times New Roman" w:cs="Times New Roman"/>
                <w:sz w:val="18"/>
                <w:szCs w:val="20"/>
              </w:rPr>
              <w:instrText>ADDIN CSL_CITATION { "citationItems" : [ { "id" : "ITEM-1", "itemData" : { "DOI" : "10.1038/jhg.2009.107", "ISBN" : "1435-232X (Electronic)\\r1434-5161 (Linking)", "ISSN" : "1434-5161", "PMID" : "19881469", "abstract" : "Usher syndrome type II (USH2) is an autosomal recessive disorder characterized by moderate to severe hearing impairment and progressive visual loss due to retinitis pigmentosa (RP). To identify novel mutations and determine the frequency of USH2A mutations as a cause of USH2, we have carried out mutation screening of all 72 coding exons and exon-intron splice sites of the USH2A gene. A total of 20 USH2 American probands of European descent were analyzed using single strand conformational polymorphism (SSCP) and direct sequencing methods. Ten different USH2A mutations were identified in 55% of the probands, five of which were novel mutations. The detected mutations include three missense, three frameshifts and four nonsense mutations, with c.2299delG/p.E767fs mutation, accounting for 38.9% of the pathological alleles. Two cases were homozygotes, two cases were compound heterozygotes and one case had complex allele with three variants. In seven probands, only one USH2A mutation was detected and no pathological mutation was found in the remaining eight individuals. Altogether, our data support the fact that c.2299delG/p.E767fs is indeed the most common USH2A mutation found in USH2 patients of European Caucasian background. Thus, if screening for mutations in USH2A is considered, it is reasonable to screen for the c.2299delG mutation first.", "author" : [ { "dropping-particle" : "", "family" : "Yan", "given" : "Denise", "non-dropping-particle" : "", "parse-names" : false, "suffix" : "" }, { "dropping-particle" : "", "family" : "Ouyang", "given" : "Xiaomei", "non-dropping-particle" : "", "parse-names" : false, "suffix" : "" }, { "dropping-particle" : "", "family" : "Patterson", "given" : "D Michael", "non-dropping-particle" : "", "parse-names" : false, "suffix" : "" }, { "dropping-particle" : "", "family" : "Du", "given" : "Li Lin", "non-dropping-particle" : "", "parse-names" : false, "suffix" : "" }, { "dropping-particle" : "", "family" : "Jacobson", "given" : "Samuel G", "non-dropping-particle" : "", "parse-names" : false, "suffix" : "" }, { "dropping-particle" : "", "family" : "Liu", "given" : "Xue-Zhong", "non-dropping-particle" : "", "parse-names" : false, "suffix" : "" } ], "container-title" : "Journal of human genetics", "id" : "ITEM-1", "issue" : "12", "issued" : { "date-parts" : [ [ "2009", "12", "30" ] ] }, "page" : "732-738", "title" : "Mutation analysis in the long isoform of USH2A in American patients with Usher Syndrome type II.", "type" : "article-journal", "volume" : "54" }, "uris" : [ "http://www.mendeley.com/documents/?uuid=b2048bc5-fb07-37cb-91fb-101e5f90b308" ] }, { "id" : "ITEM-2",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2",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id" : "ITEM-3",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3",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4",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4",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22,27,33,47)", "plainTextFormattedCitation" : "(22,27,33,47)", "previouslyFormattedCitation" : "(22,27,33,47)" }, "properties" : { "noteIndex" : 0 }, "schema" : "https://github.com/citation-style-language/schema/raw/master/csl-citation.json" }</w:instrText>
            </w:r>
            <w:r w:rsidRPr="001739A7">
              <w:rPr>
                <w:rFonts w:ascii="Times New Roman" w:hAnsi="Times New Roman" w:cs="Times New Roman"/>
                <w:sz w:val="18"/>
                <w:szCs w:val="20"/>
              </w:rPr>
              <w:fldChar w:fldCharType="separate"/>
            </w:r>
            <w:r w:rsidRPr="001739A7">
              <w:rPr>
                <w:rFonts w:ascii="Times New Roman" w:hAnsi="Times New Roman" w:cs="Times New Roman"/>
                <w:noProof/>
                <w:sz w:val="18"/>
                <w:szCs w:val="20"/>
              </w:rPr>
              <w:t>(22,27,33,47)</w:t>
            </w:r>
            <w:r w:rsidRPr="001739A7">
              <w:rPr>
                <w:rFonts w:ascii="Times New Roman" w:hAnsi="Times New Roman" w:cs="Times New Roman"/>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6722C&gt;T</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t xml:space="preserve"> p.(Pro2241Leu)</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fldChar w:fldCharType="begin" w:fldLock="1"/>
            </w:r>
            <w:r w:rsidRPr="001739A7">
              <w:rPr>
                <w:rFonts w:ascii="Times New Roman" w:hAnsi="Times New Roman" w:cs="Times New Roman"/>
                <w:sz w:val="18"/>
                <w:szCs w:val="20"/>
              </w:rPr>
              <w:instrText>ADDIN CSL_CITATION { "citationItems" : [ { "id" : "ITEM-1",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1",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id" : "ITEM-2", "itemData" : { "ISSN" : "1090-0535", "PMID" : "25999674", "abstract" : "PURPOSE To determine the efficacy of multiple versions of a commercially available arrayed primer extension (APEX) microarray chip for autosomal recessive retinitis pigmentosa (arRP). METHODS We included 250 probands suspected of arRP who were genetically analyzed with the APEX microarray between January 2008 and November 2013. The mode of inheritance had to be autosomal recessive according to the pedigree (including isolated cases). If the microarray identified a heterozygous mutation, we performed Sanger sequencing of exons and exon-intron boundaries of that specific gene. The efficacy of this microarray chip with the additional Sanger sequencing approach was determined by the percentage of patients that received a molecular diagnosis. We also collected data from genetic tests other than the APEX analysis for arRP to provide a detailed description of the molecular diagnoses in our study cohort. RESULTS The APEX microarray chip for arRP identified the molecular diagnosis in 21 (8.5%) of the patients in our cohort. Additional Sanger sequencing yielded a second mutation in 17 patients (6.8%), thereby establishing the molecular diagnosis. In total, 38 patients (15.2%) received a molecular diagnosis after analysis using the microarray and additional Sanger sequencing approach. Further genetic analyses after a negative result of the arRP microarray (n = 107) resulted in a molecular diagnosis of arRP (n = 23), autosomal dominant RP (n = 5), X-linked RP (n = 2), and choroideremia (n = 1). CONCLUSIONS The efficacy of the commercially available APEX microarray chips for arRP appears to be low, most likely caused by the limitations of this technique and the genetic and allelic heterogeneity of RP. Diagnostic yields up to 40% have been reported for next-generation sequencing (NGS) techniques that, as expected, thereby outperform targeted APEX analysis.", "author" : [ { "dropping-particle" : "", "family" : "Huet", "given" : "Ramon A C", "non-dropping-particle" : "van", "parse-names" : false, "suffix" : "" }, { "dropping-particle" : "", "family" : "Pierrache", "given" : "Laurence H M", "non-dropping-particle" : "", "parse-names" : false, "suffix" : "" }, { "dropping-particle" : "", "family" : "Meester-Smoor", "given" : "Magda A", "non-dropping-particle" : "", "parse-names" : false, "suffix" : "" }, { "dropping-particle" : "", "family" : "Klaver", "given" : "Caroline C W", "non-dropping-particle" : "", "parse-names" : false, "suffix" : "" }, { "dropping-particle" : "", "family" : "Born", "given" : "L Ingeborgh", "non-dropping-particle" : "van den", "parse-names" : false, "suffix" : "" }, { "dropping-particle" : "", "family" : "Hoyng", "given" : "Carel B", "non-dropping-particle" : "", "parse-names" : false, "suffix" : "" }, { "dropping-particle" : "", "family" : "Wijs", "given" : "Ilse J", "non-dropping-particle" : "de", "parse-names" : false, "suffix" : "" }, { "dropping-particle" : "", "family" : "Collin", "given" : "Rob W J", "non-dropping-particle" : "", "parse-names" : false, "suffix" : "" }, { "dropping-particle" : "", "family" : "Hoefsloot", "given" : "Lies H", "non-dropping-particle" : "", "parse-names" : false, "suffix" : "" }, { "dropping-particle" : "", "family" : "Klevering", "given" : "B Jeroen", "non-dropping-particle" : "", "parse-names" : false, "suffix" : "" } ], "container-title" : "Molecular vision", "id" : "ITEM-2", "issued" : { "date-parts" : [ [ "2015" ] ] }, "page" : "461-76", "publisher" : "Emory University", "title" : "The efficacy of microarray screening for autosomal recessive retinitis pigmentosa in routine clinical practice.", "type" : "article-journal", "volume" : "21" }, "uris" : [ "http://www.mendeley.com/documents/?uuid=18b5f00f-ed18-37eb-ab53-6e6c7f96cc72" ] } ], "mendeley" : { "formattedCitation" : "(27,56)", "plainTextFormattedCitation" : "(27,56)", "previouslyFormattedCitation" : "(27,56)" }, "properties" : { "noteIndex" : 0 }, "schema" : "https://github.com/citation-style-language/schema/raw/master/csl-citation.json" }</w:instrText>
            </w:r>
            <w:r w:rsidRPr="001739A7">
              <w:rPr>
                <w:rFonts w:ascii="Times New Roman" w:hAnsi="Times New Roman" w:cs="Times New Roman"/>
                <w:sz w:val="18"/>
                <w:szCs w:val="20"/>
              </w:rPr>
              <w:fldChar w:fldCharType="separate"/>
            </w:r>
            <w:r w:rsidRPr="001739A7">
              <w:rPr>
                <w:rFonts w:ascii="Times New Roman" w:hAnsi="Times New Roman" w:cs="Times New Roman"/>
                <w:noProof/>
                <w:sz w:val="18"/>
                <w:szCs w:val="20"/>
              </w:rPr>
              <w:t>(27,56)</w:t>
            </w:r>
            <w:r w:rsidRPr="001739A7">
              <w:rPr>
                <w:rFonts w:ascii="Times New Roman" w:hAnsi="Times New Roman" w:cs="Times New Roman"/>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653T&gt;A</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t xml:space="preserve"> p.(Val218Glu)</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fldChar w:fldCharType="begin" w:fldLock="1"/>
            </w:r>
            <w:r w:rsidRPr="001739A7">
              <w:rPr>
                <w:rFonts w:ascii="Times New Roman" w:hAnsi="Times New Roman" w:cs="Times New Roman"/>
                <w:sz w:val="18"/>
                <w:szCs w:val="20"/>
              </w:rPr>
              <w:instrText>ADDIN CSL_CITATION { "citationItems" : [ { "id" : "ITEM-1", "itemData" : { "DOI" : "10.1002/humu.20513", "ISSN" : "10597794", "author" : [ { "dropping-particle" : "", "family" : "Baux", "given" : "David", "non-dropping-particle" : "", "parse-names" : false, "suffix" : "" }, { "dropping-particle" : "", "family" : "Larrieu", "given" : "Lise",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Salah", "given" : "Safouane", "non-dropping-particle" : "Ben", "parse-names" : false, "suffix" : "" }, { "dropping-particle" : "", "family" : "Vielle", "given" : "Anne", "non-dropping-particle" : "", "parse-names" : false, "suffix" : "" }, { "dropping-particle" : "", "family" : "Gilbert-Dussardier", "given" : "Brigitte", "non-dropping-particle" : "", "parse-names" : false, "suffix" : "" }, { "dropping-particle" : "", "family" : "Holder", "given" : "Muriel", "non-dropping-particle" : "", "parse-names" : false, "suffix" : "" }, { "dropping-particle" : "", "family" : "Calvas", "given" : "Patrick", "non-dropping-particle" : "", "parse-names" : false, "suffix" : "" }, { "dropping-particle" : "", "family" : "Philip", "given" : "Nicole", "non-dropping-particle" : "", "parse-names" : false, "suffix" : "" }, { "dropping-particle" : "", "family" : "Edery", "given" : "Patrick", "non-dropping-particle" : "", "parse-names" : false, "suffix" : "" }, { "dropping-particle" : "", "family" : "Bonneau", "given" : "Dominique", "non-dropping-particle" : "", "parse-names" : false, "suffix" : "" }, { "dropping-particle" : "", "family" : "Claustres", "given" : "Mireille", "non-dropping-particle" : "", "parse-names" : false, "suffix" : "" }, { "dropping-particle" : "", "family" : "Malcolm", "given" : "Sue", "non-dropping-particle" : "", "parse-names" : false, "suffix" : "" }, { "dropping-particle" : "", "family" : "Roux", "given" : "Anne-Fran\u00e7oise", "non-dropping-particle" : "", "parse-names" : false, "suffix" : "" } ], "container-title" : "Human Mutation", "id" : "ITEM-1", "issue" : "8", "issued" : { "date-parts" : [ [ "2007", "8" ] ] }, "page" : "781-789", "title" : "Molecular and in silico analyses of the full-length isoform of usherin identify new pathogenic alleles in Usher type II patients", "type" : "article-journal", "volume" : "28" }, "uris" : [ "http://www.mendeley.com/documents/?uuid=ac326cae-7545-3736-b74a-b68b25a18db0" ] }, { "id" : "ITEM-2", "itemData" : { "DOI" : "10.1006/exer.2000.0978", "ISSN" : "0014-4835", "PMID" : "11311042", "abstract" : "Usher syndrome (USH) is a combination of a progressive pigmentary retinopathy, indistinguishable from retinitis pigmentosa, and some degree of sensorineural hearing loss. USH can be subdivided in Usher type I (USHI), type II (USHII) and type III (USHIII), all of which are inherited as autosomal recessive traits. The three subtypes are genetically heterogeneous, with six loci so far identified for USHI, three for USHII and only one for USHIII. Mutations in a novel gene, USH2A, encoding the protein usherin, have recently been shown to be associated with USHII. The gene encodes a protein with partial sequence homology to both laminin epidermal growth factor and fibronectin motifs. We analysed 35 British and one Pakistani Usher type II families with at least one affected member, for sequence changes in the 20 translated exons of the USH2A gene, using heteroduplex analysis and sequencing. Probable disease-causing mutations in USH2A were identified in 15 of 36 (41.7%) Usher II families. The most frequently encountered mutation (11/15 families or 11/18 mutated alleles) was del2299G in exon 13, resulting in a frameshift and premature stop codon. Other mutations include insertions and point mutations, of which two are previously unreported. Five different polymorphisms were also detected. Our results indicate that mutations in this gene are responsible for disease in a large proportion of British Usher type II patients. Moreover, if screening for mutations in USH2A is considered, it is sensible to screen for the del2299G mutation first.", "author" : [ { "dropping-particle" : "", "family" : "Leroy", "given" : "B P", "non-dropping-particle" : "", "parse-names" : false, "suffix" : "" }, { "dropping-particle" : "", "family" : "Aragon-Martin", "given" : "J A", "non-dropping-particle" : "", "parse-names" : false, "suffix" : "" }, { "dropping-particle" : "", "family" : "Weston", "given" : "M D", "non-dropping-particle" : "", "parse-names" : false, "suffix" : "" }, { "dropping-particle" : "", "family" : "Bessant", "given" : "D A", "non-dropping-particle" : "", "parse-names" : false, "suffix" : "" }, { "dropping-particle" : "", "family" : "Willis", "given" : "C", "non-dropping-particle" : "", "parse-names" : false, "suffix" : "" }, { "dropping-particle" : "", "family" : "Webster", "given" : "A R", "non-dropping-particle" : "", "parse-names" : false, "suffix" : "" }, { "dropping-particle" : "", "family" : "Bird", "given" : "A C", "non-dropping-particle" : "", "parse-names" : false, "suffix" : "" }, { "dropping-particle" : "", "family" : "Kimberling", "given" : "W J", "non-dropping-particle" : "", "parse-names" : false, "suffix" : "" }, { "dropping-particle" : "", "family" : "Payne", "given" : "A M", "non-dropping-particle" : "", "parse-names" : false, "suffix" : "" }, { "dropping-particle" : "", "family" : "Bhattacharya", "given" : "S S", "non-dropping-particle" : "", "parse-names" : false, "suffix" : "" } ], "container-title" : "Experimental eye research", "id" : "ITEM-2", "issue" : "5", "issued" : { "date-parts" : [ [ "2001", "5" ] ] }, "page" : "503-9", "title" : "Spectrum of mutations in USH2A in British patients with Usher syndrome type II.", "type" : "article-journal", "volume" : "72" }, "uris" : [ "http://www.mendeley.com/documents/?uuid=81c83dcf-0506-31a7-ab50-a13f4b9308ab" ] }, { "id" : "ITEM-3",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3",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4", "itemData" : { "DOI" : "10.1002/humu.21193", "ISSN" : "1098-1004", "PMID" : "20052763", "abstract" : "Molecular diagnosis in Usher syndrome type 1 and 2 patients led to the identification of 21 sequence variations located in noncanonical positions of splice sites in MYO7A, CDH23, USH1C, and USH2A genes. To establish experimentally the splicing pattern of these substitutions, whose impact on splicing is not always predictable by available softwares, ex vivo splicing assays were performed. The branch-point mapping strategy was also used to investigate further a putative branch-point mutation in USH2A intron 43. Aberrant splicing was demonstrated for 16 of the 21 (76.2%) tested sequence variations. The mutations resulted more frequently in activation of a nearby cryptic splice site or use of a de novo splice site than exon skipping (37.5%). This study allowed the reclassification as splicing mutations of one silent (c.7872G&gt;A (p.Glu2624Glu) in CDH23) and four missense mutations (c.2993G&gt;A (p.Arg998Lys) in USH2A, c.592G&gt;A (p.Ala198Thr), c.3503G&gt;C [p.Arg1168Pro], c.5944G&gt;A (p.Gly1982Arg) in MYO7A), whereas it provided clues about a role in structure/function in four other cases: c.802G&gt;A (p.Gly268Arg), c.653T&gt;A (p.Val218Glu) (USH2A), and c.397C&gt;T (p.His133Tyr), c.3502C&gt;T (p.Arg1168Trp) (MYO7A). Our data provide insights into the contribution of splicing mutations in Usher genes and illustrate the need to define accurately their splicing outcome for diagnostic purposes.", "author" : [ { "dropping-particle" : "", "family" : "Gu\u00e9dard-M\u00e9reuze", "given" : "Sandie", "non-dropping-particle" : "Le", "parse-names" : false, "suffix" : "" }, { "dropping-particle" : "", "family" : "Vach\u00e9", "given" : "Christel", "non-dropping-particle" : "", "parse-names" : false, "suffix" : "" }, { "dropping-particle" : "", "family" : "Baux", "given" : "David", "non-dropping-particle" : "", "parse-names" : false, "suffix" : "" }, { "dropping-particle" : "", "family" : "Faug\u00e8re", "given" : "Val\u00e9rie", "non-dropping-particle" : "", "parse-names" : false, "suffix" : "" }, { "dropping-particle" : "", "family" : "Larrieu", "given" : "Lise", "non-dropping-particle" : "", "parse-names" : false, "suffix" : "" }, { "dropping-particle" : "", "family" : "Abadie", "given" : "Caroline", "non-dropping-particle" : "", "parse-names" : false, "suffix" : "" }, { "dropping-particle" : "", "family" : "Janecke", "given" : "Andreas", "non-dropping-particle" : "", "parse-names" : false, "suffix" : "" }, { "dropping-particle" : "", "family" : "Claustres", "given" : "Mireille", "non-dropping-particle" : "", "parse-names" : false, "suffix" : "" }, { "dropping-particle" : "", "family" : "Roux", "given" : "Anne-Fran\u00e7oise", "non-dropping-particle" : "", "parse-names" : false, "suffix" : "" }, { "dropping-particle" : "", "family" : "Tuffery-Giraud", "given" : "Sylvie", "non-dropping-particle" : "", "parse-names" : false, "suffix" : "" } ], "container-title" : "Human mutation", "id" : "ITEM-4", "issue" : "3", "issued" : { "date-parts" : [ [ "2010", "3" ] ] }, "page" : "347-55", "title" : "Ex vivo splicing assays of mutations at noncanonical positions of splice sites in USHER genes.", "type" : "article-journal", "volume" : "31" }, "uris" : [ "http://www.mendeley.com/documents/?uuid=24f626c2-7399-39dc-b633-7e270e4ace7b" ] }, { "id" : "ITEM-5", "itemData" : { "DOI" : "10.1186/1750-1172-6-21", "ISSN" : "1750-1172", "PMID" : "21569298", "abstract" : "BACKGROUND Usher syndrome (USH) combines sensorineural deafness with blindness. It is inherited in an autosomal recessive mode. Early diagnosis is critical for adapted educational and patient management choices, and for genetic counseling. To date, nine causative genes have been identified for the three clinical subtypes (USH1, USH2 and USH3). Current diagnostic strategies make use of a genotyping microarray that is based on the previously reported mutations. The purpose of this study was to design a more accurate molecular diagnosis tool. METHODS We sequenced the 366 coding exons and flanking regions of the nine known USH genes, in 54 USH patients (27 USH1, 21 USH2 and 6 USH3). RESULTS Biallelic mutations were detected in 39 patients (72%) and monoallelic mutations in an additional 10 patients (18.5%). In addition to biallelic mutations in one of the USH genes, presumably pathogenic mutations in another USH gene were detected in seven patients (13%), and another patient carried monoallelic mutations in three different USH genes. Notably, none of the USH3 patients carried detectable mutations in the only known USH3 gene, whereas they all carried mutations in USH2 genes. Most importantly, the currently used microarray would have detected only 30 of the 81 different mutations that we found, of which 39 (48%) were novel. CONCLUSIONS Based on these results, complete exon sequencing of the currently known USH genes stands as a definite improvement for molecular diagnosis of this disease, which is of utmost importance in the perspective of gene therapy.", "author" : [ { "dropping-particle" : "", "family" : "Bonnet", "given" : "Crystel", "non-dropping-particle" : "", "parse-names" : false, "suffix" : "" }, { "dropping-particle" : "", "family" : "Grati", "given" : "M'hamed", "non-dropping-particle" : "", "parse-names" : false, "suffix" : "" }, { "dropping-particle" : "", "family" : "Marlin", "given" : "Sandrine", "non-dropping-particle" : "", "parse-names" : false, "suffix" : "" }, { "dropping-particle" : "", "family" : "Levilliers", "given" : "Jacqueline", "non-dropping-particle" : "", "parse-names" : false, "suffix" : "" }, { "dropping-particle" : "", "family" : "Hardelin", "given" : "Jean-Pierre", "non-dropping-particle" : "", "parse-names" : false, "suffix" : "" }, { "dropping-particle" : "", "family" : "Parodi", "given" : "Marine", "non-dropping-particle" : "", "parse-names" : false, "suffix" : "" }, { "dropping-particle" : "", "family" : "Niasme-Grare", "given" : "Magali", "non-dropping-particle" : "", "parse-names" : false, "suffix" : "" }, { "dropping-particle" : "", "family" : "Zelenika", "given" : "Diana", "non-dropping-particle" : "", "parse-names" : false, "suffix" : "" }, { "dropping-particle" : "", "family" : "D\u00e9l\u00e9pine", "given" : "Marc", "non-dropping-particle" : "", "parse-names" : false, "suffix" : "" }, { "dropping-particle" : "", "family" : "Feldmann", "given" : "Delphine", "non-dropping-particle" : "", "parse-names" : false, "suffix" : "" }, { "dropping-particle" : "", "family" : "Jonard", "given" : "Laurence", "non-dropping-particle" : "", "parse-names" : false, "suffix" : "" }, { "dropping-particle" : "", "family" : "El-Amraoui", "given" : "Aziz", "non-dropping-particle" : "", "parse-names" : false, "suffix" : "" }, { "dropping-particle" : "", "family" : "Weil", "given" : "Dominique", "non-dropping-particle" : "", "parse-names" : false, "suffix" : "" }, { "dropping-particle" : "", "family" : "Delobel", "given" : "Bruno", "non-dropping-particle" : "", "parse-names" : false, "suffix" : "" }, { "dropping-particle" : "", "family" : "Vincent", "given" : "Christophe", "non-dropping-particle" : "", "parse-names" : false, "suffix" : "" }, { "dropping-particle" : "", "family" : "Dollfus", "given" : "H\u00e9l\u00e8ne", "non-dropping-particle" : "", "parse-names" : false, "suffix" : "" }, { "dropping-particle" : "", "family" : "Eliot", "given" : "Marie-Madeleine", "non-dropping-particle" : "", "parse-names" : false, "suffix" : "" }, { "dropping-particle" : "", "family" : "David", "given" : "Albert", "non-dropping-particle" : "", "parse-names" : false, "suffix" : "" }, { "dropping-particle" : "", "family" : "Calais", "given" : "Catherine", "non-dropping-particle" : "", "parse-names" : false, "suffix" : "" }, { "dropping-particle" : "", "family" : "Vigneron", "given" : "Jacqueline", "non-dropping-particle" : "", "parse-names" : false, "suffix" : "" }, { "dropping-particle" : "", "family" : "Montaut-Verient", "given" : "Bettina", "non-dropping-particle" : "", "parse-names" : false, "suffix" : "" }, { "dropping-particle" : "", "family" : "Bonneau", "given" : "Dominique", "non-dropping-particle" : "", "parse-names" : false, "suffix" : "" }, { "dropping-particle" : "", "family" : "Dubin", "given" : "Jacques", "non-dropping-particle" : "", "parse-names" : false, "suffix" : "" }, { "dropping-particle" : "", "family" : "Thauvin", "given" : "Christel", "non-dropping-particle" : "", "parse-names" : false, "suffix" : "" }, { "dropping-particle" : "", "family" : "Duvillard", "given" : "Alain", "non-dropping-particle" : "", "parse-names" : false, "suffix" : "" }, { "dropping-particle" : "", "family" : "Francannet", "given" : "Christine", "non-dropping-particle" : "", "parse-names" : false, "suffix" : "" }, { "dropping-particle" : "", "family" : "Mom", "given" : "Thierry", "non-dropping-particle" : "", "parse-names" : false, "suffix" : "" }, { "dropping-particle" : "", "family" : "Lacombe", "given" : "Didier", "non-dropping-particle" : "", "parse-names" : false, "suffix" : "" }, { "dropping-particle" : "", "family" : "Duriez", "given" : "Fran\u00e7oise", "non-dropping-particle" : "", "parse-names" : false, "suffix" : "" }, { "dropping-particle" : "", "family" : "Drouin-Garraud", "given" : "Val\u00e9rie", "non-dropping-particle" : "", "parse-names" : false, "suffix" : "" }, { "dropping-particle" : "", "family" : "Thuillier-Obstoy", "given" : "Marie-Fran\u00e7oise", "non-dropping-particle" : "", "parse-names" : false, "suffix" : "" }, { "dropping-particle" : "", "family" : "Sigaudy", "given" : "Sabine", "non-dropping-particle" : "", "parse-names" : false, "suffix" : "" }, { "dropping-particle" : "", "family" : "Frances", "given" : "Anne-Marie", "non-dropping-particle" : "", "parse-names" : false, "suffix" : "" }, { "dropping-particle" : "", "family" : "Collignon", "given" : "Patrick", "non-dropping-particle" : "", "parse-names" : false, "suffix" : "" }, { "dropping-particle" : "", "family" : "Challe", "given" : "Georges", "non-dropping-particle" : "", "parse-names" : false, "suffix" : "" }, { "dropping-particle" : "", "family" : "Couderc", "given" : "R\u00e9my", "non-dropping-particle" : "", "parse-names" : false, "suffix" : "" }, { "dropping-particle" : "", "family" : "Lathrop", "given" : "Mark", "non-dropping-particle" : "", "parse-names" : false, "suffix" : "" }, { "dropping-particle" : "", "family" : "Sahel", "given" : "Jos\u00e9-Alain", "non-dropping-particle" : "", "parse-names" : false, "suffix" : "" }, { "dropping-particle" : "", "family" : "Weissenbach", "given" : "Jean", "non-dropping-particle" : "", "parse-names" : false, "suffix" : "" }, { "dropping-particle" : "", "family" : "Petit", "given" : "Christine", "non-dropping-particle" : "", "parse-names" : false, "suffix" : "" }, { "dropping-particle" : "", "family" : "Denoyelle", "given" : "Fran\u00e7oise", "non-dropping-particle" : "", "parse-names" : false, "suffix" : "" } ], "container-title" : "Orphanet Journal of Rare Diseases", "id" : "ITEM-5", "issue" : "1", "issued" : { "date-parts" : [ [ "2011", "5", "11" ] ] }, "page" : "21", "title" : "Complete exon sequencing of all known Usher syndrome genes greatly improves molecular diagnosis", "type" : "article-journal", "volume" : "6" }, "uris" : [ "http://www.mendeley.com/documents/?uuid=38b28b85-d07a-353f-b203-06da2a707029" ] }, { "id" : "ITEM-6", "itemData" : { "DOI" : "10.1002/mgg3.25", "ISSN" : "23249269", "PMID" : "24498627", "abstract" : "We show that massively parallel targeted sequencing of 19 genes provides a new and reliable strategy for molecular diagnosis of Usher syndrome (USH) and nonsyndromic deafness, particularly appropriate for these disorders characterized by a high clinical and genetic heterogeneity and a complex structure of several of the genes involved. A series of 71 patients including Usher patients previously screened by Sanger sequencing plus newly referred patients was studied. Ninety-eight percent of the variants previously identified by Sanger sequencing were found by next-generation sequencing (NGS). NGS proved to be efficient as it offers analysis of all relevant genes which is laborious to reach with Sanger sequencing. Among the 13 newly referred Usher patients, both mutations in the same gene were identified in 77% of cases (10 patients) and one candidate pathogenic variant in two additional patients. This work can be considered as pilot for implementing NGS for genetically heterogeneous diseases in clinical service.", "author" : [ { "dropping-particle" : "", "family" : "Besnard", "given" : "Thomas", "non-dropping-particle" : "", "parse-names" : false, "suffix" : "" }, { "dropping-particle" : "", "family" : "Garc\u00eda-Garc\u00eda", "given" : "Gema", "non-dropping-particle" : "", "parse-names" : false, "suffix" : "" }, { "dropping-particle" : "", "family" : "Baux", "given" : "David", "non-dropping-particle" : "", "parse-names" : false, "suffix" : "" }, { "dropping-particle" : "", "family" : "Vach\u00e9", "given" : "Christel", "non-dropping-particle" : "", "parse-names" : false, "suffix" : "" }, { "dropping-particle" : "", "family" : "Faug\u00e8re", "given" : "Val\u00e9rie", "non-dropping-particle" : "", "parse-names" : false, "suffix" : "" }, { "dropping-particle" : "", "family" : "Larrieu", "given" : "Lise", "non-dropping-particle" : "", "parse-names" : false, "suffix" : "" }, { "dropping-particle" : "", "family" : "L\u00e9onard", "given" : "Susana", "non-dropping-particle" : "", "parse-names" : false, "suffix" : "" }, { "dropping-particle" : "", "family" : "Millan", "given" : "Jose M.",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Fran\u00e7oise", "non-dropping-particle" : "", "parse-names" : false, "suffix" : "" } ], "container-title" : "Molecular Genetics &amp; Genomic Medicine", "id" : "ITEM-6", "issue" : "1", "issued" : { "date-parts" : [ [ "2014", "1" ] ] }, "page" : "30-43", "title" : "Experience of targeted Usher exome sequencing as a clinical test", "type" : "article-journal", "volume" : "2" }, "uris" : [ "http://www.mendeley.com/documents/?uuid=203e3a5b-e941-3635-ae65-55c1564c5b4b" ] }, { "id" : "ITEM-7", "itemData" : { "DOI" : "10.1038/ejhg.2013.72", "ISBN" : "doi:10.1038/ejhg.2013.72", "ISSN" : "1018-4813", "PMID" : "23591405", "abstract" : "Hereditary retinal dystrophies (RD) constitute a group of blinding diseases that are characterized by clinical variability and pronounced genetic heterogeneity. The different forms of RD can be caused by mutations in &gt;100 genes, including &gt;1600 exons. Consequently, next generation sequencing (NGS) technologies are among the most promising approaches to identify mutations in RD. So far, NGS is not routinely used in gene diagnostics. We developed a diagnostic NGS pipeline to identify mutations in 170 genetically and clinically unselected RD patients. NGS was applied to 105 RD-associated genes. Underrepresented regions were examined by Sanger sequencing. The NGS approach was successfully established using cases with known sequence alterations. Depending on the initial clinical diagnosis, we identified likely causative mutations in 55% of retinitis pigmentosa and 80% of Bardet-Biedl or Usher syndrome cases. Seventy-one novel mutations in 40 genes were newly associated with RD. The genes USH2A, EYS, ABCA4, and RHO were more frequently affected than others. Occasionally, cases carried mutations in more than one RD-associated gene. In addition, we found possible dominant de-novo mutations in cases with sporadic RD, which implies consequences for counseling of patients and families. NGS-based mutation analyses are reliable and cost-efficient approaches in gene diagnostics of genetically heterogeneous diseases like RD.", "author" : [ { "dropping-particle" : "", "family" : "Gl\u00f6ckle", "given" : "Nicola", "non-dropping-particle" : "", "parse-names" : false, "suffix" : "" }, { "dropping-particle" : "", "family" : "Kohl", "given" : "Susanne", "non-dropping-particle" : "", "parse-names" : false, "suffix" : "" }, { "dropping-particle" : "", "family" : "Mohr", "given" : "Julia", "non-dropping-particle" : "", "parse-names" : false, "suffix" : "" }, { "dropping-particle" : "", "family" : "Scheurenbrand", "given" : "Tim", "non-dropping-particle" : "", "parse-names" : false, "suffix" : "" }, { "dropping-particle" : "", "family" : "Sprecher", "given" : "Andrea", "non-dropping-particle" : "", "parse-names" : false, "suffix" : "" }, { "dropping-particle" : "", "family" : "Weisschuh", "given" : "Nicole", "non-dropping-particle" : "", "parse-names" : false, "suffix" : "" }, { "dropping-particle" : "", "family" : "Bernd", "given" : "Antje", "non-dropping-particle" : "", "parse-names" : false, "suffix" : "" }, { "dropping-particle" : "", "family" : "Rudolph", "given" : "G\u00fcnther", "non-dropping-particle" : "", "parse-names" : false, "suffix" : "" }, { "dropping-particle" : "", "family" : "Schubach", "given" : "Max", "non-dropping-particle" : "", "parse-names" : false, "suffix" : "" }, { "dropping-particle" : "", "family" : "Poloschek", "given" : "Charlotte", "non-dropping-particle" : "", "parse-names" : false, "suffix" : "" }, { "dropping-particle" : "", "family" : "Zrenner", "given" : "Eberhart", "non-dropping-particle" : "", "parse-names" : false, "suffix" : "" }, { "dropping-particle" : "", "family" : "Biskup", "given" : "Saskia", "non-dropping-particle" : "", "parse-names" : false, "suffix" : "" }, { "dropping-particle" : "", "family" : "Berger", "given" : "Wolfgang", "non-dropping-particle" : "", "parse-names" : false, "suffix" : "" }, { "dropping-particle" : "", "family" : "Wissinger", "given" : "Bernd", "non-dropping-particle" : "", "parse-names" : false, "suffix" : "" }, { "dropping-particle" : "", "family" : "Neidhardt", "given" : "John", "non-dropping-particle" : "", "parse-names" : false, "suffix" : "" } ], "container-title" : "European Journal of Human Genetics", "id" : "ITEM-7", "issue" : "1", "issued" : { "date-parts" : [ [ "2014", "1", "17" ] ] }, "page" : "99-104", "publisher" : "Nature Publishing Group", "title" : "Panel-based next generation sequencing as a reliable and efficient technique to detect mutations in unselected patients with retinal dystrophies", "type" : "article-journal", "volume" : "22" }, "uris" : [ "http://www.mendeley.com/documents/?uuid=e9ae8644-b838-300a-8689-1cf260e8208d" ] }, { "id" : "ITEM-8",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8",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4,6,18,40,46,50,53)", "plainTextFormattedCitation" : "(2,4,6,18,40,46,50,53)", "previouslyFormattedCitation" : "(2,4,6,18,40,46,50,53)" }, "properties" : { "noteIndex" : 0 }, "schema" : "https://github.com/citation-style-language/schema/raw/master/csl-citation.json" }</w:instrText>
            </w:r>
            <w:r w:rsidRPr="001739A7">
              <w:rPr>
                <w:rFonts w:ascii="Times New Roman" w:hAnsi="Times New Roman" w:cs="Times New Roman"/>
                <w:sz w:val="18"/>
                <w:szCs w:val="20"/>
              </w:rPr>
              <w:fldChar w:fldCharType="separate"/>
            </w:r>
            <w:r w:rsidRPr="001739A7">
              <w:rPr>
                <w:rFonts w:ascii="Times New Roman" w:hAnsi="Times New Roman" w:cs="Times New Roman"/>
                <w:noProof/>
                <w:sz w:val="18"/>
                <w:szCs w:val="20"/>
              </w:rPr>
              <w:t>(2,4,6,18,40,46,50,53)</w:t>
            </w:r>
            <w:r w:rsidRPr="001739A7">
              <w:rPr>
                <w:rFonts w:ascii="Times New Roman" w:hAnsi="Times New Roman" w:cs="Times New Roman"/>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5776+1G&gt;A</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t xml:space="preserve"> </w:t>
            </w:r>
            <w:proofErr w:type="gramStart"/>
            <w:r w:rsidRPr="001739A7">
              <w:rPr>
                <w:rFonts w:ascii="Times New Roman" w:hAnsi="Times New Roman" w:cs="Times New Roman"/>
                <w:sz w:val="18"/>
                <w:szCs w:val="20"/>
              </w:rPr>
              <w:t>p</w:t>
            </w:r>
            <w:proofErr w:type="gramEnd"/>
            <w:r w:rsidRPr="001739A7">
              <w:rPr>
                <w:rFonts w:ascii="Times New Roman" w:hAnsi="Times New Roman" w:cs="Times New Roman"/>
                <w:sz w:val="18"/>
                <w:szCs w:val="20"/>
              </w:rPr>
              <w:t xml:space="preserve">.(?) </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fldChar w:fldCharType="begin" w:fldLock="1"/>
            </w:r>
            <w:r w:rsidRPr="001739A7">
              <w:rPr>
                <w:rFonts w:ascii="Times New Roman" w:hAnsi="Times New Roman" w:cs="Times New Roman"/>
                <w:sz w:val="18"/>
                <w:szCs w:val="20"/>
              </w:rPr>
              <w:instrText>ADDIN CSL_CITATION { "citationItems" : [ { "id" : "ITEM-1", "itemData" : { "DOI" : "10.1002/humu.9524", "ISBN" : "1098-1004 (Electronic)", "ISSN" : "10597794", "PMID" : "18273898", "abstract" : "Usher syndrome type II (USH2) is an autosomal recessive disorder, characterised by moderate to severe high-frequency hearing impairment, normal balance function and progressive visual impairment due to retinitis pigmentosa. Usher syndrome type IIa, the most common subtype, is defined by mutations in the USH2A gene encoding a short and a recently discovered long usherin isoform comprising 21 and 73 exons, respectively. More than 120 different disease-causing mutations have been reported, however, most of the previous reports concern mutations restricted to exons 1-21 of the USH2A gene. To explore the spectrum of USH2A disease-causing mutations among Scandinavian USH2 cases, patients from 118 unrelated families of which 27 previously had been found to carry mutations in exons 1-21 were subjected to extensive DNA sequence analysis of the full size USH2A gene. Altogether, 122 USH2A DNA sequence alterations were identified of which 57 were predicted to be disease-causing, 7 were considered to be of uncertain pathogenicity and 58 were predicted to be benign variants. Of 36 novel pathogenic USH2A mutations 31 were located in exons 22-73, specific to the long isoform. USH2A mutations were identified in 89/118 (75.4%) families. In 79/89 (88.8%) of these families two pathogenic mutations were identified whereas in 10/89 (11.2%) families the second mutation remained unidentified. In 5/118 (4.2%) families the USH phenotype could be explained by mutations in the USH3A gene. The results presented here provide a comprehensive picture of the genetic aetiology of Usher syndrome type IIA in Scandinavia as it is known to date.", "author" : [ { "dropping-particle" : "", "family" : "Dreyer", "given" : "Bo", "non-dropping-particle" : "", "parse-names" : false, "suffix" : "" }, { "dropping-particle" : "", "family" : "Brox", "given" : "Vigdis", "non-dropping-particle" : "", "parse-names" : false, "suffix" : "" }, { "dropping-particle" : "", "family" : "Tranebj\u00e6rg", "given" : "Lisbeth", "non-dropping-particle" : "", "parse-names" : false, "suffix" : "" }, { "dropping-particle" : "", "family" : "Rosenberg", "given" : "Thomas", "non-dropping-particle" : "", "parse-names" : false, "suffix" : "" }, { "dropping-particle" : "", "family" : "Sadeghi", "given" : "Andr\u00e8 M.", "non-dropping-particle" : "", "parse-names" : false, "suffix" : "" }, { "dropping-particle" : "", "family" : "M\u00f6ller", "given" : "Claes", "non-dropping-particle" : "", "parse-names" : false, "suffix" : "" }, { "dropping-particle" : "", "family" : "Nilssen", "given" : "\u00d8ivind", "non-dropping-particle" : "", "parse-names" : false, "suffix" : "" } ], "container-title" : "Human Mutation", "id" : "ITEM-1", "issue" : "3", "issued" : { "date-parts" : [ [ "2008", "3" ] ] }, "page" : "451-451", "publisher" : "Wiley Subscription Services, Inc., A Wiley Company", "title" : "Spectrum of USH2A mutations in Scandinavian patients with Usher syndrome type II", "type" : "article-journal", "volume" : "29" }, "uris" : [ "http://www.mendeley.com/documents/?uuid=6845f94d-a324-351f-8545-3bdc0e5f6faa" ] }, { "id" : "ITEM-2", "itemData" : { "DOI" : "10.1167/iovs.08-2009", "ISBN" : "1552-5783 (Electronic)\\n0146-0404 (Linking)", "ISSN" : "1552-5783", "PMID" : "18641288", "abstract" : "PURPOSE: To estimate the mean rates of ocular function loss in patients with autosomal recessive retinitis pigmentosa due to USH2A mutations.\\n\\nMETHODS: In 125 patients with USH2A mutations, longitudinal regression was used to estimate mean rates of change in Snellen visual acuity, Goldmann visual field area (V4e white test light), and 30-Hz (cone) full-field electroretinogram amplitude. These rates were compared with those of previously studied cohorts with dominant retinitis pigmentosa due to RHO mutations and with X-linked retinitis pigmentosa due to RPGR mutations. Rates of change in patients with the Cys759Phe mutation, the USH2A mutation associated with nonsyndromic disease, were compared with rates of change in patients with the Glu767fs mutation, the most common USH2A mutation associated with Usher syndrome type II (i.e., retinitis pigmentosa and hearing loss).\\n\\nRESULTS: Mean annual exponential rates of decline for the USH2A patients were 2.6% for visual acuity, 7.0% for visual field area, and 13.2% for electroretinogram amplitude. The rate of acuity loss fell between the corresponding rates for the RHO and RPGR patients, whereas the rates for field and ERG amplitude loss were faster than those for the RHO and RPGR patients. No significant differences were found for patients with the Cys759Phe mutation versus patients with the Glu767fs mutation.\\n\\nCONCLUSIONS: On average, USH2A patients lose visual acuity faster than RHO patients and slower than RPGR patients. USH2A patients lose visual field and cone electroretinogram amplitude faster than patients with RHO or RPGR mutations. Patients with a nonsyndromic USH2A mutation have the same retinal disease course as patients with syndromic USH2A disease.", "author" : [ { "dropping-particle" : "", "family" : "Sandberg", "given" : "Michael A", "non-dropping-particle" : "", "parse-names" : false, "suffix" : "" }, { "dropping-particle" : "", "family" : "Rosner", "given" : "Bernard", "non-dropping-particle" : "", "parse-names" : false, "suffix" : "" }, { "dropping-particle" : "", "family" : "Weigel-DiFranco", "given" : "Carol", "non-dropping-particle" : "", "parse-names" : false, "suffix" : "" }, { "dropping-particle" : "", "family" : "McGee", "given" : "Terri L", "non-dropping-particle" : "", "parse-names" : false, "suffix" : "" }, { "dropping-particle" : "", "family" : "Dryja", "given" : "Thaddeus P", "non-dropping-particle" : "", "parse-names" : false, "suffix" : "" }, { "dropping-particle" : "", "family" : "Berson", "given" : "Eliot L", "non-dropping-particle" : "", "parse-names" : false, "suffix" : "" } ], "container-title" : "Investigative ophthalmology &amp; visual science", "id" : "ITEM-2", "issue" : "12", "issued" : { "date-parts" : [ [ "2008", "12" ] ] }, "page" : "5532-9", "publisher" : "NIH Public Access", "title" : "Disease course in patients with autosomal recessive retinitis pigmentosa due to the USH2A gene.", "type" : "article-journal", "volume" : "49" }, "uris" : [ "http://www.mendeley.com/documents/?uuid=6c3551a6-45c2-3ac8-95ce-b2ec54bf8fcb" ] }, { "id" : "ITEM-3", "itemData" : { "DOI" : "10.1167/iovs.09-4085", "ISBN" : "1552-5783 (Electronic)\\r0146-0404 (Linking)", "ISSN" : "01460404", "PMID" : "19683999", "abstract" : "PURPOSE The purpose of this study was to test the ability of the genotyping microarray for Usher syndrome (USH) to identify the mutations responsible for the disease in a cohort of 183 patients with USH. METHODS DNA from 183 patients with Usher syndrome from the Spanish population was analyzed using a genotyping microarray containing 429 previously identified disease-associated variants in eight USH genes. Mutations detected by the array were confirmed by direct sequencing. Haplotype analysis was also performed in families carrying common Spanish mutations. RESULTS The genotyping microarray identified 43 different variants, divided into 32 disease causative and 11 probably nonpathologic. Mutations were detected in 62 patients with USH (33.9%). According to the clinical classification of patients, pathologic variants were detected in 31.4% patients with USH1, 39.4% of with USH2, 22.2% with USH3 and 15.8% with unclassified Usher syndrome. Ninety-seven pathologic alleles were detected, corresponding to 26.5% of expected alleles. The USH2A mutations p.C3267R and p.T3571M were revealed as common in the Spanish population, and two major haplotypes linked to these mutations were observed. CONCLUSIONS The genotyping microarray is a robust, low-cost, rapid technique that is effective for the genetic study of patients with USH. However, it also indicates variants of unclear pathologic nature and detection failures have also been observed. Results must be confirmed by direct sequencing to avoid misdiagnosis, and continuous updates of the microarray should be performed to increase the efficiency and rate of detection of mutations.", "author" : [ { "dropping-particle" : "", "family" : "Jaijo", "given" : "Teresa", "non-dropping-particle" : "", "parse-names" : false, "suffix" : "" }, { "dropping-particle" : "", "family" : "Aller", "given" : "Elena", "non-dropping-particle" : "", "parse-names" : false, "suffix" : "" }, { "dropping-particle" : "", "family" : "Garc\u00eda-Garc\u00eda", "given" : "Gema", "non-dropping-particle" : "", "parse-names" : false, "suffix" : "" }, { "dropping-particle" : "", "family" : "Aparisi", "given" : "Mar\u00eda J.", "non-dropping-particle" : "", "parse-names" : false, "suffix" : "" }, { "dropping-particle" : "", "family" : "Berna", "given" : "Sara", "non-dropping-particle" : "", "parse-names" : false, "suffix" : "" }, { "dropping-particle" : "", "family" : "\u00c1vila-Fern\u00e1ndez", "given" : "Almudena", "non-dropping-particle" : "", "parse-names" : false, "suffix" : "" }, { "dropping-particle" : "", "family" : "Barrag\u00e1n", "given" : "Isabel", "non-dropping-particle" : "", "parse-names" : false, "suffix" : "" }, { "dropping-particle" : "", "family" : "Baiget", "given" : "Montserrat", "non-dropping-particle" : "", "parse-names" : false, "suffix" : "" }, { "dropping-particle" : "", "family" : "Ayuso", "given" : "Carmen", "non-dropping-particle" : "", "parse-names" : false, "suffix" : "" }, { "dropping-particle" : "", "family" : "Anti\u00f1olo", "given" : "Guillermo", "non-dropping-particle" : "", "parse-names" : false, "suffix" : "" }, { "dropping-particle" : "", "family" : "D\u00edaz-LLopis", "given" : "Manuel", "non-dropping-particle" : "", "parse-names" : false, "suffix" : "" }, { "dropping-particle" : "", "family" : "K\u00fclm", "given" : "Maigi", "non-dropping-particle" : "", "parse-names" : false, "suffix" : "" }, { "dropping-particle" : "", "family" : "Beneyto", "given" : "Magdalena", "non-dropping-particle" : "", "parse-names" : false, "suffix" : "" }, { "dropping-particle" : "", "family" : "N\u00e1jera", "given" : "Carmen", "non-dropping-particle" : "", "parse-names" : false, "suffix" : "" }, { "dropping-particle" : "", "family" : "Mill\u00e1n", "given" : "Jose M.", "non-dropping-particle" : "", "parse-names" : false, "suffix" : "" } ], "container-title" : "Investigative Ophthalmology and Visual Science", "id" : "ITEM-3", "issue" : "3", "issued" : { "date-parts" : [ [ "2010", "3", "1" ] ] }, "page" : "1311-1317", "publisher" : "The Association for Research in Vision and Ophthalmology", "title" : "Microarray-based mutation analysis of 183 Spanish families with Usher syndrome", "type" : "article-journal", "volume" : "51" }, "uris" : [ "http://www.mendeley.com/documents/?uuid=37bae99e-4dc4-319e-b294-99c6cf2b6f49" ] }, { "id" : "ITEM-4", "itemData" : { "DOI" : "10.1038/ejhg.2013.72", "ISBN" : "doi:10.1038/ejhg.2013.72", "ISSN" : "1018-4813", "PMID" : "23591405", "abstract" : "Hereditary retinal dystrophies (RD) constitute a group of blinding diseases that are characterized by clinical variability and pronounced genetic heterogeneity. The different forms of RD can be caused by mutations in &gt;100 genes, including &gt;1600 exons. Consequently, next generation sequencing (NGS) technologies are among the most promising approaches to identify mutations in RD. So far, NGS is not routinely used in gene diagnostics. We developed a diagnostic NGS pipeline to identify mutations in 170 genetically and clinically unselected RD patients. NGS was applied to 105 RD-associated genes. Underrepresented regions were examined by Sanger sequencing. The NGS approach was successfully established using cases with known sequence alterations. Depending on the initial clinical diagnosis, we identified likely causative mutations in 55% of retinitis pigmentosa and 80% of Bardet-Biedl or Usher syndrome cases. Seventy-one novel mutations in 40 genes were newly associated with RD. The genes USH2A, EYS, ABCA4, and RHO were more frequently affected than others. Occasionally, cases carried mutations in more than one RD-associated gene. In addition, we found possible dominant de-novo mutations in cases with sporadic RD, which implies consequences for counseling of patients and families. NGS-based mutation analyses are reliable and cost-efficient approaches in gene diagnostics of genetically heterogeneous diseases like RD.", "author" : [ { "dropping-particle" : "", "family" : "Gl\u00f6ckle", "given" : "Nicola", "non-dropping-particle" : "", "parse-names" : false, "suffix" : "" }, { "dropping-particle" : "", "family" : "Kohl", "given" : "Susanne", "non-dropping-particle" : "", "parse-names" : false, "suffix" : "" }, { "dropping-particle" : "", "family" : "Mohr", "given" : "Julia", "non-dropping-particle" : "", "parse-names" : false, "suffix" : "" }, { "dropping-particle" : "", "family" : "Scheurenbrand", "given" : "Tim", "non-dropping-particle" : "", "parse-names" : false, "suffix" : "" }, { "dropping-particle" : "", "family" : "Sprecher", "given" : "Andrea", "non-dropping-particle" : "", "parse-names" : false, "suffix" : "" }, { "dropping-particle" : "", "family" : "Weisschuh", "given" : "Nicole", "non-dropping-particle" : "", "parse-names" : false, "suffix" : "" }, { "dropping-particle" : "", "family" : "Bernd", "given" : "Antje", "non-dropping-particle" : "", "parse-names" : false, "suffix" : "" }, { "dropping-particle" : "", "family" : "Rudolph", "given" : "G\u00fcnther", "non-dropping-particle" : "", "parse-names" : false, "suffix" : "" }, { "dropping-particle" : "", "family" : "Schubach", "given" : "Max", "non-dropping-particle" : "", "parse-names" : false, "suffix" : "" }, { "dropping-particle" : "", "family" : "Poloschek", "given" : "Charlotte", "non-dropping-particle" : "", "parse-names" : false, "suffix" : "" }, { "dropping-particle" : "", "family" : "Zrenner", "given" : "Eberhart", "non-dropping-particle" : "", "parse-names" : false, "suffix" : "" }, { "dropping-particle" : "", "family" : "Biskup", "given" : "Saskia", "non-dropping-particle" : "", "parse-names" : false, "suffix" : "" }, { "dropping-particle" : "", "family" : "Berger", "given" : "Wolfgang", "non-dropping-particle" : "", "parse-names" : false, "suffix" : "" }, { "dropping-particle" : "", "family" : "Wissinger", "given" : "Bernd", "non-dropping-particle" : "", "parse-names" : false, "suffix" : "" }, { "dropping-particle" : "", "family" : "Neidhardt", "given" : "John", "non-dropping-particle" : "", "parse-names" : false, "suffix" : "" } ], "container-title" : "European Journal of Human Genetics", "id" : "ITEM-4", "issue" : "1", "issued" : { "date-parts" : [ [ "2014", "1", "17" ] ] }, "page" : "99-104", "publisher" : "Nature Publishing Group", "title" : "Panel-based next generation sequencing as a reliable and efficient technique to detect mutations in unselected patients with retinal dystrophies", "type" : "article-journal", "volume" : "22" }, "uris" : [ "http://www.mendeley.com/documents/?uuid=e9ae8644-b838-300a-8689-1cf260e8208d" ] }, { "id" : "ITEM-5", "itemData" : { "ISSN" : "1090-0535", "PMID" : "25558175", "abstract" : "PURPOSE: To analyze the spectrum of sequence variants in the MYO7A and USH2A genes in a group of Italian patients affected by Usher syndrome (USH).\\n\\nMETHODS: Thirty-six Italian patients with a diagnosis of USH were recruited. They received a standard ophthalmologic examination, visual field testing, optical coherence tomography (OCT) scan, and electrophysiological tests. Fluorescein angiography and fundus autofluorescence imaging were performed in selected cases. All the patients underwent an audiologic examination for the 0.25-8,000 Hz frequencies. Vestibular function was evaluated with specific tests. DNA samples were analyzed for sequence variants of the MYO7A gene (for USH1) and the USH2A gene (for USH2) with direct sequencing techniques. A few patients were analyzed for both genes.\\n\\nRESULTS: In the MYO7A gene, ten missense variants were found; three patients were compound heterozygous, and two were homozygous. Thirty-four USH2A gene variants were detected, including eight missense variants, nine nonsense variants, six splicing variants, and 11 duplications/deletions; 19 patients were compound heterozygous, and three were homozygous. Four MYO7A and 17 USH2A variants have already been described in the literature. Among the novel mutations there are four USH2A large deletions, detected with multiplex ligation dependent probe amplification (MLPA) technology. Two potentially pathogenic variants were found in 27 patients (75%). Affected patients showed variable clinical pictures without a clear genotype-phenotype correlation.\\n\\nCONCLUSIONS: Ten variants in the MYO7A gene and 34 variants in the USH2A gene were detected in Italian patients with USH at a high detection rate. A selective analysis of these genes may be valuable for molecular analysis, combining diagnostic efficiency with little time wastage and less resource consumption.", "author" : [ { "dropping-particle" : "", "family" : "Sodi", "given" : "Andrea", "non-dropping-particle" : "", "parse-names" : false, "suffix" : "" }, { "dropping-particle" : "", "family" : "Mariottini", "given" : "Alessandro", "non-dropping-particle" : "", "parse-names" : false, "suffix" : "" }, { "dropping-particle" : "", "family" : "Passerini", "given" : "Ilaria", "non-dropping-particle" : "", "parse-names" : false, "suffix" : "" }, { "dropping-particle" : "", "family" : "Murro", "given" : "Vittoria", "non-dropping-particle" : "", "parse-names" : false, "suffix" : "" }, { "dropping-particle" : "", "family" : "Tachyla", "given" : "Iryna", "non-dropping-particle" : "", "parse-names" : false, "suffix" : "" }, { "dropping-particle" : "", "family" : "Bianchi", "given" : "Benedetta", "non-dropping-particle" : "", "parse-names" : false, "suffix" : "" }, { "dropping-particle" : "", "family" : "Menchini", "given" : "Ugo", "non-dropping-particle" : "", "parse-names" : false, "suffix" : "" }, { "dropping-particle" : "", "family" : "Torricelli", "given" : "Francesca", "non-dropping-particle" : "", "parse-names" : false, "suffix" : "" } ], "container-title" : "Molecular vision", "id" : "ITEM-5", "issued" : { "date-parts" : [ [ "2014" ] ] }, "page" : "1717-31", "publisher" : "Emory University", "title" : "MYO7A and USH2A gene sequence variants in Italian patients with Usher syndrome.", "type" : "article-journal", "volume" : "20" }, "uris" : [ "http://www.mendeley.com/documents/?uuid=ce5fadc8-c63c-3516-9712-d53d9377ce7f" ] }, { "id" : "ITEM-6", "itemData" : { "DOI" : "10.1007/s00439-013-1381-5", "ISSN" : "0340-6717", "PMID" : "24154662", "abstract" : "Retinitis pigmentosa (RP) is a devastating form of retinal degeneration, with significant social and professional consequences. Molecular genetic information is invaluable for an accurate clinical diagnosis of RP due to its high genetic and clinical heterogeneity. Using a gene capture panel that covers 163 of the currently known retinal disease genes, including 48 RP genes, we performed a comprehensive molecular screening in a collection of 123 RP unsettled probands from a wide variety of ethnic backgrounds, including 113 unrelated simplex and 10 autosomal recessive RP (arRP) cases. As a result, 61 mutations were identified in 45 probands, including 38 novel pathogenic alleles. Interestingly, we observed that phenotype and genotype were not in full agreement in 21 probands. Among them, eight probands were clinically reassessed, resulting in refinement of clinical diagnoses for six of these patients. Finally, recessive mutations in CLN3 were identified in five retinal degeneration patients, including four RP probands and one cone-rod dystrophy patient, suggesting that CLN3 is a novel non-syndromic retinal disease gene. Collectively, our results underscore that, due to the high molecular and clinical heterogeneity of RP, comprehensive screening of all retinal disease genes is effective in identifying novel pathogenic mutations and provides an opportunity to discover new genotype-phenotype correlations. Information gained from this genetic screening will directly aid in patient diagnosis, prognosis, and treatment, as well as allowing appropriate family planning and counseling.", "author" : [ { "dropping-particle" : "", "family" : "Wang", "given" : "Feng", "non-dropping-particle" : "", "parse-names" : false, "suffix" : "" }, { "dropping-particle" : "", "family" : "Wang", "given" : "Hui", "non-dropping-particle" : "", "parse-names" : false, "suffix" : "" }, { "dropping-particle" : "", "family" : "Tuan", "given" : "Han-Fang", "non-dropping-particle" : "", "parse-names" : false, "suffix" : "" }, { "dropping-particle" : "", "family" : "Nguyen", "given" : "Duy H.", "non-dropping-particle" : "", "parse-names" : false, "suffix" : "" }, { "dropping-particle" : "", "family" : "Sun", "given" : "Vincent", "non-dropping-particle" : "", "parse-names" : false, "suffix" : "" }, { "dropping-particle" : "", "family" : "Keser", "given" : "Vafa", "non-dropping-particle" : "", "parse-names" : false, "suffix" : "" }, { "dropping-particle" : "", "family" : "Bowne", "given" : "Sara J.", "non-dropping-particle" : "", "parse-names" : false, "suffix" : "" }, { "dropping-particle" : "", "family" : "Sullivan", "given" : "Lori S.", "non-dropping-particle" : "", "parse-names" : false, "suffix" : "" }, { "dropping-particle" : "", "family" : "Luo", "given" : "Hongrong", "non-dropping-particle" : "", "parse-names" : false, "suffix" : "" }, { "dropping-particle" : "", "family" : "Zhao", "given" : "Ling", "non-dropping-particle" : "", "parse-names" : false, "suffix" : "" }, { "dropping-particle" : "", "family" : "Wang", "given" : "Xia", "non-dropping-particle" : "", "parse-names" : false, "suffix" : "" }, { "dropping-particle" : "", "family" : "Zaneveld", "given" : "Jacques E.", "non-dropping-particle" : "", "parse-names" : false, "suffix" : "" }, { "dropping-particle" : "", "family" : "Salvo", "given" : "Jason S.", "non-dropping-particle" : "", "parse-names" : false, "suffix" : "" }, { "dropping-particle" : "", "family" : "Siddiqui", "given" : "Sorath", "non-dropping-particle" : "", "parse-names" : false, "suffix" : "" }, { "dropping-particle" : "", "family" : "Mao", "given" : "Louise", "non-dropping-particle" : "", "parse-names" : false, "suffix" : "" }, { "dropping-particle" : "", "family" : "Wheaton", "given" : "Dianna K.", "non-dropping-particle" : "", "parse-names" : false, "suffix" : "" }, { "dropping-particle" : "", "family" : "Birch", "given" : "David G.", "non-dropping-particle" : "", "parse-names" : false, "suffix" : "" }, { "dropping-particle" : "", "family" : "Branham", "given" : "Kari E.", "non-dropping-particle" : "", "parse-names" : false, "suffix" : "" }, { "dropping-particle" : "", "family" : "Heckenlively", "given" : "John R.", "non-dropping-particle" : "", "parse-names" : false, "suffix" : "" }, { "dropping-particle" : "", "family" : "Wen", "given" : "Cindy", "non-dropping-particle" : "", "parse-names" : false, "suffix" : "" }, { "dropping-particle" : "", "family" : "Flagg", "given" : "Ken", "non-dropping-particle" : "", "parse-names" : false, "suffix" : "" }, { "dropping-particle" : "", "family" : "Ferreyra", "given" : "Henry", "non-dropping-particle" : "", "parse-names" : false, "suffix" : "" }, { "dropping-particle" : "", "family" : "Pei", "given" : "Jacqueline", "non-dropping-particle" : "", "parse-names" : false, "suffix" : "" }, { "dropping-particle" : "", "family" : "Khan", "given" : "Ayesha", "non-dropping-particle" : "", "parse-names" : false, "suffix" : "" }, { "dropping-particle" : "", "family" : "Ren", "given" : "Huanan", "non-dropping-particle" : "", "parse-names" : false, "suffix" : "" }, { "dropping-particle" : "", "family" : "Wang", "given" : "Keqing", "non-dropping-particle" : "", "parse-names" : false, "suffix" : "" }, { "dropping-particle" : "", "family" : "Lopez", "given" : "Irma", "non-dropping-particle" : "", "parse-names" : false, "suffix" : "" }, { "dropping-particle" : "", "family" : "Qamar", "given" : "Raheel", "non-dropping-particle" : "", "parse-names" : false, "suffix" : "" }, { "dropping-particle" : "", "family" : "Zenteno", "given" : "Juan C.", "non-dropping-particle" : "", "parse-names" : false, "suffix" : "" }, { "dropping-particle" : "", "family" : "Ayala-Ramirez", "given" : "Raul", "non-dropping-particle" : "", "parse-names" : false, "suffix" : "" }, { "dropping-particle" : "", "family" : "Buentello-Volante", "given" : "Beatriz", "non-dropping-particle" : "", "parse-names" : false, "suffix" : "" }, { "dropping-particle" : "", "family" : "Fu", "given" : "Qing", "non-dropping-particle" : "", "parse-names" : false, "suffix" : "" }, { "dropping-particle" : "", "family" : "Simpson", "given" : "David A.", "non-dropping-particle" : "", "parse-names" : false, "suffix" : "" }, { "dropping-particle" : "", "family" : "Li", "given" : "Yumei", "non-dropping-particle" : "", "parse-names" : false, "suffix" : "" }, { "dropping-particle" : "", "family" : "Sui", "given" : "Ruifang", "non-dropping-particle" : "", "parse-names" : false, "suffix" : "" }, { "dropping-particle" : "", "family" : "Silvestri", "given" : "Giuliana", "non-dropping-particle" : "", "parse-names" : false, "suffix" : "" }, { "dropping-particle" : "", "family" : "Daiger", "given" : "Stephen P.", "non-dropping-particle" : "", "parse-names" : false, "suffix" : "" }, { "dropping-particle" : "", "family" : "Koenekoop", "given" : "Robert K.", "non-dropping-particle" : "", "parse-names" : false, "suffix" : "" }, { "dropping-particle" : "", "family" : "Zhang", "given" : "Kang", "non-dropping-particle" : "", "parse-names" : false, "suffix" : "" }, { "dropping-particle" : "", "family" : "Chen", "given" : "Rui", "non-dropping-particle" : "", "parse-names" : false, "suffix" : "" } ], "container-title" : "Human Genetics", "id" : "ITEM-6", "issue" : "3", "issued" : { "date-parts" : [ [ "2014", "3", "24" ] ] }, "page" : "331-345", "title" : "Next generation sequencing-based molecular diagnosis of retinitis pigmentosa: identification of a novel genotype-phenotype correlation and clinical refinements", "type" : "article-journal", "volume" : "133" }, "uris" : [ "http://www.mendeley.com/documents/?uuid=2c889b1e-8326-3904-9c13-b62df95bd1c9" ] }, { "id" : "ITEM-7", "itemData" : { "DOI" : "10.1016/j.heares.2014.12.006", "ISSN" : "03785955", "abstract" : "Usher syndrome is an autosomal recessive disorder characterized by retinitis pigmentosa, sensorineural hearing loss and, in some cases, vestibular dysfunction. The disorder is clinically and genetically heterogeneous and, to date, mutations in 11 genes have been described. This finding makes difficult to get a precise molecular diagnosis and offer patients accurate genetic counselling. To overcome this problem and to increase our knowledge of the molecular basis of Usher syndrome, we designed a targeted resequencing custom panel. In a first validation step a series of 16 Italian patients with known molecular diagnosis were analysed and 31 out of 32 alleles were detected (97% of accuracy). After this step, 31 patients without a molecular diagnosis were enrolled in the study. Three out of them with an uncertain Usher diagnosis were excluded. One causative allele was detected in 24 out 28 patients (86%) while the presence of both causative alleles characterized 19 patients out 28 (68%). Sixteen novel and 27 known alleles were found in the following genes: USH2A (50%), MYO7A (7%), CDH23 (11%), PCDH15 (7%) and USH1G (2%). Overall, on the 44 patients the protocol was able to characterize 74 alleles out of 88 (84%). These results suggest that our panel is an effective approach for the genetic diagnosis of Usher syndrome leading to: 1) an accurate molecular diagnosis, 2) better genetic counselling, 3) more precise molecular epidemiology data fundamental for future interventional plans.", "author" : [ { "dropping-particle" : "", "family" : "Lenarduzzi", "given" : "S.", "non-dropping-particle" : "", "parse-names" : false, "suffix" : "" }, { "dropping-particle" : "", "family" : "Vozzi", "given" : "D.", "non-dropping-particle" : "", "parse-names" : false, "suffix" : "" }, { "dropping-particle" : "", "family" : "Morgan", "given" : "A.", "non-dropping-particle" : "", "parse-names" : false, "suffix" : "" }, { "dropping-particle" : "", "family" : "Rubinato", "given" : "E.", "non-dropping-particle" : "", "parse-names" : false, "suffix" : "" }, { "dropping-particle" : "", "family" : "D'Eustacchio", "given" : "A.", "non-dropping-particle" : "", "parse-names" : false, "suffix" : "" }, { "dropping-particle" : "", "family" : "Osland", "given" : "T.M.", "non-dropping-particle" : "", "parse-names" : false, "suffix" : "" }, { "dropping-particle" : "", "family" : "Rossi", "given" : "C.", "non-dropping-particle" : "", "parse-names" : false, "suffix" : "" }, { "dropping-particle" : "", "family" : "Graziano", "given" : "C.", "non-dropping-particle" : "", "parse-names" : false, "suffix" : "" }, { "dropping-particle" : "", "family" : "Castorina", "given" : "P.", "non-dropping-particle" : "", "parse-names" : false, "suffix" : "" }, { "dropping-particle" : "", "family" : "Ambrosetti", "given" : "U.", "non-dropping-particle" : "", "parse-names" : false, "suffix" : "" }, { "dropping-particle" : "", "family" : "Morgutti", "given" : "M.", "non-dropping-particle" : "", "parse-names" : false, "suffix" : "" }, { "dropping-particle" : "", "family" : "Girotto", "given" : "G.", "non-dropping-particle" : "", "parse-names" : false, "suffix" : "" } ], "container-title" : "Hearing Research", "id" : "ITEM-7", "issued" : { "date-parts" : [ [ "2015" ] ] }, "page" : "18-23", "title" : "Usher syndrome: An effective sequencing approach to establish a genetic and clinical diagnosis", "type" : "article-journal", "volume" : "320" }, "uris" : [ "http://www.mendeley.com/documents/?uuid=fceea3d1-fef6-3848-967e-952d6db21694" ] }, { "id" : "ITEM-8",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8",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9", "itemData" : { "DOI" : "10.1038/ejhg.2014.283", "ISBN" : "1476-5438 (Electronic)\\r1018-4813 (Linking)", "ISSN" : "1476-5438", "PMID" : "25649381", "abstract" : "Defects in USH2A cause both isolated retinal disease and Usher syndrome (ie, retinal disease and deafness). To gain insights into isolated/nonsyndromic USH2A retinopathy, we screened USH2A in 186 probands with recessive retinal disease and no hearing complaint in childhood (discovery cohort) and in 84 probands with recessive retinal disease (replication cohort). Detailed phenotyping, including retinal imaging and audiological assessment, was performed in individuals with two likely disease-causing USH2A variants. Further genetic testing, including screening for a deep-intronic disease-causing variant and large deletions/duplications, was performed in those with one likely disease-causing change. Overall, 23 of 186 probands (discovery cohort) were found to harbour two likely disease-causing variants in USH2A. Some of these variants were predominantly associated with nonsyndromic retinal degeneration ('retinal disease-specific'); these included the common c.2276 G&gt;T, p.(Cys759Phe) mutation and five additional variants: c.2802 T&gt;G, p.(Cys934Trp); c.10073 G&gt;A, p.(Cys3358Tyr); c.11156 G&gt;A, p.(Arg3719His); c.12295-3 T&gt;A; and c.12575 G&gt;A, p.(Arg4192His). An allelic hierarchy was observed in the discovery cohort and confirmed in the replication cohort. In nonsyndromic USH2A disease, retinopathy was consistent with retinitis pigmentosa and the audiological phenotype was variable. USH2A retinopathy is a common cause of nonsyndromic recessive retinal degeneration and has a different mutational spectrum to that observed in Usher syndrome. The following model is proposed: the presence of at least one 'retinal disease-specific' USH2A allele in a patient with USH2A-related disease results in the preservation of normal hearing. Careful genotype-phenotype studies such as this will become increasingly important, especially now that high-throughput sequencing is widely used in the clinical setting.", "author" : [ { "dropping-particle" : "", "family" : "Lenassi", "given" : "Eva", "non-dropping-particle" : "", "parse-names" : false, "suffix" : "" }, { "dropping-particle" : "", "family" : "Vincent", "given" : "Ajoy", "non-dropping-particle" : "", "parse-names" : false, "suffix" : "" }, { "dropping-particle" : "", "family" : "Li", "given" : "Zheng", "non-dropping-particle" : "", "parse-names" : false, "suffix" : "" }, { "dropping-particle" : "", "family" : "Saihan", "given" : "Zubin", "non-dropping-particle" : "", "parse-names" : false, "suffix" : "" }, { "dropping-particle" : "", "family" : "Coffey", "given" : "Alison J", "non-dropping-particle" : "", "parse-names" : false, "suffix" : "" }, { "dropping-particle" : "", "family" : "Steele-Stallard", "given" : "Heather B", "non-dropping-particle" : "", "parse-names" : false, "suffix" : "" }, { "dropping-particle" : "", "family" : "Moore", "given" : "Anthony T", "non-dropping-particle" : "", "parse-names" : false, "suffix" : "" }, { "dropping-particle" : "", "family" : "Steel", "given" : "Karen P", "non-dropping-particle" : "", "parse-names" : false, "suffix" : "" }, { "dropping-particle" : "", "family" : "Luxon", "given" : "Linda M", "non-dropping-particle" : "", "parse-names" : false, "suffix" : "" }, { "dropping-particle" : "", "family" : "H\u00e9on", "given" : "Elise", "non-dropping-particle" : "", "parse-names" : false, "suffix" : "" }, { "dropping-particle" : "", "family" : "Bitner-Glindzicz", "given" : "Maria", "non-dropping-particle" : "", "parse-names" : false, "suffix" : "" }, { "dropping-particle" : "", "family" : "Webster", "given" : "Andrew R", "non-dropping-particle" : "", "parse-names" : false, "suffix" : "" } ], "container-title" : "European journal of human genetics : EJHG", "id" : "ITEM-9", "issue" : "10", "issued" : { "date-parts" : [ [ "2015", "10", "4" ] ] }, "page" : "1318-27", "publisher" : "Nature Publishing Group", "title" : "A detailed clinical and molecular survey of subjects with nonsyndromic USH2A retinopathy reveals an allelic hierarchy of disease-causing variants.", "type" : "article-journal", "volume" : "23" }, "uris" : [ "http://www.mendeley.com/documents/?uuid=29ef1857-dfc5-3174-86cb-272195c89e57" ] } ], "mendeley" : { "formattedCitation" : "(4,5,7,29,32,33,39,45,49)", "plainTextFormattedCitation" : "(4,5,7,29,32,33,39,45,49)", "previouslyFormattedCitation" : "(4,5,7,29,32,33,39,45,49)" }, "properties" : { "noteIndex" : 0 }, "schema" : "https://github.com/citation-style-language/schema/raw/master/csl-citation.json" }</w:instrText>
            </w:r>
            <w:r w:rsidRPr="001739A7">
              <w:rPr>
                <w:rFonts w:ascii="Times New Roman" w:hAnsi="Times New Roman" w:cs="Times New Roman"/>
                <w:sz w:val="18"/>
                <w:szCs w:val="20"/>
              </w:rPr>
              <w:fldChar w:fldCharType="separate"/>
            </w:r>
            <w:r w:rsidRPr="001739A7">
              <w:rPr>
                <w:rFonts w:ascii="Times New Roman" w:hAnsi="Times New Roman" w:cs="Times New Roman"/>
                <w:noProof/>
                <w:sz w:val="18"/>
                <w:szCs w:val="20"/>
              </w:rPr>
              <w:t>(4,5,7,29,32,33,39,45,49)</w:t>
            </w:r>
            <w:r w:rsidRPr="001739A7">
              <w:rPr>
                <w:rFonts w:ascii="Times New Roman" w:hAnsi="Times New Roman" w:cs="Times New Roman"/>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4957C&gt;T</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t xml:space="preserve"> p.(Arg1653*)</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fldChar w:fldCharType="begin" w:fldLock="1"/>
            </w:r>
            <w:r w:rsidRPr="001739A7">
              <w:rPr>
                <w:rFonts w:ascii="Times New Roman" w:hAnsi="Times New Roman" w:cs="Times New Roman"/>
                <w:sz w:val="18"/>
                <w:szCs w:val="20"/>
              </w:rPr>
              <w:instrText>ADDIN CSL_CITATION { "citationItems" : [ { "id" : "ITEM-1", "itemData" : { "DOI" : "10.1002/humu.9524", "ISBN" : "1098-1004 (Electronic)", "ISSN" : "10597794", "PMID" : "18273898", "abstract" : "Usher syndrome type II (USH2) is an autosomal recessive disorder, characterised by moderate to severe high-frequency hearing impairment, normal balance function and progressive visual impairment due to retinitis pigmentosa. Usher syndrome type IIa, the most common subtype, is defined by mutations in the USH2A gene encoding a short and a recently discovered long usherin isoform comprising 21 and 73 exons, respectively. More than 120 different disease-causing mutations have been reported, however, most of the previous reports concern mutations restricted to exons 1-21 of the USH2A gene. To explore the spectrum of USH2A disease-causing mutations among Scandinavian USH2 cases, patients from 118 unrelated families of which 27 previously had been found to carry mutations in exons 1-21 were subjected to extensive DNA sequence analysis of the full size USH2A gene. Altogether, 122 USH2A DNA sequence alterations were identified of which 57 were predicted to be disease-causing, 7 were considered to be of uncertain pathogenicity and 58 were predicted to be benign variants. Of 36 novel pathogenic USH2A mutations 31 were located in exons 22-73, specific to the long isoform. USH2A mutations were identified in 89/118 (75.4%) families. In 79/89 (88.8%) of these families two pathogenic mutations were identified whereas in 10/89 (11.2%) families the second mutation remained unidentified. In 5/118 (4.2%) families the USH phenotype could be explained by mutations in the USH3A gene. The results presented here provide a comprehensive picture of the genetic aetiology of Usher syndrome type IIA in Scandinavia as it is known to date.", "author" : [ { "dropping-particle" : "", "family" : "Dreyer", "given" : "Bo", "non-dropping-particle" : "", "parse-names" : false, "suffix" : "" }, { "dropping-particle" : "", "family" : "Brox", "given" : "Vigdis", "non-dropping-particle" : "", "parse-names" : false, "suffix" : "" }, { "dropping-particle" : "", "family" : "Tranebj\u00e6rg", "given" : "Lisbeth", "non-dropping-particle" : "", "parse-names" : false, "suffix" : "" }, { "dropping-particle" : "", "family" : "Rosenberg", "given" : "Thomas", "non-dropping-particle" : "", "parse-names" : false, "suffix" : "" }, { "dropping-particle" : "", "family" : "Sadeghi", "given" : "Andr\u00e8 M.", "non-dropping-particle" : "", "parse-names" : false, "suffix" : "" }, { "dropping-particle" : "", "family" : "M\u00f6ller", "given" : "Claes", "non-dropping-particle" : "", "parse-names" : false, "suffix" : "" }, { "dropping-particle" : "", "family" : "Nilssen", "given" : "\u00d8ivind", "non-dropping-particle" : "", "parse-names" : false, "suffix" : "" } ], "container-title" : "Human Mutation", "id" : "ITEM-1", "issue" : "3", "issued" : { "date-parts" : [ [ "2008", "3" ] ] }, "page" : "451-451", "publisher" : "Wiley Subscription Services, Inc., A Wiley Company", "title" : "Spectrum of USH2A mutations in Scandinavian patients with Usher syndrome type II", "type" : "article-journal", "volume" : "29" }, "uris" : [ "http://www.mendeley.com/documents/?uuid=6845f94d-a324-351f-8545-3bdc0e5f6faa" ] }, { "id" : "ITEM-2",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2",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3",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3",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4",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4",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id" : "ITEM-5", "itemData" : { "DOI" : "10.1002/humu.22045", "ISBN" : "1098-1004 (Electronic)\\r1059-7794 (Linking)", "ISSN" : "10597794", "PMID" : "22334370", "abstract" : "Molecular diagnostics for patients with retinitis pigmentosa (RP) has been hampered by extreme genetic and clinical heterogeneity, with 52 causative genes known to date. Here, we developed a comprehensive next-generation sequencing (NGS) approach for the clinical molecular diagnostics of RP. All known inherited retinal disease genes (n = 111) were captured and simultaneously analyzed using NGS in 100 RP patients without a molecular diagnosis. A systematic data analysis pipeline was developed and validated to prioritize and predict the pathogenicity of all genetic variants identified in each patient, which enabled us to reduce the number of potential pathogenic variants from approximately 1,200 to zero to nine per patient. Subsequent segregation analysis and in silico predictions of pathogenicity resulted in a molecular diagnosis in 36 RP patients, comprising 27 recessive, six dominant, and three X-linked cases. Intriguingly, De novo mutations were present in at least three out of 28 isolated cases with causative mutations. This study demonstrates the enormous potential and clinical utility of NGS in molecular diagnosis of genetically heterogeneous diseases such as RP. De novo dominant mutations appear to play a significant role in patients with isolated RP, having major implications for genetic counselling.", "author" : [ { "dropping-particle" : "", "family" : "Neveling", "given" : "Kornelia", "non-dropping-particle" : "", "parse-names" : false, "suffix" : "" }, { "dropping-particle" : "", "family" : "Collin", "given" : "Rob W J", "non-dropping-particle" : "", "parse-names" : false, "suffix" : "" }, { "dropping-particle" : "", "family" : "Gilissen", "given" : "Christian", "non-dropping-particle" : "", "parse-names" : false, "suffix" : "" }, { "dropping-particle" : "", "family" : "Huet", "given" : "Ramon A C", "non-dropping-particle" : "Van", "parse-names" : false, "suffix" : "" }, { "dropping-particle" : "", "family" : "Visser", "given" : "Linda", "non-dropping-particle" : "", "parse-names" : false, "suffix" : "" }, { "dropping-particle" : "", "family" : "Kwint", "given" : "Michael P.", "non-dropping-particle" : "", "parse-names" : false, "suffix" : "" }, { "dropping-particle" : "", "family" : "Gijsen", "given" : "Sabine J.", "non-dropping-particle" : "", "parse-names" : false, "suffix" : "" }, { "dropping-particle" : "", "family" : "Zonneveld", "given" : "Marijke N.", "non-dropping-particle" : "", "parse-names" : false, "suffix" : "" }, { "dropping-particle" : "", "family" : "Wieskamp", "given" : "Nienke", "non-dropping-particle" : "", "parse-names" : false, "suffix" : "" }, { "dropping-particle" : "", "family" : "Ligt", "given" : "Joep", "non-dropping-particle" : "De", "parse-names" : false, "suffix" : "" }, { "dropping-particle" : "", "family" : "Siemiatkowska", "given" : "Anna M.", "non-dropping-particle" : "", "parse-names" : false, "suffix" : "" }, { "dropping-particle" : "", "family" : "Hoefsloot", "given" : "Lies H.", "non-dropping-particle" : "", "parse-names" : false, "suffix" : "" }, { "dropping-particle" : "", "family" : "Buckley", "given" : "Michael F.", "non-dropping-particle" : "", "parse-names" : false, "suffix" : "" }, { "dropping-particle" : "", "family" : "Kellner", "given" : "Ulrich", "non-dropping-particle" : "", "parse-names" : false, "suffix" : "" }, { "dropping-particle" : "", "family" : "Branham", "given" : "Kari E.", "non-dropping-particle" : "", "parse-names" : false, "suffix" : "" }, { "dropping-particle" : "", "family" : "Hollander", "given" : "Anneke I.", "non-dropping-particle" : "den", "parse-names" : false, "suffix" : "" }, { "dropping-particle" : "", "family" : "Hoischen", "given" : "Alexander", "non-dropping-particle" : "", "parse-names" : false, "suffix" : "" }, { "dropping-particle" : "", "family" : "Hoyng", "given" : "Carel", "non-dropping-particle" : "", "parse-names" : false, "suffix" : "" }, { "dropping-particle" : "", "family" : "Klevering", "given" : "B. Jeroen", "non-dropping-particle" : "", "parse-names" : false, "suffix" : "" }, { "dropping-particle" : "", "family" : "Born", "given" : "L. Ingeborgh", "non-dropping-particle" : "Van den", "parse-names" : false, "suffix" : "" }, { "dropping-particle" : "", "family" : "Veltman", "given" : "Joris A.", "non-dropping-particle" : "", "parse-names" : false, "suffix" : "" }, { "dropping-particle" : "", "family" : "Cremers", "given" : "Frans P M", "non-dropping-particle" : "", "parse-names" : false, "suffix" : "" }, { "dropping-particle" : "", "family" : "Scheffer", "given" : "Hans", "non-dropping-particle" : "", "parse-names" : false, "suffix" : "" } ], "container-title" : "Human Mutation", "id" : "ITEM-5", "issue" : "6", "issued" : { "date-parts" : [ [ "2012", "6" ] ] }, "page" : "963-972", "title" : "Next-generation genetic testing for retinitis pigmentosa", "type" : "article-journal", "volume" : "33" }, "uris" : [ "http://www.mendeley.com/documents/?uuid=c8294668-2a03-35d6-b15f-b312fb10a138" ] } ], "mendeley" : { "formattedCitation" : "(18,23,27,33,39)", "plainTextFormattedCitation" : "(18,23,27,33,39)", "previouslyFormattedCitation" : "(18,23,27,33,39)" }, "properties" : { "noteIndex" : 0 }, "schema" : "https://github.com/citation-style-language/schema/raw/master/csl-citation.json" }</w:instrText>
            </w:r>
            <w:r w:rsidRPr="001739A7">
              <w:rPr>
                <w:rFonts w:ascii="Times New Roman" w:hAnsi="Times New Roman" w:cs="Times New Roman"/>
                <w:sz w:val="18"/>
                <w:szCs w:val="20"/>
              </w:rPr>
              <w:fldChar w:fldCharType="separate"/>
            </w:r>
            <w:r w:rsidRPr="001739A7">
              <w:rPr>
                <w:rFonts w:ascii="Times New Roman" w:hAnsi="Times New Roman" w:cs="Times New Roman"/>
                <w:noProof/>
                <w:sz w:val="18"/>
                <w:szCs w:val="20"/>
              </w:rPr>
              <w:t>(18,23,27,33,39)</w:t>
            </w:r>
            <w:r w:rsidRPr="001739A7">
              <w:rPr>
                <w:rFonts w:ascii="Times New Roman" w:hAnsi="Times New Roman" w:cs="Times New Roman"/>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486-14G&gt;A</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t xml:space="preserve"> p.?</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sz w:val="18"/>
                <w:szCs w:val="20"/>
              </w:rPr>
            </w:pPr>
            <w:r w:rsidRPr="001739A7">
              <w:rPr>
                <w:rFonts w:ascii="Times New Roman" w:hAnsi="Times New Roman" w:cs="Times New Roman"/>
                <w:sz w:val="18"/>
                <w:szCs w:val="20"/>
              </w:rPr>
              <w:fldChar w:fldCharType="begin" w:fldLock="1"/>
            </w:r>
            <w:r w:rsidRPr="001739A7">
              <w:rPr>
                <w:rFonts w:ascii="Times New Roman" w:hAnsi="Times New Roman" w:cs="Times New Roman"/>
                <w:sz w:val="18"/>
                <w:szCs w:val="20"/>
              </w:rPr>
              <w:instrText>ADDIN CSL_CITATION { "citationItems" : [ { "id" : "ITEM-1", "itemData" : { "DOI" : "10.1002/humu.21193", "ISSN" : "1098-1004", "PMID" : "20052763", "abstract" : "Molecular diagnosis in Usher syndrome type 1 and 2 patients led to the identification of 21 sequence variations located in noncanonical positions of splice sites in MYO7A, CDH23, USH1C, and USH2A genes. To establish experimentally the splicing pattern of these substitutions, whose impact on splicing is not always predictable by available softwares, ex vivo splicing assays were performed. The branch-point mapping strategy was also used to investigate further a putative branch-point mutation in USH2A intron 43. Aberrant splicing was demonstrated for 16 of the 21 (76.2%) tested sequence variations. The mutations resulted more frequently in activation of a nearby cryptic splice site or use of a de novo splice site than exon skipping (37.5%). This study allowed the reclassification as splicing mutations of one silent (c.7872G&gt;A (p.Glu2624Glu) in CDH23) and four missense mutations (c.2993G&gt;A (p.Arg998Lys) in USH2A, c.592G&gt;A (p.Ala198Thr), c.3503G&gt;C [p.Arg1168Pro], c.5944G&gt;A (p.Gly1982Arg) in MYO7A), whereas it provided clues about a role in structure/function in four other cases: c.802G&gt;A (p.Gly268Arg), c.653T&gt;A (p.Val218Glu) (USH2A), and c.397C&gt;T (p.His133Tyr), c.3502C&gt;T (p.Arg1168Trp) (MYO7A). Our data provide insights into the contribution of splicing mutations in Usher genes and illustrate the need to define accurately their splicing outcome for diagnostic purposes.", "author" : [ { "dropping-particle" : "", "family" : "Gu\u00e9dard-M\u00e9reuze", "given" : "Sandie", "non-dropping-particle" : "Le", "parse-names" : false, "suffix" : "" }, { "dropping-particle" : "", "family" : "Vach\u00e9", "given" : "Christel", "non-dropping-particle" : "", "parse-names" : false, "suffix" : "" }, { "dropping-particle" : "", "family" : "Baux", "given" : "David", "non-dropping-particle" : "", "parse-names" : false, "suffix" : "" }, { "dropping-particle" : "", "family" : "Faug\u00e8re", "given" : "Val\u00e9rie", "non-dropping-particle" : "", "parse-names" : false, "suffix" : "" }, { "dropping-particle" : "", "family" : "Larrieu", "given" : "Lise", "non-dropping-particle" : "", "parse-names" : false, "suffix" : "" }, { "dropping-particle" : "", "family" : "Abadie", "given" : "Caroline", "non-dropping-particle" : "", "parse-names" : false, "suffix" : "" }, { "dropping-particle" : "", "family" : "Janecke", "given" : "Andreas", "non-dropping-particle" : "", "parse-names" : false, "suffix" : "" }, { "dropping-particle" : "", "family" : "Claustres", "given" : "Mireille", "non-dropping-particle" : "", "parse-names" : false, "suffix" : "" }, { "dropping-particle" : "", "family" : "Roux", "given" : "Anne-Fran\u00e7oise", "non-dropping-particle" : "", "parse-names" : false, "suffix" : "" }, { "dropping-particle" : "", "family" : "Tuffery-Giraud", "given" : "Sylvie", "non-dropping-particle" : "", "parse-names" : false, "suffix" : "" } ], "container-title" : "Human mutation", "id" : "ITEM-1", "issue" : "3", "issued" : { "date-parts" : [ [ "2010", "3" ] ] }, "page" : "347-55", "title" : "Ex vivo splicing assays of mutations at noncanonical positions of splice sites in USHER genes.", "type" : "article-journal", "volume" : "31" }, "uris" : [ "http://www.mendeley.com/documents/?uuid=24f626c2-7399-39dc-b633-7e270e4ace7b" ] }, { "id" : "ITEM-2",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2",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3", "itemData" : { "DOI" : "10.1002/humu.22045", "ISBN" : "1098-1004 (Electronic)\\r1059-7794 (Linking)", "ISSN" : "10597794", "PMID" : "22334370", "abstract" : "Molecular diagnostics for patients with retinitis pigmentosa (RP) has been hampered by extreme genetic and clinical heterogeneity, with 52 causative genes known to date. Here, we developed a comprehensive next-generation sequencing (NGS) approach for the clinical molecular diagnostics of RP. All known inherited retinal disease genes (n = 111) were captured and simultaneously analyzed using NGS in 100 RP patients without a molecular diagnosis. A systematic data analysis pipeline was developed and validated to prioritize and predict the pathogenicity of all genetic variants identified in each patient, which enabled us to reduce the number of potential pathogenic variants from approximately 1,200 to zero to nine per patient. Subsequent segregation analysis and in silico predictions of pathogenicity resulted in a molecular diagnosis in 36 RP patients, comprising 27 recessive, six dominant, and three X-linked cases. Intriguingly, De novo mutations were present in at least three out of 28 isolated cases with causative mutations. This study demonstrates the enormous potential and clinical utility of NGS in molecular diagnosis of genetically heterogeneous diseases such as RP. De novo dominant mutations appear to play a significant role in patients with isolated RP, having major implications for genetic counselling.", "author" : [ { "dropping-particle" : "", "family" : "Neveling", "given" : "Kornelia", "non-dropping-particle" : "", "parse-names" : false, "suffix" : "" }, { "dropping-particle" : "", "family" : "Collin", "given" : "Rob W J", "non-dropping-particle" : "", "parse-names" : false, "suffix" : "" }, { "dropping-particle" : "", "family" : "Gilissen", "given" : "Christian", "non-dropping-particle" : "", "parse-names" : false, "suffix" : "" }, { "dropping-particle" : "", "family" : "Huet", "given" : "Ramon A C", "non-dropping-particle" : "Van", "parse-names" : false, "suffix" : "" }, { "dropping-particle" : "", "family" : "Visser", "given" : "Linda", "non-dropping-particle" : "", "parse-names" : false, "suffix" : "" }, { "dropping-particle" : "", "family" : "Kwint", "given" : "Michael P.", "non-dropping-particle" : "", "parse-names" : false, "suffix" : "" }, { "dropping-particle" : "", "family" : "Gijsen", "given" : "Sabine J.", "non-dropping-particle" : "", "parse-names" : false, "suffix" : "" }, { "dropping-particle" : "", "family" : "Zonneveld", "given" : "Marijke N.", "non-dropping-particle" : "", "parse-names" : false, "suffix" : "" }, { "dropping-particle" : "", "family" : "Wieskamp", "given" : "Nienke", "non-dropping-particle" : "", "parse-names" : false, "suffix" : "" }, { "dropping-particle" : "", "family" : "Ligt", "given" : "Joep", "non-dropping-particle" : "De", "parse-names" : false, "suffix" : "" }, { "dropping-particle" : "", "family" : "Siemiatkowska", "given" : "Anna M.", "non-dropping-particle" : "", "parse-names" : false, "suffix" : "" }, { "dropping-particle" : "", "family" : "Hoefsloot", "given" : "Lies H.", "non-dropping-particle" : "", "parse-names" : false, "suffix" : "" }, { "dropping-particle" : "", "family" : "Buckley", "given" : "Michael F.", "non-dropping-particle" : "", "parse-names" : false, "suffix" : "" }, { "dropping-particle" : "", "family" : "Kellner", "given" : "Ulrich", "non-dropping-particle" : "", "parse-names" : false, "suffix" : "" }, { "dropping-particle" : "", "family" : "Branham", "given" : "Kari E.", "non-dropping-particle" : "", "parse-names" : false, "suffix" : "" }, { "dropping-particle" : "", "family" : "Hollander", "given" : "Anneke I.", "non-dropping-particle" : "den", "parse-names" : false, "suffix" : "" }, { "dropping-particle" : "", "family" : "Hoischen", "given" : "Alexander", "non-dropping-particle" : "", "parse-names" : false, "suffix" : "" }, { "dropping-particle" : "", "family" : "Hoyng", "given" : "Carel", "non-dropping-particle" : "", "parse-names" : false, "suffix" : "" }, { "dropping-particle" : "", "family" : "Klevering", "given" : "B. Jeroen", "non-dropping-particle" : "", "parse-names" : false, "suffix" : "" }, { "dropping-particle" : "", "family" : "Born", "given" : "L. Ingeborgh", "non-dropping-particle" : "Van den", "parse-names" : false, "suffix" : "" }, { "dropping-particle" : "", "family" : "Veltman", "given" : "Joris A.", "non-dropping-particle" : "", "parse-names" : false, "suffix" : "" }, { "dropping-particle" : "", "family" : "Cremers", "given" : "Frans P M", "non-dropping-particle" : "", "parse-names" : false, "suffix" : "" }, { "dropping-particle" : "", "family" : "Scheffer", "given" : "Hans", "non-dropping-particle" : "", "parse-names" : false, "suffix" : "" } ], "container-title" : "Human Mutation", "id" : "ITEM-3", "issue" : "6", "issued" : { "date-parts" : [ [ "2012", "6" ] ] }, "page" : "963-972", "title" : "Next-generation genetic testing for retinitis pigmentosa", "type" : "article-journal", "volume" : "33" }, "uris" : [ "http://www.mendeley.com/documents/?uuid=c8294668-2a03-35d6-b15f-b312fb10a138" ] }, { "id" : "ITEM-4",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4",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id" : "ITEM-5", "itemData" : { "DOI" : "10.1038/jhg.2014.65", "ISSN" : "1434-5161", "author" : [ { "dropping-particle" : "", "family" : "Zhao", "given" : "Yang", "non-dropping-particle" : "", "parse-names" : false, "suffix" : "" }, { "dropping-particle" : "", "family" : "Hosono", "given" : "Katsuhiro", "non-dropping-particle" : "", "parse-names" : false, "suffix" : "" }, { "dropping-particle" : "", "family" : "Suto", "given" : "Kimiko", "non-dropping-particle" : "", "parse-names" : false, "suffix" : "" }, { "dropping-particle" : "", "family" : "Ishigami", "given" : "Chie", "non-dropping-particle" : "", "parse-names" : false, "suffix" : "" }, { "dropping-particle" : "", "family" : "Arai", "given" : "Yuuki", "non-dropping-particle" : "", "parse-names" : false, "suffix" : "" }, { "dropping-particle" : "", "family" : "Hikoya", "given" : "Akiko", "non-dropping-particle" : "", "parse-names" : false, "suffix" : "" }, { "dropping-particle" : "", "family" : "Hirami", "given" : "Yasuhiko", "non-dropping-particle" : "", "parse-names" : false, "suffix" : "" }, { "dropping-particle" : "", "family" : "Ohtsubo", "given" : "Masafumi", "non-dropping-particle" : "", "parse-names" : false, "suffix" : "" }, { "dropping-particle" : "", "family" : "Ueno", "given" : "Shinji", "non-dropping-particle" : "", "parse-names" : false, "suffix" : "" }, { "dropping-particle" : "", "family" : "Terasaki", "given" : "Hiroko", "non-dropping-particle" : "", "parse-names" : false, "suffix" : "" }, { "dropping-particle" : "", "family" : "Sato", "given" : "Miho", "non-dropping-particle" : "", "parse-names" : false, "suffix" : "" }, { "dropping-particle" : "", "family" : "Nakanishi", "given" : "Hiroshi", "non-dropping-particle" : "", "parse-names" : false, "suffix" : "" }, { "dropping-particle" : "", "family" : "Endo", "given" : "Shiori", "non-dropping-particle" : "", "parse-names" : false, "suffix" : "" }, { "dropping-particle" : "", "family" : "Mizuta", "given" : "Kunihiro", "non-dropping-particle" : "", "parse-names" : false, "suffix" : "" }, { "dropping-particle" : "", "family" : "Mineta", "given" : "Hiroyuki", "non-dropping-particle" : "", "parse-names" : false, "suffix" : "" }, { "dropping-particle" : "", "family" : "Kondo", "given" : "Mineo", "non-dropping-particle" : "", "parse-names" : false, "suffix" : "" }, { "dropping-particle" : "", "family" : "Takahashi", "given" : "Masayo", "non-dropping-particle" : "", "parse-names" : false, "suffix" : "" }, { "dropping-particle" : "", "family" : "Minoshima", "given" : "Shinsei", "non-dropping-particle" : "", "parse-names" : false, "suffix" : "" }, { "dropping-particle" : "", "family" : "Hotta", "given" : "Yoshihiro", "non-dropping-particle" : "", "parse-names" : false, "suffix" : "" } ], "container-title" : "Journal of Human Genetics", "id" : "ITEM-5", "issue" : "9", "issued" : { "date-parts" : [ [ "2014", "9" ] ] }, "page" : "521-528", "publisher" : "Nature Publishing Group", "title" : "The first USH2A mutation analysis of Japanese autosomal recessive retinitis pigmentosa patients: a totally different mutation profile with the lack of frequent mutations found in Caucasian patients", "type" : "article-journal", "volume" : "59" }, "uris" : [ "http://www.mendeley.com/documents/?uuid=bf1970b4-f6d3-3bc5-9f9a-1401e2bb934b" ] } ], "mendeley" : { "formattedCitation" : "(18,23,27,53,57)", "plainTextFormattedCitation" : "(18,23,27,53,57)", "previouslyFormattedCitation" : "(18,23,27,53,57)" }, "properties" : { "noteIndex" : 0 }, "schema" : "https://github.com/citation-style-language/schema/raw/master/csl-citation.json" }</w:instrText>
            </w:r>
            <w:r w:rsidRPr="001739A7">
              <w:rPr>
                <w:rFonts w:ascii="Times New Roman" w:hAnsi="Times New Roman" w:cs="Times New Roman"/>
                <w:sz w:val="18"/>
                <w:szCs w:val="20"/>
              </w:rPr>
              <w:fldChar w:fldCharType="separate"/>
            </w:r>
            <w:r w:rsidRPr="001739A7">
              <w:rPr>
                <w:rFonts w:ascii="Times New Roman" w:hAnsi="Times New Roman" w:cs="Times New Roman"/>
                <w:noProof/>
                <w:sz w:val="18"/>
                <w:szCs w:val="20"/>
              </w:rPr>
              <w:t>(18,23,27,53,57)</w:t>
            </w:r>
            <w:r w:rsidRPr="001739A7">
              <w:rPr>
                <w:rFonts w:ascii="Times New Roman" w:hAnsi="Times New Roman" w:cs="Times New Roman"/>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4732C&gt;T</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Arg1578Cys)</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1",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2",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2",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id" : "ITEM-3",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3",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18,22,27)", "plainTextFormattedCitation" : "(18,22,27)", "previouslyFormattedCitation" : "(18,22,27)"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18,22,27)</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4645C&gt;T</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Arg1549*)</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1",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2",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2",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id" : "ITEM-3", "itemData" : { "DOI" : "10.1167/iovs.08-2009", "ISBN" : "1552-5783 (Electronic)\\n0146-0404 (Linking)", "ISSN" : "1552-5783", "PMID" : "18641288", "abstract" : "PURPOSE: To estimate the mean rates of ocular function loss in patients with autosomal recessive retinitis pigmentosa due to USH2A mutations.\\n\\nMETHODS: In 125 patients with USH2A mutations, longitudinal regression was used to estimate mean rates of change in Snellen visual acuity, Goldmann visual field area (V4e white test light), and 30-Hz (cone) full-field electroretinogram amplitude. These rates were compared with those of previously studied cohorts with dominant retinitis pigmentosa due to RHO mutations and with X-linked retinitis pigmentosa due to RPGR mutations. Rates of change in patients with the Cys759Phe mutation, the USH2A mutation associated with nonsyndromic disease, were compared with rates of change in patients with the Glu767fs mutation, the most common USH2A mutation associated with Usher syndrome type II (i.e., retinitis pigmentosa and hearing loss).\\n\\nRESULTS: Mean annual exponential rates of decline for the USH2A patients were 2.6% for visual acuity, 7.0% for visual field area, and 13.2% for electroretinogram amplitude. The rate of acuity loss fell between the corresponding rates for the RHO and RPGR patients, whereas the rates for field and ERG amplitude loss were faster than those for the RHO and RPGR patients. No significant differences were found for patients with the Cys759Phe mutation versus patients with the Glu767fs mutation.\\n\\nCONCLUSIONS: On average, USH2A patients lose visual acuity faster than RHO patients and slower than RPGR patients. USH2A patients lose visual field and cone electroretinogram amplitude faster than patients with RHO or RPGR mutations. Patients with a nonsyndromic USH2A mutation have the same retinal disease course as patients with syndromic USH2A disease.", "author" : [ { "dropping-particle" : "", "family" : "Sandberg", "given" : "Michael A", "non-dropping-particle" : "", "parse-names" : false, "suffix" : "" }, { "dropping-particle" : "", "family" : "Rosner", "given" : "Bernard", "non-dropping-particle" : "", "parse-names" : false, "suffix" : "" }, { "dropping-particle" : "", "family" : "Weigel-DiFranco", "given" : "Carol", "non-dropping-particle" : "", "parse-names" : false, "suffix" : "" }, { "dropping-particle" : "", "family" : "McGee", "given" : "Terri L", "non-dropping-particle" : "", "parse-names" : false, "suffix" : "" }, { "dropping-particle" : "", "family" : "Dryja", "given" : "Thaddeus P", "non-dropping-particle" : "", "parse-names" : false, "suffix" : "" }, { "dropping-particle" : "", "family" : "Berson", "given" : "Eliot L", "non-dropping-particle" : "", "parse-names" : false, "suffix" : "" } ], "container-title" : "Investigative ophthalmology &amp; visual science", "id" : "ITEM-3", "issue" : "12", "issued" : { "date-parts" : [ [ "2008", "12" ] ] }, "page" : "5532-9", "publisher" : "NIH Public Access", "title" : "Disease course in patients with autosomal recessive retinitis pigmentosa due to the USH2A gene.", "type" : "article-journal", "volume" : "49" }, "uris" : [ "http://www.mendeley.com/documents/?uuid=6c3551a6-45c2-3ac8-95ce-b2ec54bf8fcb" ] }, { "id" : "ITEM-4", "itemData" : { "DOI" : "10.1136/jmg.2009.075143", "ISBN" : "1468-6244 (Electronic)\\r0022-2593 (Linking)", "ISSN" : "1468-6244", "PMID" : "20507924", "abstract" : "BACKGROUND: Usher syndrome type II (USH2) is an autosomal recessive disorder characterised by retinitis pigmentosa (RP) and mild to moderate sensorineural hearing loss. Mutations in the USH2A gene are the most common cause of USH2 and are also a cause of some forms of RP without hearing loss (ie, non-syndromic RP). The USH2A gene was initially identified as a transcript comprised of 21 exons but subsequently a longer isoform containing 72 exons was identified.\\n\\nMETHODS: The 51 exons unique to the long isoform of USH2A were screened for mutations among a core set of 108 patients diagnosed with USH2 and 80 patients with non-syndromic RP who were all included in a previously reported screen of the short isoform of USH2A. For several exons, additional patients were screened.\\n\\nRESULTS: In total, 35 deleterious mutations were identified including 17 nonsense mutations, 9 frameshift mutations, 5 splice-site mutations, and 4 small in-frame deletions or insertions. Twenty-seven mutations were novel. In addition, 65 rare missense changes were identified. A method of classifying the deleterious effect of the missense changes was developed using the summed results of four different mutation assessment algorithms, SIFT, pMUT, PolyPhen, and AGVGD. This system classified 8 of the 65 changes as 'likely deleterious' and 9 as 'possibly deleterious'.\\n\\nCONCLUSION: At least one mutation was identified in 57-63% of USH2 cases and 19-23% of cases of non-syndromic recessive RP (calculated without and including probable/possible deleterious changes) thus supporting that USH2A is the most common known cause of RP in the USA.", "author" : [ { "dropping-particle" : "", "family" : "McGee", "given" : "Terri L", "non-dropping-particle" : "", "parse-names" : false, "suffix" : "" }, { "dropping-particle" : "", "family" : "Seyedahmadi", "given" : "Babak Jian", "non-dropping-particle" : "", "parse-names" : false, "suffix" : "" }, { "dropping-particle" : "", "family" : "Sweeney", "given" : "Meredith O", "non-dropping-particle" : "", "parse-names" : false, "suffix" : "" }, { "dropping-particle" : "", "family" : "Dryja", "given" : "Thaddeus P", "non-dropping-particle" : "", "parse-names" : false, "suffix" : "" }, { "dropping-particle" : "", "family" : "Berson", "given" : "Eliot L", "non-dropping-particle" : "", "parse-names" : false, "suffix" : "" } ], "container-title" : "Journal of medical genetics", "id" : "ITEM-4", "issue" : "7", "issued" : { "date-parts" : [ [ "2010", "7" ] ] }, "page" : "499-506", "publisher" : "BMJ Publishing Group Ltd", "title" : "Novel mutations in the long isoform of the USH2A gene in patients with Usher syndrome type II or non-syndromic retinitis pigmentosa.", "type" : "article-journal", "volume" : "47" }, "uris" : [ "http://www.mendeley.com/documents/?uuid=5a3a5d04-d51c-3dcb-98e0-0a8b5964a49f" ] }, { "id" : "ITEM-5",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5",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id" : "ITEM-6", "itemData" : { "DOI" : "10.1186/1750-1172-6-65", "ISBN" : "1750-1172", "ISSN" : "1750-1172", "PMID" : "22004887", "abstract" : "BACKGROUND: Usher Syndrome type II (USH2) is an autosomal recessive disorder, characterized by moderate to severe hearing impairment and retinitis pigmentosa (RP). Among the three genes implicated, mutations in the USH2A gene account for 74-90% of the USH2 cases.\\n\\nMETHODS: To identify the genetic cause of the disease and determine the frequency of USH2A mutations in a cohort of 88 unrelated USH Spanish patients, we carried out a mutation screening of the 72 coding exons of this gene by direct sequencing. Moreover, we performed functional minigene studies for those changes that were predicted to affect splicing.\\n\\nRESULTS: As a result, a total of 144 DNA sequence variants were identified. Based upon previous studies, allele frequencies, segregation analysis, bioinformatics' predictions and in vitro experiments, 37 variants (23 of them novel) were classified as pathogenic mutations.\\n\\nCONCLUSIONS: This report provide a wide spectrum of USH2A mutations and clinical features, including atypical Usher syndrome phenotypes resembling Usher syndrome type I. Considering only the patients clearly diagnosed with Usher syndrome type II, and results obtained in this and previous studies, we can state that mutations in USH2A are responsible for 76.1% of USH2 disease in patients of Spanish origin.", "author" : [ { "dropping-particle" : "", "family" : "Garc\u00eda-Garc\u00eda", "given" : "Gema", "non-dropping-particle" : "", "parse-names" : false, "suffix" : "" }, { "dropping-particle" : "", "family" : "Aparisi", "given" : "Maria J", "non-dropping-particle" : "", "parse-names" : false, "suffix" : "" }, { "dropping-particle" : "", "family" : "Jaijo", "given" : "Teresa", "non-dropping-particle" : "", "parse-names" : false, "suffix" : "" }, { "dropping-particle" : "", "family" : "Rodrigo", "given" : "Regina", "non-dropping-particle" : "", "parse-names" : false, "suffix" : "" }, { "dropping-particle" : "", "family" : "Leon", "given" : "Ana M", "non-dropping-particle" : "", "parse-names" : false, "suffix" : "" }, { "dropping-particle" : "", "family" : "Avila-Fernandez", "given" : "Almudena", "non-dropping-particle" : "", "parse-names" : false, "suffix" : "" }, { "dropping-particle" : "", "family" : "Blanco-Kelly", "given" : "Fiona", "non-dropping-particle" : "", "parse-names" : false, "suffix" : "" }, { "dropping-particle" : "", "family" : "Bernal", "given" : "Sara", "non-dropping-particle" : "", "parse-names" : false, "suffix" : "" }, { "dropping-particle" : "", "family" : "Navarro", "given" : "Rafael", "non-dropping-particle" : "", "parse-names" : false, "suffix" : "" }, { "dropping-particle" : "", "family" : "Diaz-Llopis", "given" : "Manuel", "non-dropping-particle" : "", "parse-names" : false, "suffix" : "" }, { "dropping-particle" : "", "family" : "Baiget", "given" : "Montserrat", "non-dropping-particle" : "", "parse-names" : false, "suffix" : "" }, { "dropping-particle" : "", "family" : "Ayuso", "given" : "Carmen", "non-dropping-particle" : "", "parse-names" : false, "suffix" : "" }, { "dropping-particle" : "", "family" : "Millan", "given" : "Jose M", "non-dropping-particle" : "", "parse-names" : false, "suffix" : "" }, { "dropping-particle" : "", "family" : "Aller", "given" : "Elena", "non-dropping-particle" : "", "parse-names" : false, "suffix" : "" } ], "container-title" : "Orphanet journal of rare diseases", "id" : "ITEM-6", "issued" : { "date-parts" : [ [ "2011" ] ] }, "page" : "65", "title" : "Mutational screening of the USH2A gene in Spanish USH patients reveals 23 novel pathogenic mutations.", "type" : "article-journal", "volume" : "6" }, "uris" : [ "http://www.mendeley.com/documents/?uuid=7d6ee2fc-d132-3612-9f18-b0f481d45471" ] }, { "id" : "ITEM-7",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7",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8", "itemData" : { "DOI" : "10.1002/humu.21634", "ISBN" : "1098-1004 (Electronic)\\r1059-7794 (Linking)", "ISSN" : "10597794", "PMID" : "22009552", "abstract" : "USH2A sequencing in three affected members of a large family, referred for the recessive USH2 syndrome, identified a single pathogenic alteration in one of them and a different mutation in the two affected nieces. As the patients carried a common USH2A haplotype, they likely shared a mutation not found by standard sequencing techniques. Analysis of RNA from nasal cells in one affected individual identified an additional pseudoexon (PE) resulting from a deep intronic mutation. This was confirmed by minigene assay. This is the first example in Usher syndrome (USH) with a mutation causing activation of a PE. The finding of this alteration in eight other individuals of mixed European origin emphasizes the importance of including RNA analysis in a comprehensive diagnostic service. Finally, this mutation, which would not have been found by whole-exome sequencing, could offer, for the first time in USH, the possibility of therapeutic correction by antisense oligonucleotides (AONs).", "author" : [ { "dropping-particle" : "", "family" : "Vach\u00e9", "given" : "Christel", "non-dropping-particle" : "", "parse-names" : false, "suffix" : "" }, { "dropping-particle" : "", "family" : "Besnard", "given" : "Thomas", "non-dropping-particle" : "", "parse-names" : false, "suffix" : "" }, { "dropping-particle" : "", "family" : "Berre", "given" : "Pauline", "non-dropping-particle" : "le", "parse-names" : false, "suffix" : "" }, { "dropping-particle" : "", "family" : "Garc\u00eda-Garc\u00eda", "given" : "Gema", "non-dropping-particle" : "", "parse-names" : false, "suffix" : "" }, { "dropping-particle" : "", "family" : "Baux", "given" : "David", "non-dropping-particle" : "", "parse-names" : false, "suffix" : "" }, { "dropping-particle" : "", "family" : "Larrieu", "given" : "Lise", "non-dropping-particle" : "", "parse-names" : false, "suffix" : "" }, { "dropping-particle" : "", "family" : "Abadie", "given" : "Caroline", "non-dropping-particle" : "", "parse-names" : false, "suffix" : "" }, { "dropping-particle" : "", "family" : "Blanchet", "given" : "Catherine", "non-dropping-particle" : "", "parse-names" : false, "suffix" : "" }, { "dropping-particle" : "", "family" : "Bolz", "given" : "Hanno J\u00f6rn", "non-dropping-particle" : "", "parse-names" : false, "suffix" : "" }, { "dropping-particle" : "", "family" : "Millan", "given" : "Jose", "non-dropping-particle" : "", "parse-names" : false, "suffix" : "" }, { "dropping-particle" : "", "family" : "Hamel", "given" : "Christian",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8", "issue" : "1", "issued" : { "date-parts" : [ [ "2012", "1" ] ] }, "page" : "104-108", "title" : "Usher syndrome type 2 caused by activation of an USH2A pseudoexon: Implications for diagnosis and therapy", "type" : "article-journal", "volume" : "33" }, "uris" : [ "http://www.mendeley.com/documents/?uuid=7abec6a8-7402-3ba7-bdb4-e9803f0e9548" ] } ], "mendeley" : { "formattedCitation" : "(7,18\u201320,22,27,33,38)", "plainTextFormattedCitation" : "(7,18\u201320,22,27,33,38)", "previouslyFormattedCitation" : "(7,18\u201320,22,27,33,38)"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7,18–20,22,27,33,38)</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4474G&gt;T</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Glu1492*) </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186/1750-1172-6-65", "ISBN" : "1750-1172", "ISSN" : "1750-1172", "PMID" : "22004887", "abstract" : "BACKGROUND: Usher Syndrome type II (USH2) is an autosomal recessive disorder, characterized by moderate to severe hearing impairment and retinitis pigmentosa (RP). Among the three genes implicated, mutations in the USH2A gene account for 74-90% of the USH2 cases.\\n\\nMETHODS: To identify the genetic cause of the disease and determine the frequency of USH2A mutations in a cohort of 88 unrelated USH Spanish patients, we carried out a mutation screening of the 72 coding exons of this gene by direct sequencing. Moreover, we performed functional minigene studies for those changes that were predicted to affect splicing.\\n\\nRESULTS: As a result, a total of 144 DNA sequence variants were identified. Based upon previous studies, allele frequencies, segregation analysis, bioinformatics' predictions and in vitro experiments, 37 variants (23 of them novel) were classified as pathogenic mutations.\\n\\nCONCLUSIONS: This report provide a wide spectrum of USH2A mutations and clinical features, including atypical Usher syndrome phenotypes resembling Usher syndrome type I. Considering only the patients clearly diagnosed with Usher syndrome type II, and results obtained in this and previous studies, we can state that mutations in USH2A are responsible for 76.1% of USH2 disease in patients of Spanish origin.", "author" : [ { "dropping-particle" : "", "family" : "Garc\u00eda-Garc\u00eda", "given" : "Gema", "non-dropping-particle" : "", "parse-names" : false, "suffix" : "" }, { "dropping-particle" : "", "family" : "Aparisi", "given" : "Maria J", "non-dropping-particle" : "", "parse-names" : false, "suffix" : "" }, { "dropping-particle" : "", "family" : "Jaijo", "given" : "Teresa", "non-dropping-particle" : "", "parse-names" : false, "suffix" : "" }, { "dropping-particle" : "", "family" : "Rodrigo", "given" : "Regina", "non-dropping-particle" : "", "parse-names" : false, "suffix" : "" }, { "dropping-particle" : "", "family" : "Leon", "given" : "Ana M", "non-dropping-particle" : "", "parse-names" : false, "suffix" : "" }, { "dropping-particle" : "", "family" : "Avila-Fernandez", "given" : "Almudena", "non-dropping-particle" : "", "parse-names" : false, "suffix" : "" }, { "dropping-particle" : "", "family" : "Blanco-Kelly", "given" : "Fiona", "non-dropping-particle" : "", "parse-names" : false, "suffix" : "" }, { "dropping-particle" : "", "family" : "Bernal", "given" : "Sara", "non-dropping-particle" : "", "parse-names" : false, "suffix" : "" }, { "dropping-particle" : "", "family" : "Navarro", "given" : "Rafael", "non-dropping-particle" : "", "parse-names" : false, "suffix" : "" }, { "dropping-particle" : "", "family" : "Diaz-Llopis", "given" : "Manuel", "non-dropping-particle" : "", "parse-names" : false, "suffix" : "" }, { "dropping-particle" : "", "family" : "Baiget", "given" : "Montserrat", "non-dropping-particle" : "", "parse-names" : false, "suffix" : "" }, { "dropping-particle" : "", "family" : "Ayuso", "given" : "Carmen", "non-dropping-particle" : "", "parse-names" : false, "suffix" : "" }, { "dropping-particle" : "", "family" : "Millan", "given" : "Jose M", "non-dropping-particle" : "", "parse-names" : false, "suffix" : "" }, { "dropping-particle" : "", "family" : "Aller", "given" : "Elena", "non-dropping-particle" : "", "parse-names" : false, "suffix" : "" } ], "container-title" : "Orphanet journal of rare diseases", "id" : "ITEM-1", "issued" : { "date-parts" : [ [ "2011" ] ] }, "page" : "65", "title" : "Mutational screening of the USH2A gene in Spanish USH patients reveals 23 novel pathogenic mutations.", "type" : "article-journal", "volume" : "6" }, "uris" : [ "http://www.mendeley.com/documents/?uuid=7d6ee2fc-d132-3612-9f18-b0f481d45471" ] }, { "id" : "ITEM-2", "itemData" : { "DOI" : "10.1111/j.1399-0004.2005.00481.x", "ISSN" : "00099163", "PMID" : "16098008", "abstract" : "Patients with Usher syndrome type II (USH2) show moderate-to-severe hearing loss (HL), retinitis pigmentosa and normal vestibular function. The progression of HL remains controversial. To evaluate whether a phenotype-genotype correlation exists regarding the issue of progression of HL, only USH2 patients with a defined genotype were selected. Ophthalmologic, vestibular and audiometric examination along with a mutation analysis of the USH2A gene (exons 1--21) was performed in twenty-eight Spanish USH2 patients. Ten different pathogenic mutations and 17 sequence variants not associated with the disease were found. Six of the 10 mutations are novel. Disease alleles were identified in 13 of the 28 families tested. Eight of these 13 families had a mutation found in both alleles. In the other five families, only one mutation was identified. The phenotypic data provide evidence for the existence of phenotypic differences between patients with the same genotype. These differences were observed at both the interfamilial and intrafamilial levels.", "author" : [ { "dropping-particle" : "", "family" : "Bernal", "given" : "S", "non-dropping-particle" : "", "parse-names" : false, "suffix" : "" }, { "dropping-particle" : "", "family" : "Med\u00e0", "given" : "C", "non-dropping-particle" : "", "parse-names" : false, "suffix" : "" }, { "dropping-particle" : "", "family" : "Solans", "given" : "T", "non-dropping-particle" : "", "parse-names" : false, "suffix" : "" }, { "dropping-particle" : "", "family" : "Ayuso", "given" : "C", "non-dropping-particle" : "", "parse-names" : false, "suffix" : "" }, { "dropping-particle" : "", "family" : "Garcia-Sandoval", "given" : "B", "non-dropping-particle" : "", "parse-names" : false, "suffix" : "" }, { "dropping-particle" : "", "family" : "Valverde", "given" : "D", "non-dropping-particle" : "", "parse-names" : false, "suffix" : "" }, { "dropping-particle" : "", "family" : "Rio", "given" : "E", "non-dropping-particle" : "Del", "parse-names" : false, "suffix" : "" }, { "dropping-particle" : "", "family" : "Baiget", "given" : "M", "non-dropping-particle" : "", "parse-names" : false, "suffix" : "" } ], "container-title" : "Clinical Genetics", "id" : "ITEM-2", "issue" : "3", "issued" : { "date-parts" : [ [ "2005", "7", "25" ] ] }, "page" : "204-214", "title" : "Clinical and genetic studies in Spanish patients with Usher syndrome type II: description of new mutations and evidence for a lack of genotype-phenotype correlation", "type" : "article-journal", "volume" : "68" }, "uris" : [ "http://www.mendeley.com/documents/?uuid=7c41096a-04bb-3b7a-ae6a-e78060360028" ] }, { "id" : "ITEM-3",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3",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4", "itemData" : { "DOI" : "10.1186/s13023-014-0168-7", "ISSN" : "1750-1172", "PMID" : "25404053", "abstract" : "BACKGROUND Usher syndrome is an autosomal recessive disease that associates sensorineural hearing loss, retinitis pigmentosa and, in some cases, vestibular dysfunction. It is clinically and genetically heterogeneous. To date, 10 genes have been associated with the disease, making its molecular diagnosis based on Sanger sequencing, expensive and time-consuming. Consequently, the aim of the present study was to develop a molecular diagnostics method for Usher syndrome, based on targeted next generation sequencing. METHODS A custom HaloPlex panel for Illumina platforms was designed to capture all exons of the 10 known causative Usher syndrome genes (MYO7A, USH1C, CDH23, PCDH15, USH1G, CIB2, USH2A, GPR98, DFNB31 and CLRN1), the two Usher syndrome-related genes (HARS and PDZD7) and the two candidate genes VEZT and MYO15A. A cohort of 44 patients suffering from Usher syndrome was selected for this study. This cohort was divided into two groups: a test group of 11 patients with known mutations and another group of 33 patients with unknown mutations. RESULTS Forty USH patients were successfully sequenced, 8 USH patients from the test group and 32 patients from the group composed of USH patients without genetic diagnosis. We were able to detect biallelic mutations in one USH gene in 22 out of 32 USH patients (68.75%) and to identify 79.7% of the expected mutated alleles. Fifty-three different mutations were detected. These mutations included 21 missense, 8 nonsense, 9 frameshifts, 9 intronic mutations and 6 large rearrangements. CONCLUSIONS Targeted next generation sequencing allowed us to detect both point mutations and large rearrangements in a single experiment, minimizing the economic cost of the study, increasing the detection ratio of the genetic cause of the disease and improving the genetic diagnosis of Usher syndrome patients.", "author" : [ { "dropping-particle" : "", "family" : "Aparisi", "given" : "Mar\u00eda J", "non-dropping-particle" : "", "parse-names" : false, "suffix" : "" }, { "dropping-particle" : "", "family" : "Aller", "given" : "Elena", "non-dropping-particle" : "", "parse-names" : false, "suffix" : "" }, { "dropping-particle" : "", "family" : "Fuster-Garc\u00eda", "given" : "Carla", "non-dropping-particle" : "", "parse-names" : false, "suffix" : "" }, { "dropping-particle" : "", "family" : "Garc\u00eda-Garc\u00eda", "given" : "Gema", "non-dropping-particle" : "", "parse-names" : false, "suffix" : "" }, { "dropping-particle" : "", "family" : "Rodrigo", "given" : "Regina", "non-dropping-particle" : "", "parse-names" : false, "suffix" : "" }, { "dropping-particle" : "", "family" : "V\u00e1zquez-Manrique", "given" : "Rafael P", "non-dropping-particle" : "", "parse-names" : false, "suffix" : "" }, { "dropping-particle" : "", "family" : "Blanco-Kelly", "given" : "Fiona", "non-dropping-particle" : "", "parse-names" : false, "suffix" : "" }, { "dropping-particle" : "", "family" : "Ayuso", "given" : "Carmen", "non-dropping-particle" : "", "parse-names" : false, "suffix" : "" }, { "dropping-particle" : "", "family" : "Roux", "given" : "Anne-Fran\u00e7oise", "non-dropping-particle" : "", "parse-names" : false, "suffix" : "" }, { "dropping-particle" : "", "family" : "Jaijo", "given" : "Teresa", "non-dropping-particle" : "", "parse-names" : false, "suffix" : "" }, { "dropping-particle" : "", "family" : "Mill\u00e1n", "given" : "Jos\u00e9 M", "non-dropping-particle" : "", "parse-names" : false, "suffix" : "" } ], "container-title" : "Orphanet Journal of Rare Diseases", "id" : "ITEM-4", "issue" : "1", "issued" : { "date-parts" : [ [ "2014", "12", "18" ] ] }, "page" : "168", "title" : "Targeted next generation sequencing for molecular diagnosis of Usher syndrome", "type" : "article-journal", "volume" : "9" }, "uris" : [ "http://www.mendeley.com/documents/?uuid=1628e3df-68e1-3483-b5c6-755cac388d96" ] }, { "id" : "ITEM-5",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5",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mendeley" : { "formattedCitation" : "(16,18,19,33,52)", "plainTextFormattedCitation" : "(16,18,19,33,52)", "previouslyFormattedCitation" : "(16,18,19,33,52)"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16,18,19,33,52)</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4222C&gt;T</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Gln1408*)</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1",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2", "itemData" : { "DOI" : "10.1016/j.exer.2004.03.005", "ISBN" : "0014-4835 (Print)\\r0014-4835 (Linking)", "ISSN" : "00144835", "PMID" : "15325563", "abstract" : "A screen of the entire coding region of the USH2A gene in 129 unrelated patients with Usher syndrome type II (USH2) and in 146 unrelated patients with non-syndromic autosomal recessive retinitis pigmentosa (ARRP) uncovered 54 different sequence variations, including 18 likely pathogenic mutations (13 frameshift, three nonsense, and two missense), 12 changes of uncertain pathogenicity (11 missense changes and one in-frame deletion), and 24 non-pathogenic rare variants or polymorphisms. Of the 18 likely pathogenic mutations, nine were novel. Among the USH2 patients, 50 (39%) had one or two likely pathogenic mutations. The most common mutant allele in USH2 patients was E767fs, which was found in 29 patients, including one homozygote. Among the ARRP patients, we found 17 (12%) with one or two likely pathogenic mutations. The most common mutant allele in ARRP patients was C759F and it was found in 10 patients. The C759F allele was also found in two USH2 patients; in neither of them was a change in the other allele found. The second most common mutant allele in both patient groups was L1447fs (found in 6/50 USH2 patients and 6/17 ARRP patients). Of the 50+17=67 patients with identified USH2A mutations, only one mutation in one allele was found in 41+12=53 (79%); the reason for the high proportion of patients with only one identified mutation is obscure. Our results indicate that USH2A mutations are found in about 7% of all cases of RP in North America, a frequency similar to the RPGR gene (8%) and the rhodopsin gene (10%). \u00a9 2004 Elsevier Ltd. All rights reserved.", "author" : [ { "dropping-particle" : "", "family" : "Seyedahmadi", "given" : "Babak Jian", "non-dropping-particle" : "", "parse-names" : false, "suffix" : "" }, { "dropping-particle" : "", "family" : "Rivolta", "given" : "Carlo", "non-dropping-particle" : "", "parse-names" : false, "suffix" : "" }, { "dropping-particle" : "", "family" : "Keene", "given" : "Julia A.", "non-dropping-particle" : "", "parse-names" : false, "suffix" : "" }, { "dropping-particle" : "", "family" : "Berson", "given" : "Eliot L.", "non-dropping-particle" : "", "parse-names" : false, "suffix" : "" }, { "dropping-particle" : "", "family" : "Dryja", "given" : "Thaddeus P.", "non-dropping-particle" : "", "parse-names" : false, "suffix" : "" } ], "container-title" : "Experimental Eye Research", "id" : "ITEM-2", "issue" : "2", "issued" : { "date-parts" : [ [ "2004", "8" ] ] }, "page" : "167-173", "title" : "Comprehensive screening of the USH2A gene in Usher syndrome type II and non-syndromic recessive retinitis pigmentosa", "type" : "article-journal", "volume" : "79" }, "uris" : [ "http://www.mendeley.com/documents/?uuid=b08c7ea9-4b0b-35c7-af6e-eb719387f265" ] }, { "id" : "ITEM-3", "itemData" : { "DOI" : "10.1038/srep21384", "ISSN" : "2045-2322", "PMID" : "26856745", "abstract" : "Inherited retinal disease (IRD) is a category of genetic disorders affecting retina. Understanding the molecular basis of IRD is vital for clinical and genetic classification of patients. Uyghur people is an isolated ethnic group mainly residing in northwestern China with genetic admixture from Europeans and East Asians. The genetic etiology of IRD in this specific population still remains unknown. Here, by next-generation sequencing (NGS), we screened mutations in over 200 known retinal disease genes in a cohort of 12 unrelated Uyghur IRD probands. Out of the 12 probands, six are solved with high confidence, two with low confidence, while the remaining four are unsolved. We identified known disease-causing alleles in this cohort that suggest ancient Uyghur migration and also discovered eight novel disease-associated variants. Our results showed NGS-based mutation screening as a reliable approach for molecular diagnosis. In addition, this approach can also be applied to reveal the genetic history of a specific ethnic group.", "author" : [ { "dropping-particle" : "", "family" : "Tajiguli", "given" : "Abulikemu", "non-dropping-particle" : "", "parse-names" : false, "suffix" : "" }, { "dropping-particle" : "", "family" : "Xu", "given" : "Mingchu", "non-dropping-particle" : "", "parse-names" : false, "suffix" : "" }, { "dropping-particle" : "", "family" : "Fu", "given" : "Qing", "non-dropping-particle" : "", "parse-names" : false, "suffix" : "" }, { "dropping-particle" : "", "family" : "Yiming", "given" : "Rouzimaimaiti", "non-dropping-particle" : "", "parse-names" : false, "suffix" : "" }, { "dropping-particle" : "", "family" : "Wang", "given" : "Keqing", "non-dropping-particle" : "", "parse-names" : false, "suffix" : "" }, { "dropping-particle" : "", "family" : "Li", "given" : "Yumei", "non-dropping-particle" : "", "parse-names" : false, "suffix" : "" }, { "dropping-particle" : "", "family" : "Eblimit", "given" : "Aiden", "non-dropping-particle" : "", "parse-names" : false, "suffix" : "" }, { "dropping-particle" : "", "family" : "Sui", "given" : "Ruifang", "non-dropping-particle" : "", "parse-names" : false, "suffix" : "" }, { "dropping-particle" : "", "family" : "Chen", "given" : "Rui", "non-dropping-particle" : "", "parse-names" : false, "suffix" : "" }, { "dropping-particle" : "", "family" : "Aisa", "given" : "Haji Akber", "non-dropping-particle" : "", "parse-names" : false, "suffix" : "" } ], "container-title" : "Scientific reports", "id" : "ITEM-3", "issued" : { "date-parts" : [ [ "2016", "2", "9" ] ] }, "page" : "21384", "publisher" : "Nature Publishing Group", "title" : "Next-generation sequencing-based molecular diagnosis of 12 inherited retinal disease probands of Uyghur ethnicity.", "type" : "article-journal", "volume" : "6" }, "uris" : [ "http://www.mendeley.com/documents/?uuid=4cba13ce-0c1b-3199-876c-868e27777724" ] } ], "mendeley" : { "formattedCitation" : "(17,33,58)", "plainTextFormattedCitation" : "(17,33,58)", "previouslyFormattedCitation" : "(17,33,58)"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17,33,58)</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4133T&gt;C</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Leu1378Pro)</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1",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id" : "ITEM-2",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2",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3",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3",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18,22,27)", "plainTextFormattedCitation" : "(18,22,27)", "previouslyFormattedCitation" : "(18,22,27)"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18,22,27)</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3407G&gt;A</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Ser1136Asn) </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1",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id" : "ITEM-2",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2",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mendeley" : { "formattedCitation" : "(22,33)", "plainTextFormattedCitation" : "(22,33)", "previouslyFormattedCitation" : "(22,33)"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2,33)</w:t>
            </w:r>
            <w:r w:rsidRPr="001739A7">
              <w:rPr>
                <w:rFonts w:ascii="Times New Roman" w:hAnsi="Times New Roman" w:cs="Times New Roman"/>
                <w:bCs/>
                <w:sz w:val="18"/>
                <w:szCs w:val="20"/>
              </w:rPr>
              <w:fldChar w:fldCharType="end"/>
            </w:r>
            <w:r w:rsidRPr="001739A7">
              <w:rPr>
                <w:rFonts w:ascii="Times New Roman" w:hAnsi="Times New Roman" w:cs="Times New Roman"/>
                <w:bCs/>
                <w:sz w:val="18"/>
                <w:szCs w:val="20"/>
              </w:rPr>
              <w:t>, this study</w:t>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3395G&gt;A</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Gly1132Asp)</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ISBN" : "1090-0535", "ISSN" : "1090-0535", "PMID" : "21738395", "abstract" : "Usher syndrome is an autosomal recessive disorder characterized by hearing and vision loss. Usher syndrome is divided into three clinical subclasses (type 1, type 2, and type 3), which differ in terms of the severity and progression of hearing loss and the presence or absence of vestibular symptoms. Usher syndrome is defined by significant genetic heterogeneity, with at least 12 distinct loci described and 9 genes identified. This study aims to provide a molecular epidemiology report of Usher syndrome in Italy.", "author" : [ { "dropping-particle" : "", "family" : "Vozzi", "given" : "Diego", "non-dropping-particle" : "", "parse-names" : false, "suffix" : "" }, { "dropping-particle" : "", "family" : "Aasp\u00f5llu", "given" : "Anu", "non-dropping-particle" : "", "parse-names" : false, "suffix" : "" }, { "dropping-particle" : "", "family" : "Athanasakis", "given" : "Emmanouil", "non-dropping-particle" : "", "parse-names" : false, "suffix" : "" }, { "dropping-particle" : "", "family" : "Berto", "given" : "Anna", "non-dropping-particle" : "", "parse-names" : false, "suffix" : "" }, { "dropping-particle" : "", "family" : "Fabretto", "given" : "Antonella", "non-dropping-particle" : "", "parse-names" : false, "suffix" : "" }, { "dropping-particle" : "", "family" : "Licastro", "given" : "Danilo", "non-dropping-particle" : "", "parse-names" : false, "suffix" : "" }, { "dropping-particle" : "", "family" : "K\u00fclm", "given" : "Maigi", "non-dropping-particle" : "", "parse-names" : false, "suffix" : "" }, { "dropping-particle" : "", "family" : "Testa", "given" : "Francesco", "non-dropping-particle" : "", "parse-names" : false, "suffix" : "" }, { "dropping-particle" : "", "family" : "Trevisi", "given" : "Patrizia", "non-dropping-particle" : "", "parse-names" : false, "suffix" : "" }, { "dropping-particle" : "", "family" : "Vahter", "given" : "Marju", "non-dropping-particle" : "", "parse-names" : false, "suffix" : "" }, { "dropping-particle" : "", "family" : "Ziviello", "given" : "Carmela", "non-dropping-particle" : "", "parse-names" : false, "suffix" : "" }, { "dropping-particle" : "", "family" : "Martini", "given" : "Alessandro", "non-dropping-particle" : "", "parse-names" : false, "suffix" : "" }, { "dropping-particle" : "", "family" : "Simonelli", "given" : "Francesca", "non-dropping-particle" : "", "parse-names" : false, "suffix" : "" }, { "dropping-particle" : "", "family" : "Banfi", "given" : "Sandro", "non-dropping-particle" : "", "parse-names" : false, "suffix" : "" }, { "dropping-particle" : "", "family" : "Gasparini", "given" : "Paolo", "non-dropping-particle" : "", "parse-names" : false, "suffix" : "" } ], "container-title" : "Molecular vision", "id" : "ITEM-1", "issue" : "June", "issued" : { "date-parts" : [ [ "2011" ] ] }, "page" : "1662-1668", "publisher" : "Emory University", "title" : "Molecular epidemiology of Usher syndrome in Italy.", "type" : "article-journal", "volume" : "17" }, "uris" : [ "http://www.mendeley.com/documents/?uuid=2952a41c-97c1-3d05-8468-94c15363a00b" ] }, { "id" : "ITEM-2",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2",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59)", "plainTextFormattedCitation" : "(2,59)", "previouslyFormattedCitation" : "(2,59)"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59)</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3368A&gt;G</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Tyr1123Cys)</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humu.21193", "ISSN" : "1098-1004", "PMID" : "20052763", "abstract" : "Molecular diagnosis in Usher syndrome type 1 and 2 patients led to the identification of 21 sequence variations located in noncanonical positions of splice sites in MYO7A, CDH23, USH1C, and USH2A genes. To establish experimentally the splicing pattern of these substitutions, whose impact on splicing is not always predictable by available softwares, ex vivo splicing assays were performed. The branch-point mapping strategy was also used to investigate further a putative branch-point mutation in USH2A intron 43. Aberrant splicing was demonstrated for 16 of the 21 (76.2%) tested sequence variations. The mutations resulted more frequently in activation of a nearby cryptic splice site or use of a de novo splice site than exon skipping (37.5%). This study allowed the reclassification as splicing mutations of one silent (c.7872G&gt;A (p.Glu2624Glu) in CDH23) and four missense mutations (c.2993G&gt;A (p.Arg998Lys) in USH2A, c.592G&gt;A (p.Ala198Thr), c.3503G&gt;C [p.Arg1168Pro], c.5944G&gt;A (p.Gly1982Arg) in MYO7A), whereas it provided clues about a role in structure/function in four other cases: c.802G&gt;A (p.Gly268Arg), c.653T&gt;A (p.Val218Glu) (USH2A), and c.397C&gt;T (p.His133Tyr), c.3502C&gt;T (p.Arg1168Trp) (MYO7A). Our data provide insights into the contribution of splicing mutations in Usher genes and illustrate the need to define accurately their splicing outcome for diagnostic purposes.", "author" : [ { "dropping-particle" : "", "family" : "Gu\u00e9dard-M\u00e9reuze", "given" : "Sandie", "non-dropping-particle" : "Le", "parse-names" : false, "suffix" : "" }, { "dropping-particle" : "", "family" : "Vach\u00e9", "given" : "Christel", "non-dropping-particle" : "", "parse-names" : false, "suffix" : "" }, { "dropping-particle" : "", "family" : "Baux", "given" : "David", "non-dropping-particle" : "", "parse-names" : false, "suffix" : "" }, { "dropping-particle" : "", "family" : "Faug\u00e8re", "given" : "Val\u00e9rie", "non-dropping-particle" : "", "parse-names" : false, "suffix" : "" }, { "dropping-particle" : "", "family" : "Larrieu", "given" : "Lise", "non-dropping-particle" : "", "parse-names" : false, "suffix" : "" }, { "dropping-particle" : "", "family" : "Abadie", "given" : "Caroline", "non-dropping-particle" : "", "parse-names" : false, "suffix" : "" }, { "dropping-particle" : "", "family" : "Janecke", "given" : "Andreas", "non-dropping-particle" : "", "parse-names" : false, "suffix" : "" }, { "dropping-particle" : "", "family" : "Claustres", "given" : "Mireille", "non-dropping-particle" : "", "parse-names" : false, "suffix" : "" }, { "dropping-particle" : "", "family" : "Roux", "given" : "Anne-Fran\u00e7oise", "non-dropping-particle" : "", "parse-names" : false, "suffix" : "" }, { "dropping-particle" : "", "family" : "Tuffery-Giraud", "given" : "Sylvie", "non-dropping-particle" : "", "parse-names" : false, "suffix" : "" } ], "container-title" : "Human mutation", "id" : "ITEM-1", "issue" : "3", "issued" : { "date-parts" : [ [ "2010", "3" ] ] }, "page" : "347-55", "title" : "Ex vivo splicing assays of mutations at noncanonical positions of splice sites in USHER genes.", "type" : "article-journal", "volume" : "31" }, "uris" : [ "http://www.mendeley.com/documents/?uuid=24f626c2-7399-39dc-b633-7e270e4ace7b" ] }, { "id" : "ITEM-2", "itemData" : { "ISBN" : "1090-0535", "ISSN" : "1090-0535", "PMID" : "21738395", "abstract" : "Usher syndrome is an autosomal recessive disorder characterized by hearing and vision loss. Usher syndrome is divided into three clinical subclasses (type 1, type 2, and type 3), which differ in terms of the severity and progression of hearing loss and the presence or absence of vestibular symptoms. Usher syndrome is defined by significant genetic heterogeneity, with at least 12 distinct loci described and 9 genes identified. This study aims to provide a molecular epidemiology report of Usher syndrome in Italy.", "author" : [ { "dropping-particle" : "", "family" : "Vozzi", "given" : "Diego", "non-dropping-particle" : "", "parse-names" : false, "suffix" : "" }, { "dropping-particle" : "", "family" : "Aasp\u00f5llu", "given" : "Anu", "non-dropping-particle" : "", "parse-names" : false, "suffix" : "" }, { "dropping-particle" : "", "family" : "Athanasakis", "given" : "Emmanouil", "non-dropping-particle" : "", "parse-names" : false, "suffix" : "" }, { "dropping-particle" : "", "family" : "Berto", "given" : "Anna", "non-dropping-particle" : "", "parse-names" : false, "suffix" : "" }, { "dropping-particle" : "", "family" : "Fabretto", "given" : "Antonella", "non-dropping-particle" : "", "parse-names" : false, "suffix" : "" }, { "dropping-particle" : "", "family" : "Licastro", "given" : "Danilo", "non-dropping-particle" : "", "parse-names" : false, "suffix" : "" }, { "dropping-particle" : "", "family" : "K\u00fclm", "given" : "Maigi", "non-dropping-particle" : "", "parse-names" : false, "suffix" : "" }, { "dropping-particle" : "", "family" : "Testa", "given" : "Francesco", "non-dropping-particle" : "", "parse-names" : false, "suffix" : "" }, { "dropping-particle" : "", "family" : "Trevisi", "given" : "Patrizia", "non-dropping-particle" : "", "parse-names" : false, "suffix" : "" }, { "dropping-particle" : "", "family" : "Vahter", "given" : "Marju", "non-dropping-particle" : "", "parse-names" : false, "suffix" : "" }, { "dropping-particle" : "", "family" : "Ziviello", "given" : "Carmela", "non-dropping-particle" : "", "parse-names" : false, "suffix" : "" }, { "dropping-particle" : "", "family" : "Martini", "given" : "Alessandro", "non-dropping-particle" : "", "parse-names" : false, "suffix" : "" }, { "dropping-particle" : "", "family" : "Simonelli", "given" : "Francesca", "non-dropping-particle" : "", "parse-names" : false, "suffix" : "" }, { "dropping-particle" : "", "family" : "Banfi", "given" : "Sandro", "non-dropping-particle" : "", "parse-names" : false, "suffix" : "" }, { "dropping-particle" : "", "family" : "Gasparini", "given" : "Paolo", "non-dropping-particle" : "", "parse-names" : false, "suffix" : "" } ], "container-title" : "Molecular vision", "id" : "ITEM-2", "issue" : "June", "issued" : { "date-parts" : [ [ "2011" ] ] }, "page" : "1662-1668", "publisher" : "Emory University", "title" : "Molecular epidemiology of Usher syndrome in Italy.", "type" : "article-journal", "volume" : "17" }, "uris" : [ "http://www.mendeley.com/documents/?uuid=2952a41c-97c1-3d05-8468-94c15363a00b" ] }, { "id" : "ITEM-3",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3",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27,53,59)", "plainTextFormattedCitation" : "(27,53,59)", "previouslyFormattedCitation" : "(27,53,59)"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7,53,59)</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280T&gt;G</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Cys934Trp)</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186/s13023-015-0329-3", "ISBN" : "1750-1172", "ISSN" : "17501172", "PMID" : "26338283", "abstract" : "BACKGROUND Usher syndrome (USH) is the most common disease causing combined deafness and blindness. It is predominantly an autosomal recessive genetic disorder with occasionally digenic cases. Molecular diagnosis of USH patients is important for disease management. Few studies have tried to find the genetic cause of USH in Chinese patients. This study was designed to determine the mutation spectrum of Chinese USH patients. METHODS We applied next generation sequencing to characterize the mutation spectrum in 67 independent Chinese families with at least one member diagnosed with USH. Blood was collected at Peking Union Medical College Hospital. This cohort is one of the largest USH cohorts reported. We utilized customized panel and whole exome sequencing, variant analysis, Sanger validation and segregation tests to find disease causing mutations in these families. RESULTS We identified biallelic disease causing mutations in known USH genes in 70 % (49) of our patients. As has been previously reported, MYO7A is the most frequently mutated gene in our USH type I patients while USH2A is the most mutated gene in our USH type II patients. In addition, we identify mutations in CLRN1, DFNB31, GPR98 and PCDH15 for the first time in Chinese USH patients. Together, mutations in CLRN1, DNFB31, GPR98 and PCDH15 account for 11.4 % of disease in our cohort. Interestingly, although the spectrum of disease genes is quite similar between our Chinese patient cohort and other patient cohorts from different (and primarily Caucasian) ethnic backgrounds, the mutations themselves are dramatically different. In particular, 76 % (52/68) of alleles found in this study have never been previously reported. Interestingly, we observed a strong enrichment for severe protein truncating mutations expected to have severe functional consequence on the protein in USH II patients compared to the reported mutation spectrum in RP patients, who often carry partial protein truncating mutations. CONCLUSIONS Our study provides the first comprehensive genetic characterization of a large collection of Chinese USH patients. Up to 90 % of USH patients have disease caused by mutations in known USH disease genes. By combining NGS-based molecular diagnosis and patient clinical information, a more accurate diagnosis, prognosis and personalized treatment of USH patients can be achieved.", "author" : [ { "dropping-particle" : "", "family" : "Jiang", "given" : "Lichun", "non-dropping-particle" : "", "parse-names" : false, "suffix" : "" }, { "dropping-particle" : "", "family" : "Liang", "given" : "Xiaofang", "non-dropping-particle" : "", "parse-names" : false, "suffix" : "" }, { "dropping-particle" : "", "family" : "Li", "given" : "Yumei", "non-dropping-particle" : "", "parse-names" : false, "suffix" : "" }, { "dropping-particle" : "", "family" : "Wang", "given" : "Jing", "non-dropping-particle" : "", "parse-names" : false, "suffix" : "" }, { "dropping-particle" : "", "family" : "Zaneveld", "given" : "Jacques Eric", "non-dropping-particle" : "", "parse-names" : false, "suffix" : "" }, { "dropping-particle" : "", "family" : "Wang", "given" : "Hui", "non-dropping-particle" : "", "parse-names" : false, "suffix" : "" }, { "dropping-particle" : "", "family" : "Xu", "given" : "Shan", "non-dropping-particle" : "", "parse-names" : false, "suffix" : "" }, { "dropping-particle" : "", "family" : "Wang", "given" : "Keqing", "non-dropping-particle" : "", "parse-names" : false, "suffix" : "" }, { "dropping-particle" : "", "family" : "Wang", "given" : "Binbin", "non-dropping-particle" : "", "parse-names" : false, "suffix" : "" }, { "dropping-particle" : "", "family" : "Chen", "given" : "Rui", "non-dropping-particle" : "", "parse-names" : false, "suffix" : "" }, { "dropping-particle" : "", "family" : "Sui", "given" : "Ruifang", "non-dropping-particle" : "", "parse-names" : false, "suffix" : "" } ], "container-title" : "Orphanet Journal of Rare Diseases", "id" : "ITEM-1", "issue" : "1", "issued" : { "date-parts" : [ [ "2015" ] ] }, "title" : "Comprehensive molecular diagnosis of 67 Chinese Usher syndrome probands: High rate of ethnicity specific mutations in Chinese USH patients", "type" : "article-journal", "volume" : "10" }, "uris" : [ "http://www.mendeley.com/documents/?uuid=6d42aea6-ddce-37fe-82e8-8d56eee711ab" ] }, { "id" : "ITEM-2", "itemData" : { "ISSN" : "1107-3756", "author" : [ { "dropping-particle" : "", "family" : "Zheng", "given" : "Sui-Lian", "non-dropping-particle" : "", "parse-names" : false, "suffix" : "" }, { "dropping-particle" : "", "family" : "Zhang", "given" : "Hong-Liang", "non-dropping-particle" : "", "parse-names" : false, "suffix" : "" }, { "dropping-particle" : "", "family" : "Lin", "given" : "Zhen-Lang", "non-dropping-particle" : "", "parse-names" : false, "suffix" : "" }, { "dropping-particle" : "", "family" : "Kang", "given" : "Qian-Yan", "non-dropping-particle" : "", "parse-names" : false, "suffix" : "" } ], "container-title" : "International Journal of Molecular Medicine", "id" : "ITEM-2", "issue" : "4", "issued" : { "date-parts" : [ [ "2015" ] ] }, "page" : "1035-1041", "publisher" : "Spandidos Publications", "title" : "Whole-exome sequencing identifies USH2A mutations in a pseudo-dominant Usher syndrome family", "type" : "article-journal", "volume" : "36" }, "uris" : [ "http://www.mendeley.com/documents/?uuid=1b1d5f7e-abc3-3e60-92f5-ce70685cb554" ] }, { "id" : "ITEM-3",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3",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4", "itemData" : { "DOI" : "172 [pii]", "ISBN" : "1090-0535 (Electronic)\\r1090-0535 (Linking)", "ISSN" : "1090-0535", "PMID" : "21686329", "abstract" : "PURPOSE: To describe the clinical and genetic findings in one Chinese family with autosomal recessive retinitis pigmentosa (arRP) and in three unrelated Chinese families with Usher syndrome type II (USH2).\\n\\nMETHODS: One family (FR1) with arRP and three unrelated families (F6, F7, and F8) with Usher syndrome (USH), including eight affected members and seven unaffected family individuals were examined clinically. The study included 100 normal Chinese individuals as normal controls. After obtaining informed consent, peripheral blood samples from all participants were collected and genomic DNA was extracted. Genotyping and haplotyping analyses were performed on the known genetic loci for arRP with a panel of polymorphic markers in family FR1. In all four families, the coding region (exons 2-72), including the intron-exon boundary of the USH2A (Usher syndrome type -2A protein) gene, was screened by PCR and direct DNA sequencing. Whenever substitutions were identified in a patient, a restriction fragment length polymorphism (RFLP) analysis, single strand conformation polymorphism (SSCP) analysis, or high resolution melt curve analysis (HRM) was performed on all available family members and on the 100 normal controls.\\n\\nRESULTS: The affected individuals presented with typical fundus features of retinitis pigmentosa (RP), including narrowing of the vessels, bone-spicule pigmentation, and waxy optic discs. The electroretinogram (ERG) wave amplitudes of the available probands were undetectable. Audiometric tests in the affected individuals in family FR1 were normal, while indicating moderate to severe sensorineural hearing impairment in the affected individuals in families F6, F7, and F8. Vestibular function was normal in all patients from all four families. The disease-causing gene in family FR1 was mapped to the USH2A locus on chromosome 1q41. Seven novel mutations (two missenses, one 7-bp deletion, two small deletions, and two nonsenses) were detected in the four families after sequencing analysis of USH2A.\\n\\nCONCLUSIONS: The results further support that mutations of USH2A are also responsible for non-syndromic RP. The mutation spectrum among Chinese patients might differ from that among European Caucasians.", "author" : [ { "dropping-particle" : "", "family" : "Xu", "given" : "Wenjun", "non-dropping-particle" : "", "parse-names" : false, "suffix" : "" }, { "dropping-particle" : "", "family" : "Dai", "given" : "Hanjun", "non-dropping-particle" : "", "parse-names" : false, "suffix" : "" }, { "dropping-particle" : "", "family" : "Lu", "given" : "Tingting", "non-dropping-particle" : "", "parse-names" : false, "suffix" : "" }, { "dropping-particle" : "", "family" : "Zhang", "given" : "Xiaohui", "non-dropping-particle" : "", "parse-names" : false, "suffix" : "" }, { "dropping-particle" : "", "family" : "Dong", "given" : "Bing", "non-dropping-particle" : "", "parse-names" : false, "suffix" : "" }, { "dropping-particle" : "", "family" : "Li", "given" : "Yang", "non-dropping-particle" : "", "parse-names" : false, "suffix" : "" } ], "container-title" : "Molecular vision", "id" : "ITEM-4", "issue" : "January", "issued" : { "date-parts" : [ [ "2011" ] ] }, "page" : "1537-52", "title" : "Seven novel mutations in the long isoform of the USH2A gene in Chinese families with nonsyndromic retinitis pigmentosa and Usher syndrome Type II.", "type" : "article-journal", "volume" : "17" }, "uris" : [ "http://www.mendeley.com/documents/?uuid=6adf5387-9652-388a-bc8d-bc8b70194814" ] }, { "id" : "ITEM-5", "itemData" : { "DOI" : "10.1038/ejhg.2014.283", "ISBN" : "1476-5438 (Electronic)\\r1018-4813 (Linking)", "ISSN" : "1476-5438", "PMID" : "25649381", "abstract" : "Defects in USH2A cause both isolated retinal disease and Usher syndrome (ie, retinal disease and deafness). To gain insights into isolated/nonsyndromic USH2A retinopathy, we screened USH2A in 186 probands with recessive retinal disease and no hearing complaint in childhood (discovery cohort) and in 84 probands with recessive retinal disease (replication cohort). Detailed phenotyping, including retinal imaging and audiological assessment, was performed in individuals with two likely disease-causing USH2A variants. Further genetic testing, including screening for a deep-intronic disease-causing variant and large deletions/duplications, was performed in those with one likely disease-causing change. Overall, 23 of 186 probands (discovery cohort) were found to harbour two likely disease-causing variants in USH2A. Some of these variants were predominantly associated with nonsyndromic retinal degeneration ('retinal disease-specific'); these included the common c.2276 G&gt;T, p.(Cys759Phe) mutation and five additional variants: c.2802 T&gt;G, p.(Cys934Trp); c.10073 G&gt;A, p.(Cys3358Tyr); c.11156 G&gt;A, p.(Arg3719His); c.12295-3 T&gt;A; and c.12575 G&gt;A, p.(Arg4192His). An allelic hierarchy was observed in the discovery cohort and confirmed in the replication cohort. In nonsyndromic USH2A disease, retinopathy was consistent with retinitis pigmentosa and the audiological phenotype was variable. USH2A retinopathy is a common cause of nonsyndromic recessive retinal degeneration and has a different mutational spectrum to that observed in Usher syndrome. The following model is proposed: the presence of at least one 'retinal disease-specific' USH2A allele in a patient with USH2A-related disease results in the preservation of normal hearing. Careful genotype-phenotype studies such as this will become increasingly important, especially now that high-throughput sequencing is widely used in the clinical setting.", "author" : [ { "dropping-particle" : "", "family" : "Lenassi", "given" : "Eva", "non-dropping-particle" : "", "parse-names" : false, "suffix" : "" }, { "dropping-particle" : "", "family" : "Vincent", "given" : "Ajoy", "non-dropping-particle" : "", "parse-names" : false, "suffix" : "" }, { "dropping-particle" : "", "family" : "Li", "given" : "Zheng", "non-dropping-particle" : "", "parse-names" : false, "suffix" : "" }, { "dropping-particle" : "", "family" : "Saihan", "given" : "Zubin", "non-dropping-particle" : "", "parse-names" : false, "suffix" : "" }, { "dropping-particle" : "", "family" : "Coffey", "given" : "Alison J", "non-dropping-particle" : "", "parse-names" : false, "suffix" : "" }, { "dropping-particle" : "", "family" : "Steele-Stallard", "given" : "Heather B", "non-dropping-particle" : "", "parse-names" : false, "suffix" : "" }, { "dropping-particle" : "", "family" : "Moore", "given" : "Anthony T", "non-dropping-particle" : "", "parse-names" : false, "suffix" : "" }, { "dropping-particle" : "", "family" : "Steel", "given" : "Karen P", "non-dropping-particle" : "", "parse-names" : false, "suffix" : "" }, { "dropping-particle" : "", "family" : "Luxon", "given" : "Linda M", "non-dropping-particle" : "", "parse-names" : false, "suffix" : "" }, { "dropping-particle" : "", "family" : "H\u00e9on", "given" : "Elise", "non-dropping-particle" : "", "parse-names" : false, "suffix" : "" }, { "dropping-particle" : "", "family" : "Bitner-Glindzicz", "given" : "Maria", "non-dropping-particle" : "", "parse-names" : false, "suffix" : "" }, { "dropping-particle" : "", "family" : "Webster", "given" : "Andrew R", "non-dropping-particle" : "", "parse-names" : false, "suffix" : "" } ], "container-title" : "European journal of human genetics : EJHG", "id" : "ITEM-5", "issue" : "10", "issued" : { "date-parts" : [ [ "2015", "10", "4" ] ] }, "page" : "1318-27", "publisher" : "Nature Publishing Group", "title" : "A detailed clinical and molecular survey of subjects with nonsyndromic USH2A retinopathy reveals an allelic hierarchy of disease-causing variants.", "type" : "article-journal", "volume" : "23" }, "uris" : [ "http://www.mendeley.com/documents/?uuid=29ef1857-dfc5-3174-86cb-272195c89e57" ] }, { "id" : "ITEM-6",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6",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5,33,35,60,61)", "plainTextFormattedCitation" : "(2,5,33,35,60,61)", "previouslyFormattedCitation" : "(2,5,33,35,60,61)"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5,33,35,60,61)</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2522C&gt;A</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Ser841Tyr)</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167/iovs.09-4085", "ISBN" : "1552-5783 (Electronic)\\r0146-0404 (Linking)", "ISSN" : "01460404", "PMID" : "19683999", "abstract" : "PURPOSE The purpose of this study was to test the ability of the genotyping microarray for Usher syndrome (USH) to identify the mutations responsible for the disease in a cohort of 183 patients with USH. METHODS DNA from 183 patients with Usher syndrome from the Spanish population was analyzed using a genotyping microarray containing 429 previously identified disease-associated variants in eight USH genes. Mutations detected by the array were confirmed by direct sequencing. Haplotype analysis was also performed in families carrying common Spanish mutations. RESULTS The genotyping microarray identified 43 different variants, divided into 32 disease causative and 11 probably nonpathologic. Mutations were detected in 62 patients with USH (33.9%). According to the clinical classification of patients, pathologic variants were detected in 31.4% patients with USH1, 39.4% of with USH2, 22.2% with USH3 and 15.8% with unclassified Usher syndrome. Ninety-seven pathologic alleles were detected, corresponding to 26.5% of expected alleles. The USH2A mutations p.C3267R and p.T3571M were revealed as common in the Spanish population, and two major haplotypes linked to these mutations were observed. CONCLUSIONS The genotyping microarray is a robust, low-cost, rapid technique that is effective for the genetic study of patients with USH. However, it also indicates variants of unclear pathologic nature and detection failures have also been observed. Results must be confirmed by direct sequencing to avoid misdiagnosis, and continuous updates of the microarray should be performed to increase the efficiency and rate of detection of mutations.", "author" : [ { "dropping-particle" : "", "family" : "Jaijo", "given" : "Teresa", "non-dropping-particle" : "", "parse-names" : false, "suffix" : "" }, { "dropping-particle" : "", "family" : "Aller", "given" : "Elena", "non-dropping-particle" : "", "parse-names" : false, "suffix" : "" }, { "dropping-particle" : "", "family" : "Garc\u00eda-Garc\u00eda", "given" : "Gema", "non-dropping-particle" : "", "parse-names" : false, "suffix" : "" }, { "dropping-particle" : "", "family" : "Aparisi", "given" : "Mar\u00eda J.", "non-dropping-particle" : "", "parse-names" : false, "suffix" : "" }, { "dropping-particle" : "", "family" : "Berna", "given" : "Sara", "non-dropping-particle" : "", "parse-names" : false, "suffix" : "" }, { "dropping-particle" : "", "family" : "\u00c1vila-Fern\u00e1ndez", "given" : "Almudena", "non-dropping-particle" : "", "parse-names" : false, "suffix" : "" }, { "dropping-particle" : "", "family" : "Barrag\u00e1n", "given" : "Isabel", "non-dropping-particle" : "", "parse-names" : false, "suffix" : "" }, { "dropping-particle" : "", "family" : "Baiget", "given" : "Montserrat", "non-dropping-particle" : "", "parse-names" : false, "suffix" : "" }, { "dropping-particle" : "", "family" : "Ayuso", "given" : "Carmen", "non-dropping-particle" : "", "parse-names" : false, "suffix" : "" }, { "dropping-particle" : "", "family" : "Anti\u00f1olo", "given" : "Guillermo", "non-dropping-particle" : "", "parse-names" : false, "suffix" : "" }, { "dropping-particle" : "", "family" : "D\u00edaz-LLopis", "given" : "Manuel", "non-dropping-particle" : "", "parse-names" : false, "suffix" : "" }, { "dropping-particle" : "", "family" : "K\u00fclm", "given" : "Maigi", "non-dropping-particle" : "", "parse-names" : false, "suffix" : "" }, { "dropping-particle" : "", "family" : "Beneyto", "given" : "Magdalena", "non-dropping-particle" : "", "parse-names" : false, "suffix" : "" }, { "dropping-particle" : "", "family" : "N\u00e1jera", "given" : "Carmen", "non-dropping-particle" : "", "parse-names" : false, "suffix" : "" }, { "dropping-particle" : "", "family" : "Mill\u00e1n", "given" : "Jose M.", "non-dropping-particle" : "", "parse-names" : false, "suffix" : "" } ], "container-title" : "Investigative Ophthalmology and Visual Science", "id" : "ITEM-1", "issue" : "3", "issued" : { "date-parts" : [ [ "2010", "3", "1" ] ] }, "page" : "1311-1317", "publisher" : "The Association for Research in Vision and Ophthalmology", "title" : "Microarray-based mutation analysis of 183 Spanish families with Usher syndrome", "type" : "article-journal", "volume" : "51" }, "uris" : [ "http://www.mendeley.com/documents/?uuid=37bae99e-4dc4-319e-b294-99c6cf2b6f49" ] }, { "id" : "ITEM-2",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2",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3",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3",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id" : "ITEM-4", "itemData" : { "DOI" : "10.1186/1750-1172-6-65", "ISBN" : "1750-1172", "ISSN" : "1750-1172", "PMID" : "22004887", "abstract" : "BACKGROUND: Usher Syndrome type II (USH2) is an autosomal recessive disorder, characterized by moderate to severe hearing impairment and retinitis pigmentosa (RP). Among the three genes implicated, mutations in the USH2A gene account for 74-90% of the USH2 cases.\\n\\nMETHODS: To identify the genetic cause of the disease and determine the frequency of USH2A mutations in a cohort of 88 unrelated USH Spanish patients, we carried out a mutation screening of the 72 coding exons of this gene by direct sequencing. Moreover, we performed functional minigene studies for those changes that were predicted to affect splicing.\\n\\nRESULTS: As a result, a total of 144 DNA sequence variants were identified. Based upon previous studies, allele frequencies, segregation analysis, bioinformatics' predictions and in vitro experiments, 37 variants (23 of them novel) were classified as pathogenic mutations.\\n\\nCONCLUSIONS: This report provide a wide spectrum of USH2A mutations and clinical features, including atypical Usher syndrome phenotypes resembling Usher syndrome type I. Considering only the patients clearly diagnosed with Usher syndrome type II, and results obtained in this and previous studies, we can state that mutations in USH2A are responsible for 76.1% of USH2 disease in patients of Spanish origin.", "author" : [ { "dropping-particle" : "", "family" : "Garc\u00eda-Garc\u00eda", "given" : "Gema", "non-dropping-particle" : "", "parse-names" : false, "suffix" : "" }, { "dropping-particle" : "", "family" : "Aparisi", "given" : "Maria J", "non-dropping-particle" : "", "parse-names" : false, "suffix" : "" }, { "dropping-particle" : "", "family" : "Jaijo", "given" : "Teresa", "non-dropping-particle" : "", "parse-names" : false, "suffix" : "" }, { "dropping-particle" : "", "family" : "Rodrigo", "given" : "Regina", "non-dropping-particle" : "", "parse-names" : false, "suffix" : "" }, { "dropping-particle" : "", "family" : "Leon", "given" : "Ana M", "non-dropping-particle" : "", "parse-names" : false, "suffix" : "" }, { "dropping-particle" : "", "family" : "Avila-Fernandez", "given" : "Almudena", "non-dropping-particle" : "", "parse-names" : false, "suffix" : "" }, { "dropping-particle" : "", "family" : "Blanco-Kelly", "given" : "Fiona", "non-dropping-particle" : "", "parse-names" : false, "suffix" : "" }, { "dropping-particle" : "", "family" : "Bernal", "given" : "Sara", "non-dropping-particle" : "", "parse-names" : false, "suffix" : "" }, { "dropping-particle" : "", "family" : "Navarro", "given" : "Rafael", "non-dropping-particle" : "", "parse-names" : false, "suffix" : "" }, { "dropping-particle" : "", "family" : "Diaz-Llopis", "given" : "Manuel", "non-dropping-particle" : "", "parse-names" : false, "suffix" : "" }, { "dropping-particle" : "", "family" : "Baiget", "given" : "Montserrat", "non-dropping-particle" : "", "parse-names" : false, "suffix" : "" }, { "dropping-particle" : "", "family" : "Ayuso", "given" : "Carmen", "non-dropping-particle" : "", "parse-names" : false, "suffix" : "" }, { "dropping-particle" : "", "family" : "Millan", "given" : "Jose M", "non-dropping-particle" : "", "parse-names" : false, "suffix" : "" }, { "dropping-particle" : "", "family" : "Aller", "given" : "Elena", "non-dropping-particle" : "", "parse-names" : false, "suffix" : "" } ], "container-title" : "Orphanet journal of rare diseases", "id" : "ITEM-4", "issued" : { "date-parts" : [ [ "2011" ] ] }, "page" : "65", "title" : "Mutational screening of the USH2A gene in Spanish USH patients reveals 23 novel pathogenic mutations.", "type" : "article-journal", "volume" : "6" }, "uris" : [ "http://www.mendeley.com/documents/?uuid=7d6ee2fc-d132-3612-9f18-b0f481d45471" ] }, { "id" : "ITEM-5",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5",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18,19,22,45)", "plainTextFormattedCitation" : "(2,18,19,22,45)", "previouslyFormattedCitation" : "(2,18,19,22,45)"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18,19,22,45)</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2391_2392del</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Cys797*)</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1",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2",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2",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18,27)", "plainTextFormattedCitation" : "(18,27)", "previouslyFormattedCitation" : "(18,27)"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18,27)</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2299delG</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sz w:val="18"/>
                <w:szCs w:val="20"/>
              </w:rPr>
              <w:t>p.(Glu767Serfs*21)</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ISSN" : "0002-9297", "PMID" : "11402400", "abstract" : "Usher syndrome type IIa is an autosomal recessive disorder characterized by mild-to-severe hearing loss and progressive visual loss due to retinitis pigmentosa. The mutation that most commonly causes Usher syndrome type IIa is a 1-bp deletion, described as \"2299delG,\" in the USH2A gene. The mutation has been identified in several patients from northern and southern Europe and from North America, and it has been found in single patients from South America, South Africa, and China. Various studies have reported a range of frequencies (.16-.44) among patients with Usher syndrome, depending on the geographic origin of the patients. The 2299delG mutation may be the one that most frequently causes retinitis pigmentosa in humans. Given the high frequencies and the wide geographic distribution of the mutation, it was of interest to determine whether the mutation resulted from an ancestral mutational event or represented a mutational hotspot in the USH2A gene. Haplotype analysis was performed on DNA samples from 116 unrelated patients with Usher syndrome type IIa; the patients were from 14 countries and represented 148 2299delG alleles. On the basis of six single-nucleotide polymorphisms within the USH2A gene, 12 core haplotypes were observed in a panel of normal chromosomes. However, in our analysis, only one core haplotype was found to be associated with the 2299delG mutation. The data indicate that the widespread geographic distribution of the 2299delG mutation is the result of an ancestral mutation that has spread throughout Europe and into the New World as a result of migration.", "author" : [ { "dropping-particle" : "", "family" : "Dreyer", "given" : "B", "non-dropping-particle" : "", "parse-names" : false, "suffix" : "" }, { "dropping-particle" : "", "family" : "Tranebjaerg", "given" : "L", "non-dropping-particle" : "", "parse-names" : false, "suffix" : "" }, { "dropping-particle" : "", "family" : "Brox", "given" : "V", "non-dropping-particle" : "", "parse-names" : false, "suffix" : "" }, { "dropping-particle" : "", "family" : "Rosenberg", "given" : "T", "non-dropping-particle" : "", "parse-names" : false, "suffix" : "" }, { "dropping-particle" : "", "family" : "M\u00f6ller", "given" : "C", "non-dropping-particle" : "", "parse-names" : false, "suffix" : "" }, { "dropping-particle" : "", "family" : "Beneyto", "given" : "M", "non-dropping-particle" : "", "parse-names" : false, "suffix" : "" }, { "dropping-particle" : "", "family" : "Weston", "given" : "M D", "non-dropping-particle" : "", "parse-names" : false, "suffix" : "" }, { "dropping-particle" : "", "family" : "Kimberling", "given" : "W J", "non-dropping-particle" : "", "parse-names" : false, "suffix" : "" }, { "dropping-particle" : "", "family" : "Cremers", "given" : "C W", "non-dropping-particle" : "", "parse-names" : false, "suffix" : "" }, { "dropping-particle" : "", "family" : "Liu", "given" : "X Z", "non-dropping-particle" : "", "parse-names" : false, "suffix" : "" }, { "dropping-particle" : "", "family" : "Nilssen", "given" : "O", "non-dropping-particle" : "", "parse-names" : false, "suffix" : "" } ], "container-title" : "American journal of human genetics", "id" : "ITEM-1", "issue" : "1", "issued" : { "date-parts" : [ [ "2001", "7" ] ] }, "page" : "228-34", "title" : "A common ancestral origin of the frequent and widespread 2299delG USH2A mutation.", "type" : "article-journal", "volume" : "69" }, "uris" : [ "http://www.mendeley.com/documents/?uuid=8ca4e346-bb4e-3eda-ba20-8fadf7ee24e2" ] }, { "id" : "ITEM-2", "itemData" : { "ISBN" : "0036-8075 (Print)\\r0036-8075 (Linking)", "PMID" : "9624053", "abstract" : "Usher syndrome type IIa (OMIM 276901), an autosomal recessive disorder characterized by moderate to severe sensorineural hearing loss and progressive retinitis pigmentosa, maps to the long arm of human chromosome 1q41 between markers AFM268ZD1 and AFM144XF2. Three biologically important mutations in Usher syndrome type IIa patients were identified in a gene (USH2A) isolated from this critical region. The USH2A gene encodes a protein with a predicted size of 171.5 kilodaltons that has laminin epidermal growth factor and fibronectin type III motifs; these motifs are most commonly observed in proteins comprising components of the basal lamina and extracellular matrixes and in cell adhesion molecules.", "author" : [ { "dropping-particle" : "", "family" : "Eudy", "given" : "J D", "non-dropping-particle" : "", "parse-names" : false, "suffix" : "" }, { "dropping-particle" : "", "family" : "Weston", "given" : "M D", "non-dropping-particle" : "", "parse-names" : false, "suffix" : "" }, { "dropping-particle" : "", "family" : "Yao", "given" : "S", "non-dropping-particle" : "", "parse-names" : false, "suffix" : "" }, { "dropping-particle" : "", "family" : "Hoover", "given" : "D M", "non-dropping-particle" : "", "parse-names" : false, "suffix" : "" }, { "dropping-particle" : "", "family" : "Rehm", "given" : "H L", "non-dropping-particle" : "", "parse-names" : false, "suffix" : "" }, { "dropping-particle" : "", "family" : "Ma-Edmonds", "given" : "M", "non-dropping-particle" : "", "parse-names" : false, "suffix" : "" }, { "dropping-particle" : "", "family" : "Yan", "given" : "D", "non-dropping-particle" : "", "parse-names" : false, "suffix" : "" }, { "dropping-particle" : "", "family" : "Ahmad", "given" : "I", "non-dropping-particle" : "", "parse-names" : false, "suffix" : "" }, { "dropping-particle" : "", "family" : "Cheng", "given" : "J J", "non-dropping-particle" : "", "parse-names" : false, "suffix" : "" }, { "dropping-particle" : "", "family" : "Ayuso", "given" : "C", "non-dropping-particle" : "", "parse-names" : false, "suffix" : "" }, { "dropping-particle" : "", "family" : "Cremers", "given" : "C", "non-dropping-particle" : "", "parse-names" : false, "suffix" : "" }, { "dropping-particle" : "", "family" : "Davenport", "given" : "S", "non-dropping-particle" : "", "parse-names" : false, "suffix" : "" }, { "dropping-particle" : "", "family" : "Moller", "given" : "C", "non-dropping-particle" : "", "parse-names" : false, "suffix" : "" }, { "dropping-particle" : "", "family" : "Talmadge", "given" : "C B", "non-dropping-particle" : "", "parse-names" : false, "suffix" : "" }, { "dropping-particle" : "", "family" : "Beisel", "given" : "K W", "non-dropping-particle" : "", "parse-names" : false, "suffix" : "" }, { "dropping-particle" : "", "family" : "Tamayo", "given" : "M", "non-dropping-particle" : "", "parse-names" : false, "suffix" : "" }, { "dropping-particle" : "", "family" : "Morton", "given" : "C C", "non-dropping-particle" : "", "parse-names" : false, "suffix" : "" }, { "dropping-particle" : "", "family" : "Swaroop", "given" : "A", "non-dropping-particle" : "", "parse-names" : false, "suffix" : "" }, { "dropping-particle" : "", "family" : "Kimberling", "given" : "W J", "non-dropping-particle" : "", "parse-names" : false, "suffix" : "" }, { "dropping-particle" : "", "family" : "Sumegi", "given" : "J", "non-dropping-particle" : "", "parse-names" : false, "suffix" : "" } ], "container-title" : "Science", "id" : "ITEM-2", "issue" : "5370", "issued" : { "date-parts" : [ [ "1998" ] ] }, "page" : "1753-1757", "title" : "Mutation of a gene encoding a protein with extracellular matrix motifs in Usher syndrome type IIa", "type" : "article-journal", "volume" : "280" }, "uris" : [ "http://www.mendeley.com/documents/?uuid=7abbcab7-e497-4dc8-a8dd-fc71f69a013c" ] }, { "id" : "ITEM-3", "itemData" : { "DOI" : "10.1086/302332", "ISBN" : "0002-9297 (Print)", "ISSN" : "00029297", "PMID" : "10090909", "abstract" : "Language: English Type: Owner: NLM; Status: Completed", "author" : [ { "dropping-particle" : "", "family" : "Liu", "given" : "X Z", "non-dropping-particle" : "", "parse-names" : false, "suffix" : "" }, { "dropping-particle" : "", "family" : "Hope", "given" : "C", "non-dropping-particle" : "", "parse-names" : false, "suffix" : "" }, { "dropping-particle" : "", "family" : "Liang", "given" : "C Y", "non-dropping-particle" : "", "parse-names" : false, "suffix" : "" }, { "dropping-particle" : "", "family" : "Zou", "given" : "J M", "non-dropping-particle" : "", "parse-names" : false, "suffix" : "" }, { "dropping-particle" : "", "family" : "Xu", "given" : "L R", "non-dropping-particle" : "", "parse-names" : false, "suffix" : "" }, { "dropping-particle" : "", "family" : "Cole", "given" : "T", "non-dropping-particle" : "", "parse-names" : false, "suffix" : "" }, { "dropping-particle" : "", "family" : "Mueller", "given" : "R F", "non-dropping-particle" : "", "parse-names" : false, "suffix" : "" }, { "dropping-particle" : "", "family" : "Bundey", "given" : "S", "non-dropping-particle" : "", "parse-names" : false, "suffix" : "" }, { "dropping-particle" : "", "family" : "Nance", "given" : "W", "non-dropping-particle" : "", "parse-names" : false, "suffix" : "" }, { "dropping-particle" : "", "family" : "Steel", "given" : "K P", "non-dropping-particle" : "", "parse-names" : false, "suffix" : "" }, { "dropping-particle" : "", "family" : "Brown", "given" : "S D", "non-dropping-particle" : "", "parse-names" : false, "suffix" : "" } ], "container-title" : "American journal of human genetics", "id" : "ITEM-3", "issue" : "4", "issued" : { "date-parts" : [ [ "1999", "4" ] ] }, "page" : "1221-1225", "title" : "A mutation (2314delG) in the Usher syndrome type IIA gene: high prevalence and phenotypic variation.", "type" : "article", "volume" : "64" }, "uris" : [ "http://www.mendeley.com/documents/?uuid=2e622e97-58cf-323a-b170-ff083b53a0e6" ] }, { "id" : "ITEM-4", "itemData" : { "DOI" : "10.1038/ejhg.2008.143", "ISSN" : "1018-4813", "PMID" : "18665195", "abstract" : "Congenital hearing loss affects approximately one child in 1000. About 10% of the deaf population have Usher syndrome (USH). In USH, hearing loss is complicated by retinal degeneration with onset in the first (USH1) or second (USH2) decade. In most populations, diagnostic testing is hampered by a multitude of mutations in nine genes. We have recently shown that in French Canadians from Quebec, USH1 largely results from a single USH1C founder mutation, c.216G&gt;A ('Acadian allele'). The genetic basis of USH2 in Canadians of French descent, however, has remained elusive. Here, we have investigated nine USH2 families from Quebec and New Brunswick (the former Acadia) by haplotype analyses of the USH2A locus and sequencing of the three known USH2 genes. Seven USH2A mutations were identified in eight patients. One of them, c.4338_4339delCT, accounts for 10 out of 18 disease alleles (55.6%). This mutation has previously been reported in an Acadian USH2 family, and it was found in homozygous state in the three Acadians of our sample. As in the case of c.216G&gt;A (USH1C), a common haplotype is associated with c.4338_4339delCT. With a limited number of molecular tests, it will now be possible in these populations to estimate whether children with congenital hearing impairment of different degrees will develop retinal disease - with important clinical and therapeutic implications. USH2 is the second example that reveals a significant genetic overlap between Quebecois and Acadians: in contrast to current understanding, other genetic disorders present in both populations are likely based on common founder mutations as well.", "author" : [ { "dropping-particle" : "", "family" : "Ebermann", "given" : "Inga", "non-dropping-particle" : "", "parse-names" : false, "suffix" : "" }, { "dropping-particle" : "", "family" : "Koenekoop", "given" : "Robert K", "non-dropping-particle" : "", "parse-names" : false, "suffix" : "" }, { "dropping-particle" : "", "family" : "Lopez", "given" : "Irma", "non-dropping-particle" : "", "parse-names" : false, "suffix" : "" }, { "dropping-particle" : "", "family" : "Bou-Khzam", "given" : "Lara", "non-dropping-particle" : "", "parse-names" : false, "suffix" : "" }, { "dropping-particle" : "", "family" : "Pigeon", "given" : "Ren\u00e9e", "non-dropping-particle" : "", "parse-names" : false, "suffix" : "" }, { "dropping-particle" : "", "family" : "Bolz", "given" : "Hanno J", "non-dropping-particle" : "", "parse-names" : false, "suffix" : "" } ], "container-title" : "European Journal of Human Genetics", "id" : "ITEM-4", "issue" : "1", "issued" : { "date-parts" : [ [ "2009", "1", "30" ] ] }, "page" : "80-84", "title" : "An USH2A founder mutation is the major cause of Usher syndrome type 2 in Canadians of French origin and confirms common roots of Quebecois and Acadians", "type" : "article-journal", "volume" : "17" }, "uris" : [ "http://www.mendeley.com/documents/?uuid=c9056a8c-4f0b-323e-b77b-8035c1ff137f" ] }, { "id" : "ITEM-5", "itemData" : { "DOI" : "10.1038/sj.ejhg.5200491", "ISBN" : "1018-4813 (Print)", "ISSN" : "10184813", "PMID" : "10909849", "abstract" : "Usher syndrome type II is an autosomal recessive disorder, characterised by stable hearing impairment from childhood and progressive retinitis pigmentosa from the late teens. Mutations in the USH2A gene, located on 1q41, were recently shown to be responsible for Usher syndrome type IIa. We have investigated the molecular pathology of Usher type II by screening the USH2A gene for mutations in 31 unrelated patients from Denmark and Norway. Besides the frequent 2299delG mutation, which accounted for 44% of the disease alleles, a heterogeneous spectrum of mutations was identified. Sixteen new, putative disease-causing mutations were detected, of which 12 were private and four were shared by unrelated patients. The disease-causing mutations were scattered throughout the gene and included six nonsense and seven missense mutations, two deletions and one small insertion. In addition, six non-pathogenic polymorphisms were identified. All missense mutations resulted in major amino acid side-chain alterations. Four missense mutations affected the N-terminal part of USH2A, whereas three missense mutations affected the laminin-type epidermal growth factor-like (LE) domain. The structural consequences of the mutations affecting the LE domain are discussed in relation to the three-dimensional structure of a LE-module of the mouse laminin gamma1 chain.", "author" : [ { "dropping-particle" : "", "family" : "Dreyer", "given" : "B", "non-dropping-particle" : "", "parse-names" : false, "suffix" : "" }, { "dropping-particle" : "", "family" : "Tranebjaerg", "given" : "L", "non-dropping-particle" : "", "parse-names" : false, "suffix" : "" }, { "dropping-particle" : "", "family" : "Rosenberg", "given" : "T", "non-dropping-particle" : "", "parse-names" : false, "suffix" : "" }, { "dropping-particle" : "", "family" : "Weston", "given" : "M D", "non-dropping-particle" : "", "parse-names" : false, "suffix" : "" }, { "dropping-particle" : "", "family" : "Kimberling", "given" : "W J", "non-dropping-particle" : "", "parse-names" : false, "suffix" : "" }, { "dropping-particle" : "", "family" : "Nilssen", "given" : "O", "non-dropping-particle" : "", "parse-names" : false, "suffix" : "" } ], "container-title" : "European journal of human genetics : EJHG", "id" : "ITEM-5", "issue" : "7", "issued" : { "date-parts" : [ [ "2000" ] ] }, "page" : "500-506", "title" : "Identification of novel USH2A mutations: implications for the structure of USH2A protein.", "type" : "article-journal", "volume" : "8" }, "uris" : [ "http://www.mendeley.com/documents/?uuid=e8dbd514-de05-4e83-ae9d-e2fc3d4b8efe" ] }, { "id" : "ITEM-6", "itemData" : { "DOI" : "10.1006/exer.2000.0978", "ISSN" : "0014-4835", "PMID" : "11311042", "abstract" : "Usher syndrome (USH) is a combination of a progressive pigmentary retinopathy, indistinguishable from retinitis pigmentosa, and some degree of sensorineural hearing loss. USH can be subdivided in Usher type I (USHI), type II (USHII) and type III (USHIII), all of which are inherited as autosomal recessive traits. The three subtypes are genetically heterogeneous, with six loci so far identified for USHI, three for USHII and only one for USHIII. Mutations in a novel gene, USH2A, encoding the protein usherin, have recently been shown to be associated with USHII. The gene encodes a protein with partial sequence homology to both laminin epidermal growth factor and fibronectin motifs. We analysed 35 British and one Pakistani Usher type II families with at least one affected member, for sequence changes in the 20 translated exons of the USH2A gene, using heteroduplex analysis and sequencing. Probable disease-causing mutations in USH2A were identified in 15 of 36 (41.7%) Usher II families. The most frequently encountered mutation (11/15 families or 11/18 mutated alleles) was del2299G in exon 13, resulting in a frameshift and premature stop codon. Other mutations include insertions and point mutations, of which two are previously unreported. Five different polymorphisms were also detected. Our results indicate that mutations in this gene are responsible for disease in a large proportion of British Usher type II patients. Moreover, if screening for mutations in USH2A is considered, it is sensible to screen for the del2299G mutation first.", "author" : [ { "dropping-particle" : "", "family" : "Leroy", "given" : "B P", "non-dropping-particle" : "", "parse-names" : false, "suffix" : "" }, { "dropping-particle" : "", "family" : "Aragon-Martin", "given" : "J A", "non-dropping-particle" : "", "parse-names" : false, "suffix" : "" }, { "dropping-particle" : "", "family" : "Weston", "given" : "M D", "non-dropping-particle" : "", "parse-names" : false, "suffix" : "" }, { "dropping-particle" : "", "family" : "Bessant", "given" : "D A", "non-dropping-particle" : "", "parse-names" : false, "suffix" : "" }, { "dropping-particle" : "", "family" : "Willis", "given" : "C", "non-dropping-particle" : "", "parse-names" : false, "suffix" : "" }, { "dropping-particle" : "", "family" : "Webster", "given" : "A R", "non-dropping-particle" : "", "parse-names" : false, "suffix" : "" }, { "dropping-particle" : "", "family" : "Bird", "given" : "A C", "non-dropping-particle" : "", "parse-names" : false, "suffix" : "" }, { "dropping-particle" : "", "family" : "Kimberling", "given" : "W J", "non-dropping-particle" : "", "parse-names" : false, "suffix" : "" }, { "dropping-particle" : "", "family" : "Payne", "given" : "A M", "non-dropping-particle" : "", "parse-names" : false, "suffix" : "" }, { "dropping-particle" : "", "family" : "Bhattacharya", "given" : "S S", "non-dropping-particle" : "", "parse-names" : false, "suffix" : "" } ], "container-title" : "Experimental eye research", "id" : "ITEM-6", "issue" : "5", "issued" : { "date-parts" : [ [ "2001", "5" ] ] }, "page" : "503-9", "title" : "Spectrum of mutations in USH2A in British patients with Usher syndrome type II.", "type" : "article-journal", "volume" : "72" }, "uris" : [ "http://www.mendeley.com/documents/?uuid=81c83dcf-0506-31a7-ab50-a13f4b9308ab" ] }, { "id" : "ITEM-7", "itemData" : { "DOI" : "10.1002/humu.20513", "ISSN" : "10597794", "author" : [ { "dropping-particle" : "", "family" : "Baux", "given" : "David", "non-dropping-particle" : "", "parse-names" : false, "suffix" : "" }, { "dropping-particle" : "", "family" : "Larrieu", "given" : "Lise",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Salah", "given" : "Safouane", "non-dropping-particle" : "Ben", "parse-names" : false, "suffix" : "" }, { "dropping-particle" : "", "family" : "Vielle", "given" : "Anne", "non-dropping-particle" : "", "parse-names" : false, "suffix" : "" }, { "dropping-particle" : "", "family" : "Gilbert-Dussardier", "given" : "Brigitte", "non-dropping-particle" : "", "parse-names" : false, "suffix" : "" }, { "dropping-particle" : "", "family" : "Holder", "given" : "Muriel", "non-dropping-particle" : "", "parse-names" : false, "suffix" : "" }, { "dropping-particle" : "", "family" : "Calvas", "given" : "Patrick", "non-dropping-particle" : "", "parse-names" : false, "suffix" : "" }, { "dropping-particle" : "", "family" : "Philip", "given" : "Nicole", "non-dropping-particle" : "", "parse-names" : false, "suffix" : "" }, { "dropping-particle" : "", "family" : "Edery", "given" : "Patrick", "non-dropping-particle" : "", "parse-names" : false, "suffix" : "" }, { "dropping-particle" : "", "family" : "Bonneau", "given" : "Dominique", "non-dropping-particle" : "", "parse-names" : false, "suffix" : "" }, { "dropping-particle" : "", "family" : "Claustres", "given" : "Mireille", "non-dropping-particle" : "", "parse-names" : false, "suffix" : "" }, { "dropping-particle" : "", "family" : "Malcolm", "given" : "Sue", "non-dropping-particle" : "", "parse-names" : false, "suffix" : "" }, { "dropping-particle" : "", "family" : "Roux", "given" : "Anne-Fran\u00e7oise", "non-dropping-particle" : "", "parse-names" : false, "suffix" : "" } ], "container-title" : "Human Mutation", "id" : "ITEM-7", "issue" : "8", "issued" : { "date-parts" : [ [ "2007", "8" ] ] }, "page" : "781-789", "title" : "Molecular and in silico analyses of the full-length isoform of usherin identify new pathogenic alleles in Usher type II patients", "type" : "article-journal", "volume" : "28" }, "uris" : [ "http://www.mendeley.com/documents/?uuid=ac326cae-7545-3736-b74a-b68b25a18db0" ] }, { "id" : "ITEM-8", "itemData" : { "DOI" : "10.1002/humu.9259", "ISBN" : "1098-1004 (Electronic)", "ISSN" : "1098-1004", "PMID" : "15241801", "abstract" : "Usher syndrome type II (USH2) is characterised by moderate to severe high-frequency hearing impairment, progressive visual loss due to retinitis pigmentosa and intact vestibular responses. Three loci are known for USH2, however, only the gene for USH2a (USH2A) has been identified. Mutation analysis of USH2A was performed in 70 Dutch USH2 families. Ten mutations in USH2A were detected, of which three are novel, c.949C&gt;A, c.2242C&gt;T (p.Gln748X) and c.4405C&gt;T (p.Gln1468X). Including 9 previously published Dutch USH2a families, estimates of the prevalence of USH2a in the Dutch USH2 population were made. Mutations were identified in 62% of the families. In 28% both mutated alleles were identified, whereas in 34% the mutation in only one allele was found. It is estimated that about 28% of the Dutch USH2 families have a different causative gene. Analysis of deduced haplotypes suggests that c.1256G&gt;T (p.Cys419Phe) is a Dutch ancestral mutation, occurring in 16% of the alleles.", "author" : [ { "dropping-particle" : "", "family" : "Pennings", "given" : "Ronald J E", "non-dropping-particle" : "", "parse-names" : false, "suffix" : "" }, { "dropping-particle" : "", "family" : "Brinke", "given" : "Heleen", "non-dropping-particle" : "Te", "parse-names" : false, "suffix" : "" }, { "dropping-particle" : "", "family" : "Weston", "given" : "Michael D", "non-dropping-particle" : "", "parse-names" : false, "suffix" : "" }, { "dropping-particle" : "", "family" : "Claassen", "given" : "Annemarie", "non-dropping-particle" : "", "parse-names" : false, "suffix" : "" }, { "dropping-particle" : "", "family" : "Orten", "given" : "Dana J", "non-dropping-particle" : "", "parse-names" : false, "suffix" : "" }, { "dropping-particle" : "", "family" : "Weekamp", "given" : "Henri\u00ebtte", "non-dropping-particle" : "", "parse-names" : false, "suffix" : "" }, { "dropping-particle" : "", "family" : "Aarem", "given" : "Annelies", "non-dropping-particle" : "Van", "parse-names" : false, "suffix" : "" }, { "dropping-particle" : "", "family" : "Huygen", "given" : "Patrick L M", "non-dropping-particle" : "", "parse-names" : false, "suffix" : "" }, { "dropping-particle" : "", "family" : "Deutman", "given" : "August F", "non-dropping-particle" : "", "parse-names" : false, "suffix" : "" }, { "dropping-particle" : "", "family" : "Hoefsloot", "given" : "Lies H", "non-dropping-particle" : "", "parse-names" : false, "suffix" : "" }, { "dropping-particle" : "", "family" : "Cremers", "given" : "Frans P M", "non-dropping-particle" : "", "parse-names" : false, "suffix" : "" }, { "dropping-particle" : "", "family" : "Cremers", "given" : "Cor W R J", "non-dropping-particle" : "", "parse-names" : false, "suffix" : "" }, { "dropping-particle" : "", "family" : "Kimberling", "given" : "William J", "non-dropping-particle" : "", "parse-names" : false, "suffix" : "" }, { "dropping-particle" : "", "family" : "Kremer", "given" : "Hannie", "non-dropping-particle" : "", "parse-names" : false, "suffix" : "" } ], "container-title" : "Human mutation", "id" : "ITEM-8", "issue" : "2", "issued" : { "date-parts" : [ [ "2004" ] ] }, "page" : "185", "title" : "USH2A mutation analysis in 70 Dutch families with Usher syndrome type II.", "type" : "article-journal", "volume" : "24" }, "uris" : [ "http://www.mendeley.com/documents/?uuid=cf4198f0-e1cb-4437-be01-71c59a8cf87d" ] }, { "id" : "ITEM-9", "itemData" : { "DOI" : "10.1086/383096", "ISSN" : "00029297", "author" : [ { "dropping-particle" : "", "family" : "Wijk", "given" : "Erwin", "non-dropping-particle" : "van", "parse-names" : false, "suffix" : "" }, { "dropping-particle" : "", "family" : "Pennings", "given" : "Ronald J.E.", "non-dropping-particle" : "", "parse-names" : false, "suffix" : "" }, { "dropping-particle" : "", "family" : "Brinke", "given" : "Heleen", "non-dropping-particle" : "te", "parse-names" : false, "suffix" : "" }, { "dropping-particle" : "", "family" : "Claassen", "given" : "Annemarie", "non-dropping-particle" : "", "parse-names" : false, "suffix" : "" }, { "dropping-particle" : "", "family" : "Yntema", "given" : "Helger G.", "non-dropping-particle" : "", "parse-names" : false, "suffix" : "" }, { "dropping-particle" : "", "family" : "Hoefsloot", "given" : "Lies H.", "non-dropping-particle" : "", "parse-names" : false, "suffix" : "" }, { "dropping-particle" : "", "family" : "Cremers", "given" : "Frans P.M.", "non-dropping-particle" : "", "parse-names" : false, "suffix" : "" }, { "dropping-particle" : "", "family" : "Cremers", "given" : "Cor. W.R.J.", "non-dropping-particle" : "", "parse-names" : false, "suffix" : "" }, { "dropping-particle" : "", "family" : "Kremer", "given" : "Hannie", "non-dropping-particle" : "", "parse-names" : false, "suffix" : "" } ], "container-title" : "The American Journal of Human Genetics", "id" : "ITEM-9", "issue" : "4", "issued" : { "date-parts" : [ [ "2004", "4" ] ] }, "page" : "738-744", "title" : "Identification of 51 Novel Exons of the Usher Syndrome Type 2A (USH2A) Gene That Encode Multiple Conserved Functional Domains and That Are Mutated in Patients with Usher Syndrome Type II", "type" : "article-journal", "volume" : "74" }, "uris" : [ "http://www.mendeley.com/documents/?uuid=b3e0d1ea-eec6-3772-b166-538854ea938b" ] }, { "id" : "ITEM-10", "itemData" : { "DOI" : "10.1159/000189265", "ISBN" : "1421-9700 (Electronic)\\r1420-3030 (Linking)", "ISSN" : "14203030", "PMID" : "19129697", "abstract" : "Temporal processing, frequency discrimination and frequency resolution, three basic mechanisms involved in speech perception, were studied in 11 USH2a patients from 10 Dutch families. Measurements included loudness scaling, gap detection, determination of auditory filter shapes and difference limen for frequency. The results were compared to values obtained from listeners with normal hearing, DFNA8/12 patients, DFNA13 patients and unselected patients with presbyacusis. Overall, the results for USH2a were most similar to those obtained in patients with sensorineural hearing loss caused by hair cell defects. To our knowledge, this is the first study that presents results on audiometric measurements combined with psychophysical measurements in a group of USH2a patients.", "author" : [ { "dropping-particle" : "", "family" : "Leijendeckers", "given" : "Joop M.", "non-dropping-particle" : "", "parse-names" : false, "suffix" : "" }, { "dropping-particle" : "", "family" : "Pennings", "given" : "R. J E", "non-dropping-particle" : "", "parse-names" : false, "suffix" : "" }, { "dropping-particle" : "", "family" : "Snik", "given" : "A. F M", "non-dropping-particle" : "", "parse-names" : false, "suffix" : "" }, { "dropping-particle" : "", "family" : "Bosman", "given" : "Arjan J.", "non-dropping-particle" : "", "parse-names" : false, "suffix" : "" }, { "dropping-particle" : "", "family" : "Cremers", "given" : "C. W R J", "non-dropping-particle" : "", "parse-names" : false, "suffix" : "" } ], "container-title" : "Audiology and Neurotology", "id" : "ITEM-10", "issue" : "4", "issued" : { "date-parts" : [ [ "2009" ] ] }, "page" : "223-231", "title" : "Audiometric characteristics of USH2a patients", "type" : "article-journal", "volume" : "14" }, "uris" : [ "http://www.mendeley.com/documents/?uuid=99d69ad5-ff8c-448b-aea0-39cd202566b3" ] }, { "id" : "ITEM-11", "itemData" : { "ISSN" : "0002-9297", "PMID" : "10729113", "abstract" : "Usher syndrome type IIa (USHIIa) is an autosomal recessive disorder characterized by moderate to severe sensorineural hearing loss and progressive retinitis pigmentosa. This disorder maps to human chromosome 1q41. Recently, mutations in USHIIa patients were identified in a novel gene isolated from this chromosomal region. The USH2A gene encodes a protein with a predicted molecular weight of 171.5 kD and possesses laminin epidermal growth factor as well as fibronectin type III domains. These domains are observed in other protein components of the basal lamina and extracellular matrixes; they may also be observed in cell-adhesion molecules. The intron/exon organization of the gene whose protein we name \"Usherin\" was determined by direct sequencing of PCR products and cloned genomic DNA with cDNA-specific primers. The gene is encoded by 21 exons and spans a minimum of 105 kb. A mutation search of 57 independent USHIIa probands was performed with a combination of direct sequencing and heteroduplex analysis of PCR-amplified exons. Fifteen new mutations were found. Of 114 independent USH2A alleles, 58 harbored probable pathologic mutations. Ten cases of USHIIa were true homozygotes and 10 were compound heterozygotes; 18 heterozygotes with only one identifiable mutation were observed. Sixty-five percent (38/58) of cases had at least one mutation, and 51% (58/114) of the total number of possible mutations were identified. The allele 2299delG (previously reported as 2314delG) was the most frequent mutant allele observed (16%; 31/192). Three new missense mutations (C319Y, N346H, and C419F) were discovered; all were restricted to the previously unreported laminin domain VI region of Usherin. The possible significance of this domain, known to be necessary for laminin network assembly, is discussed in the context of domain VI mutations from other proteins.", "author" : [ { "dropping-particle" : "", "family" : "Weston", "given" : "M D", "non-dropping-particle" : "", "parse-names" : false, "suffix" : "" }, { "dropping-particle" : "", "family" : "Eudy", "given" : "J D", "non-dropping-particle" : "", "parse-names" : false, "suffix" : "" }, { "dropping-particle" : "", "family" : "Fujita", "given" : "S", "non-dropping-particle" : "", "parse-names" : false, "suffix" : "" }, { "dropping-particle" : "", "family" : "Yao", "given" : "S", "non-dropping-particle" : "", "parse-names" : false, "suffix" : "" }, { "dropping-particle" : "", "family" : "Usami", "given" : "S", "non-dropping-particle" : "", "parse-names" : false, "suffix" : "" }, { "dropping-particle" : "", "family" : "Cremers", "given" : "C", "non-dropping-particle" : "", "parse-names" : false, "suffix" : "" }, { "dropping-particle" : "", "family" : "Greenberg", "given" : "J", "non-dropping-particle" : "", "parse-names" : false, "suffix" : "" }, { "dropping-particle" : "", "family" : "Ramesar", "given" : "R", "non-dropping-particle" : "", "parse-names" : false, "suffix" : "" }, { "dropping-particle" : "", "family" : "Martini", "given" : "A", "non-dropping-particle" : "", "parse-names" : false, "suffix" : "" }, { "dropping-particle" : "", "family" : "Moller", "given" : "C", "non-dropping-particle" : "", "parse-names" : false, "suffix" : "" }, { "dropping-particle" : "", "family" : "Smith", "given" : "R J", "non-dropping-particle" : "", "parse-names" : false, "suffix" : "" }, { "dropping-particle" : "", "family" : "Sumegi", "given" : "J", "non-dropping-particle" : "", "parse-names" : false, "suffix" : "" }, { "dropping-particle" : "", "family" : "Kimberling", "given" : "W J", "non-dropping-particle" : "", "parse-names" : false, "suffix" : "" }, { "dropping-particle" : "", "family" : "Greenburg", "given" : "J", "non-dropping-particle" : "", "parse-names" : false, "suffix" : "" } ], "container-title" : "American journal of human genetics", "id" : "ITEM-11", "issue" : "4", "issued" : { "date-parts" : [ [ "2000", "4" ] ] }, "page" : "1199-210", "title" : "Genomic structure and identification of novel mutations in usherin, the gene responsible for Usher syndrome type IIa.", "type" : "article-journal", "volume" : "66" }, "uris" : [ "http://www.mendeley.com/documents/?uuid=9ccb6ff5-e69e-33fe-b243-98c7c04ad99a" ] }, { "id" : "ITEM-12", "itemData" : { "DOI" : "10.1038/sj.ejhg.5201138", "ISBN" : "1018-4813 (Print)", "ISSN" : "1018-4813", "PMID" : "14970843", "abstract" : "The most common mutation in the USH2A gene (Usherin), 2299delG, causes both typical Usher (USH) syndrome type II and atypical USH syndrome, two autosomal recessive disorders, characterised by moderate to severe sensorineural hearing loss and retinitis pigmentosa (RP). Furthermore, the C759F mutation in the USH2A gene has been described in 4.5% of patients with nonsyndromic recessive RP. We have investigated the presence of the 2299delG and/or the C759F mutations in 191 unrelated Spanish patients with different syndromic and nonsyndromic retinal diseases, or with nonsyndromic hearing impairment. The 2299delG mutation was observed in patients with clinical signs of USHII or of atypical USH syndrome, whereas the C759F mutation, regardless of being associated with the 2299delG mutation or not, was identified in cases with nonsyndromic RP, as well as in patients with RP associated with a variability of hearing impairment. The comparative analysis of both phenotypic and genotypic data supports the hypothesis that sensorineural hearing loss in patients with RP may depend on the nature and on the association of the USH2A allele variants present.", "author" : [ { "dropping-particle" : "", "family" : "Aller", "given" : "Elena", "non-dropping-particle" : "", "parse-names" : false, "suffix" : "" }, { "dropping-particle" : "", "family" : "N\u00e1jera", "given" : "Carmen", "non-dropping-particle" : "", "parse-names" : false, "suffix" : "" }, { "dropping-particle" : "", "family" : "Mill\u00e1n", "given" : "Jos\u00e9 Ma", "non-dropping-particle" : "", "parse-names" : false, "suffix" : "" }, { "dropping-particle" : "", "family" : "Oltra", "given" : "Juan S", "non-dropping-particle" : "", "parse-names" : false, "suffix" : "" }, { "dropping-particle" : "", "family" : "P\u00e9rez-Garrigues", "given" : "Herminio", "non-dropping-particle" : "", "parse-names" : false, "suffix" : "" }, { "dropping-particle" : "", "family" : "Vilela", "given" : "Concepci\u00f3n", "non-dropping-particle" : "", "parse-names" : false, "suffix" : "" }, { "dropping-particle" : "", "family" : "Navea", "given" : "Amparo", "non-dropping-particle" : "", "parse-names" : false, "suffix" : "" }, { "dropping-particle" : "", "family" : "Beneyto", "given" : "Magdalena", "non-dropping-particle" : "", "parse-names" : false, "suffix" : "" } ], "container-title" : "European Journal of Human Genetics", "id" : "ITEM-12", "issue" : "5", "issued" : { "date-parts" : [ [ "2004", "5", "18" ] ] }, "page" : "407-410", "title" : "Genetic analysis of 2299delG and C759F mutations (USH2A) in patients with visual and/or auditory impairments", "type" : "article-journal", "volume" : "12" }, "uris" : [ "http://www.mendeley.com/documents/?uuid=95263cff-2f67-335b-ac3a-93aae1c1bb03" ] }, { "id" : "ITEM-13", "itemData" : { "DOI" : "10.1002/humu.9042", "ISBN" : "3496398302", "ISSN" : "10981004", "PMID" : "12112664", "abstract" : "Usher syndrome is an autosomal recessive disorder characterized by congenital hearing impairment and retinitis pigmentosa. Three clinical types are known (USH1, USH2 and USH3), and there is an extensive genetic heterogeneity, with at least ten genes implicated. The most frequently mutated genes are MYO7A, which causes USH1B, and usherin, which causes USH2A. We carried out a mutation analysis of these two genes in the Spanish population. Analysis of the MYO7A gene in patients from 30 USH1 families and sporadic cases identified 32% of disease alleles, with mutation Q821X being the most frequent. Most of the remaining variants are private mutations. With regard to USH2, mutation 2299delG was detected in 25% of the Spanish patients. Altogether the mutations detected in USH2A families account for 23% of the disease alleles.", "author" : [ { "dropping-particle" : "", "family" : "N\u00e1jera", "given" : "Carmen", "non-dropping-particle" : "", "parse-names" : false, "suffix" : "" }, { "dropping-particle" : "", "family" : "Beneyto", "given" : "Magdalena", "non-dropping-particle" : "", "parse-names" : false, "suffix" : "" }, { "dropping-particle" : "", "family" : "Blanca", "given" : "Jos\u00e9", "non-dropping-particle" : "", "parse-names" : false, "suffix" : "" }, { "dropping-particle" : "", "family" : "Aller", "given" : "Elena", "non-dropping-particle" : "", "parse-names" : false, "suffix" : "" }, { "dropping-particle" : "", "family" : "Fontcuberta", "given" : "Ana", "non-dropping-particle" : "", "parse-names" : false, "suffix" : "" }, { "dropping-particle" : "", "family" : "Mill\u00e1n", "given" : "Jos\u00e9 Mar\u00eda", "non-dropping-particle" : "", "parse-names" : false, "suffix" : "" }, { "dropping-particle" : "", "family" : "Ayuso", "given" : "Carmen", "non-dropping-particle" : "", "parse-names" : false, "suffix" : "" } ], "container-title" : "Human mutation", "id" : "ITEM-13", "issue" : "1", "issued" : { "date-parts" : [ [ "2002", "7" ] ] }, "page" : "76-77", "title" : "Mutations in myosin VIIA (MYO7A) and usherin (USH2A) in Spanish patients with Usher syndrome types I and II, respectively", "type" : "article-journal", "volume" : "20" }, "uris" : [ "http://www.mendeley.com/documents/?uuid=bca5bd13-9f76-3b17-aff2-fb85531a8c19" ] }, { "id" : "ITEM-14", "itemData" : { "DOI" : "10.1136/jmg.2006.041764", "ISBN" : "1468-6244 (Electronic)", "ISSN" : "1468-6244", "PMID" : "17085681", "abstract" : "Mutations in USH2A gene have been shown to be responsible for Usher syndrome type II, an autosomal recessive disorder characterised by hearing loss and retinitis pigmentosa. USH2A was firstly described as consisting of 21 exons, but 52 novel exons at the 3' end of the gene were recently identified. In this report, a mutation analysis of the new 52 exons of USH2A gene was carried out in 32 unrelated patients in which both disease-causing mutations could not be found after the screening of the first 21 exons of the USH2A gene. On analysing the new 52 exons, fourteen novel mutations were identified in 14 out of the 32 cases studied, including 7 missense, 5 frameshift, 1 duplication and a putative splice-site mutation.", "author" : [ { "dropping-particle" : "", "family" : "Aller", "given" : "E", "non-dropping-particle" : "", "parse-names" : false, "suffix" : "" }, { "dropping-particle" : "", "family" : "Jaijo", "given" : "T", "non-dropping-particle" : "", "parse-names" : false, "suffix" : "" }, { "dropping-particle" : "", "family" : "Beneyto", "given" : "M", "non-dropping-particle" : "", "parse-names" : false, "suffix" : "" }, { "dropping-particle" : "", "family" : "N\u00e1jera", "given" : "C", "non-dropping-particle" : "", "parse-names" : false, "suffix" : "" }, { "dropping-particle" : "", "family" : "Oltra", "given" : "S", "non-dropping-particle" : "", "parse-names" : false, "suffix" : "" }, { "dropping-particle" : "", "family" : "Ayuso", "given" : "C", "non-dropping-particle" : "", "parse-names" : false, "suffix" : "" }, { "dropping-particle" : "", "family" : "Baiget", "given" : "M", "non-dropping-particle" : "", "parse-names" : false, "suffix" : "" }, { "dropping-particle" : "", "family" : "Carballo", "given" : "M", "non-dropping-particle" : "", "parse-names" : false, "suffix" : "" }, { "dropping-particle" : "", "family" : "Anti\u00f1olo", "given" : "G", "non-dropping-particle" : "", "parse-names" : false, "suffix" : "" }, { "dropping-particle" : "", "family" : "Valverde", "given" : "D", "non-dropping-particle" : "", "parse-names" : false, "suffix" : "" }, { "dropping-particle" : "", "family" : "Moreno", "given" : "F", "non-dropping-particle" : "", "parse-names" : false, "suffix" : "" }, { "dropping-particle" : "", "family" : "Vilela", "given" : "C", "non-dropping-particle" : "", "parse-names" : false, "suffix" : "" }, { "dropping-particle" : "", "family" : "Collado", "given" : "D", "non-dropping-particle" : "", "parse-names" : false, "suffix" : "" }, { "dropping-particle" : "", "family" : "P\u00e9rez-Garrigues", "given" : "H", "non-dropping-particle" : "", "parse-names" : false, "suffix" : "" }, { "dropping-particle" : "", "family" : "Navea", "given" : "A", "non-dropping-particle" : "", "parse-names" : false, "suffix" : "" }, { "dropping-particle" : "", "family" : "Mill\u00e1n", "given" : "J M", "non-dropping-particle" : "", "parse-names" : false, "suffix" : "" } ], "container-title" : "Journal of medical genetics", "id" : "ITEM-14", "issue" : "11", "issued" : { "date-parts" : [ [ "2006", "11" ] ] }, "page" : "e55", "publisher" : "BMJ Publishing Group Ltd", "title" : "Identification of 14 novel mutations in the long isoform of USH2A in Spanish patients with Usher syndrome type II.", "type" : "article-journal", "volume" : "43" }, "uris" : [ "http://www.mendeley.com/documents/?uuid=a46e54e3-3e02-31cb-bbc6-00389c9a16f3" ] }, { "id" : "ITEM-15", "itemData" : { "DOI" : "10.1167/iovs.09-4085", "ISBN" : "1552-5783 (Electronic)\\r0146-0404 (Linking)", "ISSN" : "01460404", "PMID" : "19683999", "abstract" : "PURPOSE The purpose of this study was to test the ability of the genotyping microarray for Usher syndrome (USH) to identify the mutations responsible for the disease in a cohort of 183 patients with USH. METHODS DNA from 183 patients with Usher syndrome from the Spanish population was analyzed using a genotyping microarray containing 429 previously identified disease-associated variants in eight USH genes. Mutations detected by the array were confirmed by direct sequencing. Haplotype analysis was also performed in families carrying common Spanish mutations. RESULTS The genotyping microarray identified 43 different variants, divided into 32 disease causative and 11 probably nonpathologic. Mutations were detected in 62 patients with USH (33.9%). According to the clinical classification of patients, pathologic variants were detected in 31.4% patients with USH1, 39.4% of with USH2, 22.2% with USH3 and 15.8% with unclassified Usher syndrome. Ninety-seven pathologic alleles were detected, corresponding to 26.5% of expected alleles. The USH2A mutations p.C3267R and p.T3571M were revealed as common in the Spanish population, and two major haplotypes linked to these mutations were observed. CONCLUSIONS The genotyping microarray is a robust, low-cost, rapid technique that is effective for the genetic study of patients with USH. However, it also indicates variants of unclear pathologic nature and detection failures have also been observed. Results must be confirmed by direct sequencing to avoid misdiagnosis, and continuous updates of the microarray should be performed to increase the efficiency and rate of detection of mutations.", "author" : [ { "dropping-particle" : "", "family" : "Jaijo", "given" : "Teresa", "non-dropping-particle" : "", "parse-names" : false, "suffix" : "" }, { "dropping-particle" : "", "family" : "Aller", "given" : "Elena", "non-dropping-particle" : "", "parse-names" : false, "suffix" : "" }, { "dropping-particle" : "", "family" : "Garc\u00eda-Garc\u00eda", "given" : "Gema", "non-dropping-particle" : "", "parse-names" : false, "suffix" : "" }, { "dropping-particle" : "", "family" : "Aparisi", "given" : "Mar\u00eda J.", "non-dropping-particle" : "", "parse-names" : false, "suffix" : "" }, { "dropping-particle" : "", "family" : "Berna", "given" : "Sara", "non-dropping-particle" : "", "parse-names" : false, "suffix" : "" }, { "dropping-particle" : "", "family" : "\u00c1vila-Fern\u00e1ndez", "given" : "Almudena", "non-dropping-particle" : "", "parse-names" : false, "suffix" : "" }, { "dropping-particle" : "", "family" : "Barrag\u00e1n", "given" : "Isabel", "non-dropping-particle" : "", "parse-names" : false, "suffix" : "" }, { "dropping-particle" : "", "family" : "Baiget", "given" : "Montserrat", "non-dropping-particle" : "", "parse-names" : false, "suffix" : "" }, { "dropping-particle" : "", "family" : "Ayuso", "given" : "Carmen", "non-dropping-particle" : "", "parse-names" : false, "suffix" : "" }, { "dropping-particle" : "", "family" : "Anti\u00f1olo", "given" : "Guillermo", "non-dropping-particle" : "", "parse-names" : false, "suffix" : "" }, { "dropping-particle" : "", "family" : "D\u00edaz-LLopis", "given" : "Manuel", "non-dropping-particle" : "", "parse-names" : false, "suffix" : "" }, { "dropping-particle" : "", "family" : "K\u00fclm", "given" : "Maigi", "non-dropping-particle" : "", "parse-names" : false, "suffix" : "" }, { "dropping-particle" : "", "family" : "Beneyto", "given" : "Magdalena", "non-dropping-particle" : "", "parse-names" : false, "suffix" : "" }, { "dropping-particle" : "", "family" : "N\u00e1jera", "given" : "Carmen", "non-dropping-particle" : "", "parse-names" : false, "suffix" : "" }, { "dropping-particle" : "", "family" : "Mill\u00e1n", "given" : "Jose M.", "non-dropping-particle" : "", "parse-names" : false, "suffix" : "" } ], "container-title" : "Investigative Ophthalmology and Visual Science", "id" : "ITEM-15", "issue" : "3", "issued" : { "date-parts" : [ [ "2010", "3", "1" ] ] }, "page" : "1311-1317", "publisher" : "The Association for Research in Vision and Ophthalmology", "title" : "Microarray-based mutation analysis of 183 Spanish families with Usher syndrome", "type" : "article-journal", "volume" : "51" }, "uris" : [ "http://www.mendeley.com/documents/?uuid=37bae99e-4dc4-319e-b294-99c6cf2b6f49" ] }, { "id" : "ITEM-16", "itemData" : { "DOI" : "10.1111/j.1399-0004.2005.00481.x", "ISSN" : "00099163", "PMID" : "16098008", "abstract" : "Patients with Usher syndrome type II (USH2) show moderate-to-severe hearing loss (HL), retinitis pigmentosa and normal vestibular function. The progression of HL remains controversial. To evaluate whether a phenotype-genotype correlation exists regarding the issue of progression of HL, only USH2 patients with a defined genotype were selected. Ophthalmologic, vestibular and audiometric examination along with a mutation analysis of the USH2A gene (exons 1--21) was performed in twenty-eight Spanish USH2 patients. Ten different pathogenic mutations and 17 sequence variants not associated with the disease were found. Six of the 10 mutations are novel. Disease alleles were identified in 13 of the 28 families tested. Eight of these 13 families had a mutation found in both alleles. In the other five families, only one mutation was identified. The phenotypic data provide evidence for the existence of phenotypic differences between patients with the same genotype. These differences were observed at both the interfamilial and intrafamilial levels.", "author" : [ { "dropping-particle" : "", "family" : "Bernal", "given" : "S", "non-dropping-particle" : "", "parse-names" : false, "suffix" : "" }, { "dropping-particle" : "", "family" : "Med\u00e0", "given" : "C", "non-dropping-particle" : "", "parse-names" : false, "suffix" : "" }, { "dropping-particle" : "", "family" : "Solans", "given" : "T", "non-dropping-particle" : "", "parse-names" : false, "suffix" : "" }, { "dropping-particle" : "", "family" : "Ayuso", "given" : "C", "non-dropping-particle" : "", "parse-names" : false, "suffix" : "" }, { "dropping-particle" : "", "family" : "Garcia-Sandoval", "given" : "B", "non-dropping-particle" : "", "parse-names" : false, "suffix" : "" }, { "dropping-particle" : "", "family" : "Valverde", "given" : "D", "non-dropping-particle" : "", "parse-names" : false, "suffix" : "" }, { "dropping-particle" : "", "family" : "Rio", "given" : "E", "non-dropping-particle" : "Del", "parse-names" : false, "suffix" : "" }, { "dropping-particle" : "", "family" : "Baiget", "given" : "M", "non-dropping-particle" : "", "parse-names" : false, "suffix" : "" } ], "container-title" : "Clinical Genetics", "id" : "ITEM-16", "issue" : "3", "issued" : { "date-parts" : [ [ "2005", "7", "25" ] ] }, "page" : "204-214", "title" : "Clinical and genetic studies in Spanish patients with Usher syndrome type II: description of new mutations and evidence for a lack of genotype-phenotype correlation", "type" : "article-journal", "volume" : "68" }, "uris" : [ "http://www.mendeley.com/documents/?uuid=7c41096a-04bb-3b7a-ae6a-e78060360028" ] }, { "id" : "ITEM-17", "itemData" : { "DOI" : "10.1086/302926", "ISBN" : "0002-9297 (Print)\\n0002-9297 (Linking)", "ISSN" : "0002-9297", "PMID" : "10775529", "abstract" : "Microdeletions Glu767(1-bp del), Thr967(1-bp del), and Leu1446(2-bp del) in the human USH2A gene have been reported to cause Usher syndrome type II, a disorder characterized by retinitis pigmentosa (RP) and mild-to-severe hearing loss. Each of these three frameshift mutations is predicted to lead to an unstable mRNA transcript that, if translated, would result in a truncated protein lacking the carboxy terminus. Here, we report Cys759Phe, a novel missense mutation in this gene that changes an amino-acid residue within the fifth laminin-epidermal growth factor-like domain of the USH2A gene and that is associated with recessive RP without hearing loss. This single mutation was found in 4.5% of 224 patients with recessive RP, suggesting that USH2A could cause more cases of nonsyndromic recessive RP than does any other gene identified to date.", "author" : [ { "dropping-particle" : "", "family" : "Rivolta", "given" : "C", "non-dropping-particle" : "", "parse-names" : false, "suffix" : "" }, { "dropping-particle" : "", "family" : "Sweklo", "given" : "E A", "non-dropping-particle" : "", "parse-names" : false, "suffix" : "" }, { "dropping-particle" : "", "family" : "Berson", "given" : "E L", "non-dropping-particle" : "", "parse-names" : false, "suffix" : "" }, { "dropping-particle" : "", "family" : "Dryja", "given" : "T P", "non-dropping-particle" : "", "parse-names" : false, "suffix" : "" } ], "container-title" : "American journal of human genetics", "id" : "ITEM-17", "issue" : "6", "issued" : { "date-parts" : [ [ "2000" ] ] }, "page" : "1975-8", "title" : "Missense mutation in the USH2A gene: association with recessive retinitis pigmentosa without hearing loss.", "type" : "article-journal", "volume" : "66" }, "uris" : [ "http://www.mendeley.com/documents/?uuid=ddd9d0ac-7760-4d70-b6be-11bd25acd75e" ] }, { "id" : "ITEM-18", "itemData" : { "DOI" : "10.1016/j.exer.2004.03.005", "ISBN" : "0014-4835 (Print)\\r0014-4835 (Linking)", "ISSN" : "00144835", "PMID" : "15325563", "abstract" : "A screen of the entire coding region of the USH2A gene in 129 unrelated patients with Usher syndrome type II (USH2) and in 146 unrelated patients with non-syndromic autosomal recessive retinitis pigmentosa (ARRP) uncovered 54 different sequence variations, including 18 likely pathogenic mutations (13 frameshift, three nonsense, and two missense), 12 changes of uncertain pathogenicity (11 missense changes and one in-frame deletion), and 24 non-pathogenic rare variants or polymorphisms. Of the 18 likely pathogenic mutations, nine were novel. Among the USH2 patients, 50 (39%) had one or two likely pathogenic mutations. The most common mutant allele in USH2 patients was E767fs, which was found in 29 patients, including one homozygote. Among the ARRP patients, we found 17 (12%) with one or two likely pathogenic mutations. The most common mutant allele in ARRP patients was C759F and it was found in 10 patients. The C759F allele was also found in two USH2 patients; in neither of them was a change in the other allele found. The second most common mutant allele in both patient groups was L1447fs (found in 6/50 USH2 patients and 6/17 ARRP patients). Of the 50+17=67 patients with identified USH2A mutations, only one mutation in one allele was found in 41+12=53 (79%); the reason for the high proportion of patients with only one identified mutation is obscure. Our results indicate that USH2A mutations are found in about 7% of all cases of RP in North America, a frequency similar to the RPGR gene (8%) and the rhodopsin gene (10%). \u00a9 2004 Elsevier Ltd. All rights reserved.", "author" : [ { "dropping-particle" : "", "family" : "Seyedahmadi", "given" : "Babak Jian", "non-dropping-particle" : "", "parse-names" : false, "suffix" : "" }, { "dropping-particle" : "", "family" : "Rivolta", "given" : "Carlo", "non-dropping-particle" : "", "parse-names" : false, "suffix" : "" }, { "dropping-particle" : "", "family" : "Keene", "given" : "Julia A.", "non-dropping-particle" : "", "parse-names" : false, "suffix" : "" }, { "dropping-particle" : "", "family" : "Berson", "given" : "Eliot L.", "non-dropping-particle" : "", "parse-names" : false, "suffix" : "" }, { "dropping-particle" : "", "family" : "Dryja", "given" : "Thaddeus P.", "non-dropping-particle" : "", "parse-names" : false, "suffix" : "" } ], "container-title" : "Experimental Eye Research", "id" : "ITEM-18", "issue" : "2", "issued" : { "date-parts" : [ [ "2004", "8" ] ] }, "page" : "167-173", "title" : "Comprehensive screening of the USH2A gene in Usher syndrome type II and non-syndromic recessive retinitis pigmentosa", "type" : "article-journal", "volume" : "79" }, "uris" : [ "http://www.mendeley.com/documents/?uuid=b08c7ea9-4b0b-35c7-af6e-eb719387f265" ] }, { "id" : "ITEM-19", "itemData" : { "DOI" : "10.1046/j.1399-0004.2004.00216.x", "ISSN" : "0009-9163", "PMID" : "15025721", "abstract" : "Usher syndrome type II is an autosomal recessive disorder characterized by moderate to severe hearing impairment and progressive visual loss due to retinitis pigmentosa (RP). We carried out a mutation screening of the USH2A gene in 88 probands with Usher syndrome type II to determine the frequency of USH2A mutations as a cause for USH2. Six mutations, including 2299delG, 921-922insCAGC, R334W, N346H, R626X, and N357T were identified, with 2299delG mutation being the most frequent (16.5% of alleles), accounting for 77.5% of the pathologic alleles. Thirty-five percent (31/88) of the probands had a USH2A mutation. Nine of them carried two pathogenic mutations: six cases were homozygotes and three were compound heterozygotes. Twenty-two probands (25%) were found to carry only single USH2A mutations. One new missense mutation (N357T) occuring within the laminin N-terminal (type VI) domain of usherin was identified. Eight polymorphisms were found, five of which are novel. Our data support the view that the 2299delG is the most common mutation in USH2A.", "author" : [ { "dropping-particle" : "", "family" : "Ouyang", "given" : "X M", "non-dropping-particle" : "", "parse-names" : false, "suffix" : "" }, { "dropping-particle" : "", "family" : "Yan", "given" : "D", "non-dropping-particle" : "", "parse-names" : false, "suffix" : "" }, { "dropping-particle" : "", "family" : "Hejtmancik", "given" : "J F", "non-dropping-particle" : "", "parse-names" : false, "suffix" : "" }, { "dropping-particle" : "", "family" : "Jacobson", "given" : "S G", "non-dropping-particle" : "", "parse-names" : false, "suffix" : "" }, { "dropping-particle" : "", "family" : "Li", "given" : "A R", "non-dropping-particle" : "", "parse-names" : false, "suffix" : "" }, { "dropping-particle" : "", "family" : "Du", "given" : "L L", "non-dropping-particle" : "", "parse-names" : false, "suffix" : "" }, { "dropping-particle" : "", "family" : "Angeli", "given" : "S", "non-dropping-particle" : "", "parse-names" : false, "suffix" : "" }, { "dropping-particle" : "", "family" : "Kaiser", "given" : "M", "non-dropping-particle" : "", "parse-names" : false, "suffix" : "" }, { "dropping-particle" : "", "family" : "Balkany", "given" : "T", "non-dropping-particle" : "", "parse-names" : false, "suffix" : "" }, { "dropping-particle" : "", "family" : "Liu", "given" : "X Z", "non-dropping-particle" : "", "parse-names" : false, "suffix" : "" } ], "container-title" : "Clinical genetics", "id" : "ITEM-19", "issue" : "4", "issued" : { "date-parts" : [ [ "2004", "4", "16" ] ] }, "page" : "288-93", "title" : "Mutational spectrum in Usher syndrome type II.", "type" : "article-journal", "volume" : "65" }, "uris" : [ "http://www.mendeley.com/documents/?uuid=3c34f2c8-994b-3a51-95eb-80aa8f9018f5" ] }, { "id" : "ITEM-20",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20",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21", "itemData" : { "DOI" : "10.1002/humu.22926", "ISSN" : "1098-1004", "PMID" : "26629787", "abstract" : "Deep intronic mutations leading to pseudoexon (PE) insertions are underestimated and most of these splicing alterations have been identified by transcript analysis, for instance, the first deep intronic mutation in USH2A, the gene most frequently involved in Usher syndrome type II (USH2). Unfortunately, analyzing USH2A transcripts is challenging and for 1.8%-19% of USH2 individuals carrying a single USH2A recessive mutation, a second mutation is yet to be identified. We have developed and validated a DNA next-generation sequencing approach to identify deep intronic variants in USH2A and evaluated their consequences on splicing. Three distinct novel deep intronic mutations have been identified. All were predicted to affect splicing and resulted in the insertion of PEs, as shown by minigene assays. We present a new and attractive strategy to identify deep intronic mutations, when RNA analyses are not possible. Moreover, the bioinformatics pipeline developed is independent of the gene size, implying the possible application of this approach to any disease-linked gene. Finally, an antisense morpholino oligonucleotide tested in vitro for its ability to restore splicing caused by the c.9959-4159A&gt;G mutation provided high inhibition rates, which are indicative of its potential for molecular therapy.", "author" : [ { "dropping-particle" : "", "family" : "Liquori", "given" : "Alessandro", "non-dropping-particle" : "", "parse-names" : false, "suffix" : "" }, { "dropping-particle" : "", "family" : "Vach\u00e9", "given" : "Christel", "non-dropping-particle" : "", "parse-names" : false, "suffix" :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alcolm", "given" : "Sue", "non-dropping-particle" : "", "parse-names" : false, "suffix" : "" }, { "dropping-particle" : "", "family" : "Koenig", "given" : "Michel", "non-dropping-particle" : "", "parse-names" : false, "suffix" : "" }, { "dropping-particle" : "", "family" : "Claustres", "given" : "Mireille", "non-dropping-particle" : "", "parse-names" : false, "suffix" : "" }, { "dropping-particle" : "", "family" : "Roux", "given" : "Anne-Fran\u00e7oise", "non-dropping-particle" : "", "parse-names" : false, "suffix" : "" } ], "container-title" : "Human mutation", "id" : "ITEM-21", "issue" : "2", "issued" : { "date-parts" : [ [ "2016", "2" ] ] }, "page" : "184-93", "title" : "Whole USH2A Gene Sequencing Identifies Several New Deep Intronic Mutations.", "type" : "article-journal", "volume" : "37" }, "uris" : [ "http://www.mendeley.com/documents/?uuid=a2f7dc30-d11b-3e4c-ad0d-67998eaff50d" ] }, { "id" : "ITEM-22", "itemData" : { "DOI" : "10.1186/1750-1172-6-65", "ISBN" : "1750-1172", "ISSN" : "1750-1172", "PMID" : "22004887", "abstract" : "BACKGROUND: Usher Syndrome type II (USH2) is an autosomal recessive disorder, characterized by moderate to severe hearing impairment and retinitis pigmentosa (RP). Among the three genes implicated, mutations in the USH2A gene account for 74-90% of the USH2 cases.\\n\\nMETHODS: To identify the genetic cause of the disease and determine the frequency of USH2A mutations in a cohort of 88 unrelated USH Spanish patients, we carried out a mutation screening of the 72 coding exons of this gene by direct sequencing. Moreover, we performed functional minigene studies for those changes that were predicted to affect splicing.\\n\\nRESULTS: As a result, a total of 144 DNA sequence variants were identified. Based upon previous studies, allele frequencies, segregation analysis, bioinformatics' predictions and in vitro experiments, 37 variants (23 of them novel) were classified as pathogenic mutations.\\n\\nCONCLUSIONS: This report provide a wide spectrum of USH2A mutations and clinical features, including atypical Usher syndrome phenotypes resembling Usher syndrome type I. Considering only the patients clearly diagnosed with Usher syndrome type II, and results obtained in this and previous studies, we can state that mutations in USH2A are responsible for 76.1% of USH2 disease in patients of Spanish origin.", "author" : [ { "dropping-particle" : "", "family" : "Garc\u00eda-Garc\u00eda", "given" : "Gema", "non-dropping-particle" : "", "parse-names" : false, "suffix" : "" }, { "dropping-particle" : "", "family" : "Aparisi", "given" : "Maria J", "non-dropping-particle" : "", "parse-names" : false, "suffix" : "" }, { "dropping-particle" : "", "family" : "Jaijo", "given" : "Teresa", "non-dropping-particle" : "", "parse-names" : false, "suffix" : "" }, { "dropping-particle" : "", "family" : "Rodrigo", "given" : "Regina", "non-dropping-particle" : "", "parse-names" : false, "suffix" : "" }, { "dropping-particle" : "", "family" : "Leon", "given" : "Ana M", "non-dropping-particle" : "", "parse-names" : false, "suffix" : "" }, { "dropping-particle" : "", "family" : "Avila-Fernandez", "given" : "Almudena", "non-dropping-particle" : "", "parse-names" : false, "suffix" : "" }, { "dropping-particle" : "", "family" : "Blanco-Kelly", "given" : "Fiona", "non-dropping-particle" : "", "parse-names" : false, "suffix" : "" }, { "dropping-particle" : "", "family" : "Bernal", "given" : "Sara", "non-dropping-particle" : "", "parse-names" : false, "suffix" : "" }, { "dropping-particle" : "", "family" : "Navarro", "given" : "Rafael", "non-dropping-particle" : "", "parse-names" : false, "suffix" : "" }, { "dropping-particle" : "", "family" : "Diaz-Llopis", "given" : "Manuel", "non-dropping-particle" : "", "parse-names" : false, "suffix" : "" }, { "dropping-particle" : "", "family" : "Baiget", "given" : "Montserrat", "non-dropping-particle" : "", "parse-names" : false, "suffix" : "" }, { "dropping-particle" : "", "family" : "Ayuso", "given" : "Carmen", "non-dropping-particle" : "", "parse-names" : false, "suffix" : "" }, { "dropping-particle" : "", "family" : "Millan", "given" : "Jose M", "non-dropping-particle" : "", "parse-names" : false, "suffix" : "" }, { "dropping-particle" : "", "family" : "Aller", "given" : "Elena", "non-dropping-particle" : "", "parse-names" : false, "suffix" : "" } ], "container-title" : "Orphanet journal of rare diseases", "id" : "ITEM-22", "issued" : { "date-parts" : [ [ "2011" ] ] }, "page" : "65", "title" : "Mutational screening of the USH2A gene in Spanish USH patients reveals 23 novel pathogenic mutations.", "type" : "article-journal", "volume" : "6" }, "uris" : [ "http://www.mendeley.com/documents/?uuid=7d6ee2fc-d132-3612-9f18-b0f481d45471" ] }, { "id" : "ITEM-23", "itemData" : { "DOI" : "10.1167/iovs.08-2009", "ISBN" : "1552-5783 (Electronic)\\n0146-0404 (Linking)", "ISSN" : "1552-5783", "PMID" : "18641288", "abstract" : "PURPOSE: To estimate the mean rates of ocular function loss in patients with autosomal recessive retinitis pigmentosa due to USH2A mutations.\\n\\nMETHODS: In 125 patients with USH2A mutations, longitudinal regression was used to estimate mean rates of change in Snellen visual acuity, Goldmann visual field area (V4e white test light), and 30-Hz (cone) full-field electroretinogram amplitude. These rates were compared with those of previously studied cohorts with dominant retinitis pigmentosa due to RHO mutations and with X-linked retinitis pigmentosa due to RPGR mutations. Rates of change in patients with the Cys759Phe mutation, the USH2A mutation associated with nonsyndromic disease, were compared with rates of change in patients with the Glu767fs mutation, the most common USH2A mutation associated with Usher syndrome type II (i.e., retinitis pigmentosa and hearing loss).\\n\\nRESULTS: Mean annual exponential rates of decline for the USH2A patients were 2.6% for visual acuity, 7.0% for visual field area, and 13.2% for electroretinogram amplitude. The rate of acuity loss fell between the corresponding rates for the RHO and RPGR patients, whereas the rates for field and ERG amplitude loss were faster than those for the RHO and RPGR patients. No significant differences were found for patients with the Cys759Phe mutation versus patients with the Glu767fs mutation.\\n\\nCONCLUSIONS: On average, USH2A patients lose visual acuity faster than RHO patients and slower than RPGR patients. USH2A patients lose visual field and cone electroretinogram amplitude faster than patients with RHO or RPGR mutations. Patients with a nonsyndromic USH2A mutation have the same retinal disease course as patients with syndromic USH2A disease.", "author" : [ { "dropping-particle" : "", "family" : "Sandberg", "given" : "Michael A", "non-dropping-particle" : "", "parse-names" : false, "suffix" : "" }, { "dropping-particle" : "", "family" : "Rosner", "given" : "Bernard", "non-dropping-particle" : "", "parse-names" : false, "suffix" : "" }, { "dropping-particle" : "", "family" : "Weigel-DiFranco", "given" : "Carol", "non-dropping-particle" : "", "parse-names" : false, "suffix" : "" }, { "dropping-particle" : "", "family" : "McGee", "given" : "Terri L", "non-dropping-particle" : "", "parse-names" : false, "suffix" : "" }, { "dropping-particle" : "", "family" : "Dryja", "given" : "Thaddeus P", "non-dropping-particle" : "", "parse-names" : false, "suffix" : "" }, { "dropping-particle" : "", "family" : "Berson", "given" : "Eliot L", "non-dropping-particle" : "", "parse-names" : false, "suffix" : "" } ], "container-title" : "Investigative ophthalmology &amp; visual science", "id" : "ITEM-23", "issue" : "12", "issued" : { "date-parts" : [ [ "2008", "12" ] ] }, "page" : "5532-9", "publisher" : "NIH Public Access", "title" : "Disease course in patients with autosomal recessive retinitis pigmentosa due to the USH2A gene.", "type" : "article-journal", "volume" : "49" }, "uris" : [ "http://www.mendeley.com/documents/?uuid=6c3551a6-45c2-3ac8-95ce-b2ec54bf8fcb" ] }, { "id" : "ITEM-24", "itemData" : { "DOI" : "10.1002/humu.21634", "ISBN" : "1098-1004 (Electronic)\\r1059-7794 (Linking)", "ISSN" : "10597794", "PMID" : "22009552", "abstract" : "USH2A sequencing in three affected members of a large family, referred for the recessive USH2 syndrome, identified a single pathogenic alteration in one of them and a different mutation in the two affected nieces. As the patients carried a common USH2A haplotype, they likely shared a mutation not found by standard sequencing techniques. Analysis of RNA from nasal cells in one affected individual identified an additional pseudoexon (PE) resulting from a deep intronic mutation. This was confirmed by minigene assay. This is the first example in Usher syndrome (USH) with a mutation causing activation of a PE. The finding of this alteration in eight other individuals of mixed European origin emphasizes the importance of including RNA analysis in a comprehensive diagnostic service. Finally, this mutation, which would not have been found by whole-exome sequencing, could offer, for the first time in USH, the possibility of therapeutic correction by antisense oligonucleotides (AONs).", "author" : [ { "dropping-particle" : "", "family" : "Vach\u00e9", "given" : "Christel", "non-dropping-particle" : "", "parse-names" : false, "suffix" : "" }, { "dropping-particle" : "", "family" : "Besnard", "given" : "Thomas", "non-dropping-particle" : "", "parse-names" : false, "suffix" : "" }, { "dropping-particle" : "", "family" : "Berre", "given" : "Pauline", "non-dropping-particle" : "le", "parse-names" : false, "suffix" : "" }, { "dropping-particle" : "", "family" : "Garc\u00eda-Garc\u00eda", "given" : "Gema", "non-dropping-particle" : "", "parse-names" : false, "suffix" : "" }, { "dropping-particle" : "", "family" : "Baux", "given" : "David", "non-dropping-particle" : "", "parse-names" : false, "suffix" : "" }, { "dropping-particle" : "", "family" : "Larrieu", "given" : "Lise", "non-dropping-particle" : "", "parse-names" : false, "suffix" : "" }, { "dropping-particle" : "", "family" : "Abadie", "given" : "Caroline", "non-dropping-particle" : "", "parse-names" : false, "suffix" : "" }, { "dropping-particle" : "", "family" : "Blanchet", "given" : "Catherine", "non-dropping-particle" : "", "parse-names" : false, "suffix" : "" }, { "dropping-particle" : "", "family" : "Bolz", "given" : "Hanno J\u00f6rn", "non-dropping-particle" : "", "parse-names" : false, "suffix" : "" }, { "dropping-particle" : "", "family" : "Millan", "given" : "Jose", "non-dropping-particle" : "", "parse-names" : false, "suffix" : "" }, { "dropping-particle" : "", "family" : "Hamel", "given" : "Christian",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24", "issue" : "1", "issued" : { "date-parts" : [ [ "2012", "1" ] ] }, "page" : "104-108", "title" : "Usher syndrome type 2 caused by activation of an USH2A pseudoexon: Implications for diagnosis and therapy", "type" : "article-journal", "volume" : "33" }, "uris" : [ "http://www.mendeley.com/documents/?uuid=7abec6a8-7402-3ba7-bdb4-e9803f0e9548" ] }, { "id" : "ITEM-25", "itemData" : { "DOI" : "10.1097/GIM.0b013e3181e5afb8", "ISSN" : "1530-0366", "PMID" : "20613545", "abstract" : "PURPOSE Usher syndrome is a major cause of genetic deafness and blindness. The hearing loss is usually congenital and the retinitis pigmentosa is progressive and first noticed in early childhood to the middle teenage years. Its frequency may be underestimated. Newly developed molecular technologies can detect the underlying gene mutation of this disorder early in life providing estimation of its prevalence in at risk pediatric populations and laying a foundation for its incorporation as an adjunct to newborn hearing screening programs. METHODS A total of 133 children from two deaf and hard of hearing pediatric populations were genotyped first for GJB2/6 and, if negative, then for Usher syndrome. Children were scored as positive if the test revealed &gt; or =1 pathogenic mutations in any Usher gene. RESULTS Fifteen children carried pathogenic mutations in one of the Usher genes; the number of deaf and hard of hearing children carrying Usher syndrome mutations was 15/133 (11.3%). The population prevalence was estimated to be 1/6000. CONCLUSION Usher syndrome is more prevalent than has been reported before the genome project era. Early diagnosis of Usher syndrome has important positive implications for childhood safety, educational planning, genetic counseling, and treatment. The results demonstrate that DNA testing for Usher syndrome is feasible and may be a useful addition to newborn hearing screening programs.", "author" : [ { "dropping-particle" : "", "family" : "Kimberling", "given" : "William J", "non-dropping-particle" : "", "parse-names" : false, "suffix" : "" }, { "dropping-particle" : "", "family" : "Hildebrand", "given" : "Michael S", "non-dropping-particle" : "", "parse-names" : false, "suffix" : "" }, { "dropping-particle" : "", "family" : "Shearer", "given" : "A Eliot", "non-dropping-particle" : "", "parse-names" : false, "suffix" : "" }, { "dropping-particle" : "", "family" : "Jensen", "given" : "Maren L", "non-dropping-particle" : "", "parse-names" : false, "suffix" : "" }, { "dropping-particle" : "", "family" : "Halder", "given" : "Jennifer A", "non-dropping-particle" : "", "parse-names" : false, "suffix" : "" }, { "dropping-particle" : "", "family" : "Trzupek", "given" : "Karmen", "non-dropping-particle" : "", "parse-names" : false, "suffix" : "" }, { "dropping-particle" : "", "family" : "Cohn", "given" : "Edward S", "non-dropping-particle" : "", "parse-names" : false, "suffix" : "" }, { "dropping-particle" : "", "family" : "Weleber", "given" : "Richard G", "non-dropping-particle" : "", "parse-names" : false, "suffix" : "" }, { "dropping-particle" : "", "family" : "Stone", "given" : "Edwin M", "non-dropping-particle" : "", "parse-names" : false, "suffix" : "" }, { "dropping-particle" : "", "family" : "Smith", "given" : "Richard J H", "non-dropping-particle" : "", "parse-names" : false, "suffix" : "" } ], "container-title" : "Genetics in medicine : official journal of the American College of Medical Genetics", "id" : "ITEM-25", "issue" : "8", "issued" : { "date-parts" : [ [ "2010", "8", "6" ] ] }, "page" : "512-6", "title" : "Frequency of Usher syndrome in two pediatric populations: Implications for genetic screening of deaf and hard of hearing children.", "type" : "article-journal", "volume" : "12" }, "uris" : [ "http://www.mendeley.com/documents/?uuid=3b2842d5-975b-3240-a9d0-aa4f31fcf7c5" ] }, { "id" : "ITEM-26", "itemData" : { "DOI" : "10.1186/1750-1172-6-21", "ISSN" : "1750-1172", "PMID" : "21569298", "abstract" : "BACKGROUND Usher syndrome (USH) combines sensorineural deafness with blindness. It is inherited in an autosomal recessive mode. Early diagnosis is critical for adapted educational and patient management choices, and for genetic counseling. To date, nine causative genes have been identified for the three clinical subtypes (USH1, USH2 and USH3). Current diagnostic strategies make use of a genotyping microarray that is based on the previously reported mutations. The purpose of this study was to design a more accurate molecular diagnosis tool. METHODS We sequenced the 366 coding exons and flanking regions of the nine known USH genes, in 54 USH patients (27 USH1, 21 USH2 and 6 USH3). RESULTS Biallelic mutations were detected in 39 patients (72%) and monoallelic mutations in an additional 10 patients (18.5%). In addition to biallelic mutations in one of the USH genes, presumably pathogenic mutations in another USH gene were detected in seven patients (13%), and another patient carried monoallelic mutations in three different USH genes. Notably, none of the USH3 patients carried detectable mutations in the only known USH3 gene, whereas they all carried mutations in USH2 genes. Most importantly, the currently used microarray would have detected only 30 of the 81 different mutations that we found, of which 39 (48%) were novel. CONCLUSIONS Based on these results, complete exon sequencing of the currently known USH genes stands as a definite improvement for molecular diagnosis of this disease, which is of utmost importance in the perspective of gene therapy.", "author" : [ { "dropping-particle" : "", "family" : "Bonnet", "given" : "Crystel", "non-dropping-particle" : "", "parse-names" : false, "suffix" : "" }, { "dropping-particle" : "", "family" : "Grati", "given" : "M'hamed", "non-dropping-particle" : "", "parse-names" : false, "suffix" : "" }, { "dropping-particle" : "", "family" : "Marlin", "given" : "Sandrine", "non-dropping-particle" : "", "parse-names" : false, "suffix" : "" }, { "dropping-particle" : "", "family" : "Levilliers", "given" : "Jacqueline", "non-dropping-particle" : "", "parse-names" : false, "suffix" : "" }, { "dropping-particle" : "", "family" : "Hardelin", "given" : "Jean-Pierre", "non-dropping-particle" : "", "parse-names" : false, "suffix" : "" }, { "dropping-particle" : "", "family" : "Parodi", "given" : "Marine", "non-dropping-particle" : "", "parse-names" : false, "suffix" : "" }, { "dropping-particle" : "", "family" : "Niasme-Grare", "given" : "Magali", "non-dropping-particle" : "", "parse-names" : false, "suffix" : "" }, { "dropping-particle" : "", "family" : "Zelenika", "given" : "Diana", "non-dropping-particle" : "", "parse-names" : false, "suffix" : "" }, { "dropping-particle" : "", "family" : "D\u00e9l\u00e9pine", "given" : "Marc", "non-dropping-particle" : "", "parse-names" : false, "suffix" : "" }, { "dropping-particle" : "", "family" : "Feldmann", "given" : "Delphine", "non-dropping-particle" : "", "parse-names" : false, "suffix" : "" }, { "dropping-particle" : "", "family" : "Jonard", "given" : "Laurence", "non-dropping-particle" : "", "parse-names" : false, "suffix" : "" }, { "dropping-particle" : "", "family" : "El-Amraoui", "given" : "Aziz", "non-dropping-particle" : "", "parse-names" : false, "suffix" : "" }, { "dropping-particle" : "", "family" : "Weil", "given" : "Dominique", "non-dropping-particle" : "", "parse-names" : false, "suffix" : "" }, { "dropping-particle" : "", "family" : "Delobel", "given" : "Bruno", "non-dropping-particle" : "", "parse-names" : false, "suffix" : "" }, { "dropping-particle" : "", "family" : "Vincent", "given" : "Christophe", "non-dropping-particle" : "", "parse-names" : false, "suffix" : "" }, { "dropping-particle" : "", "family" : "Dollfus", "given" : "H\u00e9l\u00e8ne", "non-dropping-particle" : "", "parse-names" : false, "suffix" : "" }, { "dropping-particle" : "", "family" : "Eliot", "given" : "Marie-Madeleine", "non-dropping-particle" : "", "parse-names" : false, "suffix" : "" }, { "dropping-particle" : "", "family" : "David", "given" : "Albert", "non-dropping-particle" : "", "parse-names" : false, "suffix" : "" }, { "dropping-particle" : "", "family" : "Calais", "given" : "Catherine", "non-dropping-particle" : "", "parse-names" : false, "suffix" : "" }, { "dropping-particle" : "", "family" : "Vigneron", "given" : "Jacqueline", "non-dropping-particle" : "", "parse-names" : false, "suffix" : "" }, { "dropping-particle" : "", "family" : "Montaut-Verient", "given" : "Bettina", "non-dropping-particle" : "", "parse-names" : false, "suffix" : "" }, { "dropping-particle" : "", "family" : "Bonneau", "given" : "Dominique", "non-dropping-particle" : "", "parse-names" : false, "suffix" : "" }, { "dropping-particle" : "", "family" : "Dubin", "given" : "Jacques", "non-dropping-particle" : "", "parse-names" : false, "suffix" : "" }, { "dropping-particle" : "", "family" : "Thauvin", "given" : "Christel", "non-dropping-particle" : "", "parse-names" : false, "suffix" : "" }, { "dropping-particle" : "", "family" : "Duvillard", "given" : "Alain", "non-dropping-particle" : "", "parse-names" : false, "suffix" : "" }, { "dropping-particle" : "", "family" : "Francannet", "given" : "Christine", "non-dropping-particle" : "", "parse-names" : false, "suffix" : "" }, { "dropping-particle" : "", "family" : "Mom", "given" : "Thierry", "non-dropping-particle" : "", "parse-names" : false, "suffix" : "" }, { "dropping-particle" : "", "family" : "Lacombe", "given" : "Didier", "non-dropping-particle" : "", "parse-names" : false, "suffix" : "" }, { "dropping-particle" : "", "family" : "Duriez", "given" : "Fran\u00e7oise", "non-dropping-particle" : "", "parse-names" : false, "suffix" : "" }, { "dropping-particle" : "", "family" : "Drouin-Garraud", "given" : "Val\u00e9rie", "non-dropping-particle" : "", "parse-names" : false, "suffix" : "" }, { "dropping-particle" : "", "family" : "Thuillier-Obstoy", "given" : "Marie-Fran\u00e7oise", "non-dropping-particle" : "", "parse-names" : false, "suffix" : "" }, { "dropping-particle" : "", "family" : "Sigaudy", "given" : "Sabine", "non-dropping-particle" : "", "parse-names" : false, "suffix" : "" }, { "dropping-particle" : "", "family" : "Frances", "given" : "Anne-Marie", "non-dropping-particle" : "", "parse-names" : false, "suffix" : "" }, { "dropping-particle" : "", "family" : "Collignon", "given" : "Patrick", "non-dropping-particle" : "", "parse-names" : false, "suffix" : "" }, { "dropping-particle" : "", "family" : "Challe", "given" : "Georges", "non-dropping-particle" : "", "parse-names" : false, "suffix" : "" }, { "dropping-particle" : "", "family" : "Couderc", "given" : "R\u00e9my", "non-dropping-particle" : "", "parse-names" : false, "suffix" : "" }, { "dropping-particle" : "", "family" : "Lathrop", "given" : "Mark", "non-dropping-particle" : "", "parse-names" : false, "suffix" : "" }, { "dropping-particle" : "", "family" : "Sahel", "given" : "Jos\u00e9-Alain", "non-dropping-particle" : "", "parse-names" : false, "suffix" : "" }, { "dropping-particle" : "", "family" : "Weissenbach", "given" : "Jean", "non-dropping-particle" : "", "parse-names" : false, "suffix" : "" }, { "dropping-particle" : "", "family" : "Petit", "given" : "Christine", "non-dropping-particle" : "", "parse-names" : false, "suffix" : "" }, { "dropping-particle" : "", "family" : "Denoyelle", "given" : "Fran\u00e7oise", "non-dropping-particle" : "", "parse-names" : false, "suffix" : "" } ], "container-title" : "Orphanet Journal of Rare Diseases", "id" : "ITEM-26", "issue" : "1", "issued" : { "date-parts" : [ [ "2011", "5", "11" ] ] }, "page" : "21", "title" : "Complete exon sequencing of all known Usher syndrome genes greatly improves molecular diagnosis", "type" : "article-journal", "volume" : "6" }, "uris" : [ "http://www.mendeley.com/documents/?uuid=38b28b85-d07a-353f-b203-06da2a707029" ] }, { "id" : "ITEM-27", "itemData" : { "ISBN" : "1090-0535", "ISSN" : "1090-0535", "PMID" : "21738395", "abstract" : "Usher syndrome is an autosomal recessive disorder characterized by hearing and vision loss. Usher syndrome is divided into three clinical subclasses (type 1, type 2, and type 3), which differ in terms of the severity and progression of hearing loss and the presence or absence of vestibular symptoms. Usher syndrome is defined by significant genetic heterogeneity, with at least 12 distinct loci described and 9 genes identified. This study aims to provide a molecular epidemiology report of Usher syndrome in Italy.", "author" : [ { "dropping-particle" : "", "family" : "Vozzi", "given" : "Diego", "non-dropping-particle" : "", "parse-names" : false, "suffix" : "" }, { "dropping-particle" : "", "family" : "Aasp\u00f5llu", "given" : "Anu", "non-dropping-particle" : "", "parse-names" : false, "suffix" : "" }, { "dropping-particle" : "", "family" : "Athanasakis", "given" : "Emmanouil", "non-dropping-particle" : "", "parse-names" : false, "suffix" : "" }, { "dropping-particle" : "", "family" : "Berto", "given" : "Anna", "non-dropping-particle" : "", "parse-names" : false, "suffix" : "" }, { "dropping-particle" : "", "family" : "Fabretto", "given" : "Antonella", "non-dropping-particle" : "", "parse-names" : false, "suffix" : "" }, { "dropping-particle" : "", "family" : "Licastro", "given" : "Danilo", "non-dropping-particle" : "", "parse-names" : false, "suffix" : "" }, { "dropping-particle" : "", "family" : "K\u00fclm", "given" : "Maigi", "non-dropping-particle" : "", "parse-names" : false, "suffix" : "" }, { "dropping-particle" : "", "family" : "Testa", "given" : "Francesco", "non-dropping-particle" : "", "parse-names" : false, "suffix" : "" }, { "dropping-particle" : "", "family" : "Trevisi", "given" : "Patrizia", "non-dropping-particle" : "", "parse-names" : false, "suffix" : "" }, { "dropping-particle" : "", "family" : "Vahter", "given" : "Marju", "non-dropping-particle" : "", "parse-names" : false, "suffix" : "" }, { "dropping-particle" : "", "family" : "Ziviello", "given" : "Carmela", "non-dropping-particle" : "", "parse-names" : false, "suffix" : "" }, { "dropping-particle" : "", "family" : "Martini", "given" : "Alessandro", "non-dropping-particle" : "", "parse-names" : false, "suffix" : "" }, { "dropping-particle" : "", "family" : "Simonelli", "given" : "Francesca", "non-dropping-particle" : "", "parse-names" : false, "suffix" : "" }, { "dropping-particle" : "", "family" : "Banfi", "given" : "Sandro", "non-dropping-particle" : "", "parse-names" : false, "suffix" : "" }, { "dropping-particle" : "", "family" : "Gasparini", "given" : "Paolo", "non-dropping-particle" : "", "parse-names" : false, "suffix" : "" } ], "container-title" : "Molecular vision", "id" : "ITEM-27", "issue" : "June", "issued" : { "date-parts" : [ [ "2011" ] ] }, "page" : "1662-1668", "publisher" : "Emory University", "title" : "Molecular epidemiology of Usher syndrome in Italy.", "type" : "article-journal", "volume" : "17" }, "uris" : [ "http://www.mendeley.com/documents/?uuid=2952a41c-97c1-3d05-8468-94c15363a00b" ] }, { "id" : "ITEM-28",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28",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id" : "ITEM-29", "itemData" : { "DOI" : "10.1016/j.exer.2014.02.018", "ISSN" : "1096-0007", "PMID" : "24607488", "abstract" : "Recessive variants in the USH2A gene are an important cause of both Usher syndrome and nonsyndromic retinitis pigmentosa. A single base-pair deletion in exon 13 (c.2299delG, p.Glu767Serfs*21) is considered the most frequent mutation of USH2A. It is predicted to generate a premature termination codon and is presumed to lead to nonsense mediated decay. However the effect of this variant on RNA has not been formally investigated. It is not uncommon for exonic sequence alterations to cause aberrant splicing and the aim of the present report is to evaluate the effect of c.2299delG on USH2A transcripts. Nasal cells represent the simplest available tissue to study splicing defects in USH2A. Nasal brushing, RNA extraction from nasal epithelial cells and reverse transcription PCR were performed in five Usher syndrome patients who were homozygous for c.2299delG, two unaffected c.2299delG heterozygotes and seven control individuals. Primers to amplify between exons 12 and 15 and exons 10 and 14 were utilised. Significant variability was observed between different RT-PCR experiments. Importantly, in controls, PCR product of the expected size were amplified on all occasions (13/13 experiments); for patients this was true in only 4/14 experiments (Fisher exact test p\u00a0=\u00a00.0002). Bioinformatics tools predict the c.2299delG change to disrupt an exonic splicing enhancer and to create an exonic splicing silencer within exon 13. Here, we report an effect of the common c.2299delG mutation on splicing of exons 12 and 13 of USH2A. Future studies are expected to provide important insights into the contribution of this effect on the phenotype.", "author" : [ { "dropping-particle" : "", "family" : "Lenassi", "given" : "Eva", "non-dropping-particle" : "", "parse-names" : false, "suffix" : "" }, { "dropping-particle" : "", "family" : "Saihan", "given" : "Zubin", "non-dropping-particle" : "", "parse-names" : false, "suffix" : "" }, { "dropping-particle" : "", "family" : "Bitner-Glindzicz", "given" : "Maria", "non-dropping-particle" : "", "parse-names" : false, "suffix" : "" }, { "dropping-particle" : "", "family" : "Webster", "given" : "Andrew R", "non-dropping-particle" : "", "parse-names" : false, "suffix" : "" } ], "container-title" : "Experimental eye research", "id" : "ITEM-29", "issued" : { "date-parts" : [ [ "2014", "5" ] ] }, "page" : "9-12", "title" : "The effect of the common c.2299delG mutation in USH2A on RNA splicing.", "type" : "article-journal", "volume" : "122" }, "uris" : [ "http://www.mendeley.com/documents/?uuid=7d384940-a914-361c-8680-bab77798c7f3" ] }, { "id" : "ITEM-30", "itemData" : { "DOI" : "10.1038/ejhg.2014.283", "ISBN" : "1476-5438 (Electronic)\\r1018-4813 (Linking)", "ISSN" : "1476-5438", "PMID" : "25649381", "abstract" : "Defects in USH2A cause both isolated retinal disease and Usher syndrome (ie, retinal disease and deafness). To gain insights into isolated/nonsyndromic USH2A retinopathy, we screened USH2A in 186 probands with recessive retinal disease and no hearing complaint in childhood (discovery cohort) and in 84 probands with recessive retinal disease (replication cohort). Detailed phenotyping, including retinal imaging and audiological assessment, was performed in individuals with two likely disease-causing USH2A variants. Further genetic testing, including screening for a deep-intronic disease-causing variant and large deletions/duplications, was performed in those with one likely disease-causing change. Overall, 23 of 186 probands (discovery cohort) were found to harbour two likely disease-causing variants in USH2A. Some of these variants were predominantly associated with nonsyndromic retinal degeneration ('retinal disease-specific'); these included the common c.2276 G&gt;T, p.(Cys759Phe) mutation and five additional variants: c.2802 T&gt;G, p.(Cys934Trp); c.10073 G&gt;A, p.(Cys3358Tyr); c.11156 G&gt;A, p.(Arg3719His); c.12295-3 T&gt;A; and c.12575 G&gt;A, p.(Arg4192His). An allelic hierarchy was observed in the discovery cohort and confirmed in the replication cohort. In nonsyndromic USH2A disease, retinopathy was consistent with retinitis pigmentosa and the audiological phenotype was variable. USH2A retinopathy is a common cause of nonsyndromic recessive retinal degeneration and has a different mutational spectrum to that observed in Usher syndrome. The following model is proposed: the presence of at least one 'retinal disease-specific' USH2A allele in a patient with USH2A-related disease results in the preservation of normal hearing. Careful genotype-phenotype studies such as this will become increasingly important, especially now that high-throughput sequencing is widely used in the clinical setting.", "author" : [ { "dropping-particle" : "", "family" : "Lenassi", "given" : "Eva", "non-dropping-particle" : "", "parse-names" : false, "suffix" : "" }, { "dropping-particle" : "", "family" : "Vincent", "given" : "Ajoy", "non-dropping-particle" : "", "parse-names" : false, "suffix" : "" }, { "dropping-particle" : "", "family" : "Li", "given" : "Zheng", "non-dropping-particle" : "", "parse-names" : false, "suffix" : "" }, { "dropping-particle" : "", "family" : "Saihan", "given" : "Zubin", "non-dropping-particle" : "", "parse-names" : false, "suffix" : "" }, { "dropping-particle" : "", "family" : "Coffey", "given" : "Alison J", "non-dropping-particle" : "", "parse-names" : false, "suffix" : "" }, { "dropping-particle" : "", "family" : "Steele-Stallard", "given" : "Heather B", "non-dropping-particle" : "", "parse-names" : false, "suffix" : "" }, { "dropping-particle" : "", "family" : "Moore", "given" : "Anthony T", "non-dropping-particle" : "", "parse-names" : false, "suffix" : "" }, { "dropping-particle" : "", "family" : "Steel", "given" : "Karen P", "non-dropping-particle" : "", "parse-names" : false, "suffix" : "" }, { "dropping-particle" : "", "family" : "Luxon", "given" : "Linda M", "non-dropping-particle" : "", "parse-names" : false, "suffix" : "" }, { "dropping-particle" : "", "family" : "H\u00e9on", "given" : "Elise", "non-dropping-particle" : "", "parse-names" : false, "suffix" : "" }, { "dropping-particle" : "", "family" : "Bitner-Glindzicz", "given" : "Maria", "non-dropping-particle" : "", "parse-names" : false, "suffix" : "" }, { "dropping-particle" : "", "family" : "Webster", "given" : "Andrew R", "non-dropping-particle" : "", "parse-names" : false, "suffix" : "" } ], "container-title" : "European journal of human genetics : EJHG", "id" : "ITEM-30", "issue" : "10", "issued" : { "date-parts" : [ [ "2015", "10", "4" ] ] }, "page" : "1318-27", "publisher" : "Nature Publishing Group", "title" : "A detailed clinical and molecular survey of subjects with nonsyndromic USH2A retinopathy reveals an allelic hierarchy of disease-causing variants.", "type" : "article-journal", "volume" : "23" }, "uris" : [ "http://www.mendeley.com/documents/?uuid=29ef1857-dfc5-3174-86cb-272195c89e57" ] }, { "id" : "ITEM-31", "itemData" : { "DOI" : "10.1186/s13023-014-0168-7", "ISSN" : "1750-1172", "PMID" : "25404053", "abstract" : "BACKGROUND Usher syndrome is an autosomal recessive disease that associates sensorineural hearing loss, retinitis pigmentosa and, in some cases, vestibular dysfunction. It is clinically and genetically heterogeneous. To date, 10 genes have been associated with the disease, making its molecular diagnosis based on Sanger sequencing, expensive and time-consuming. Consequently, the aim of the present study was to develop a molecular diagnostics method for Usher syndrome, based on targeted next generation sequencing. METHODS A custom HaloPlex panel for Illumina platforms was designed to capture all exons of the 10 known causative Usher syndrome genes (MYO7A, USH1C, CDH23, PCDH15, USH1G, CIB2, USH2A, GPR98, DFNB31 and CLRN1), the two Usher syndrome-related genes (HARS and PDZD7) and the two candidate genes VEZT and MYO15A. A cohort of 44 patients suffering from Usher syndrome was selected for this study. This cohort was divided into two groups: a test group of 11 patients with known mutations and another group of 33 patients with unknown mutations. RESULTS Forty USH patients were successfully sequenced, 8 USH patients from the test group and 32 patients from the group composed of USH patients without genetic diagnosis. We were able to detect biallelic mutations in one USH gene in 22 out of 32 USH patients (68.75%) and to identify 79.7% of the expected mutated alleles. Fifty-three different mutations were detected. These mutations included 21 missense, 8 nonsense, 9 frameshifts, 9 intronic mutations and 6 large rearrangements. CONCLUSIONS Targeted next generation sequencing allowed us to detect both point mutations and large rearrangements in a single experiment, minimizing the economic cost of the study, increasing the detection ratio of the genetic cause of the disease and improving the genetic diagnosis of Usher syndrome patients.", "author" : [ { "dropping-particle" : "", "family" : "Aparisi", "given" : "Mar\u00eda J", "non-dropping-particle" : "", "parse-names" : false, "suffix" : "" }, { "dropping-particle" : "", "family" : "Aller", "given" : "Elena", "non-dropping-particle" : "", "parse-names" : false, "suffix" : "" }, { "dropping-particle" : "", "family" : "Fuster-Garc\u00eda", "given" : "Carla", "non-dropping-particle" : "", "parse-names" : false, "suffix" : "" }, { "dropping-particle" : "", "family" : "Garc\u00eda-Garc\u00eda", "given" : "Gema", "non-dropping-particle" : "", "parse-names" : false, "suffix" : "" }, { "dropping-particle" : "", "family" : "Rodrigo", "given" : "Regina", "non-dropping-particle" : "", "parse-names" : false, "suffix" : "" }, { "dropping-particle" : "", "family" : "V\u00e1zquez-Manrique", "given" : "Rafael P", "non-dropping-particle" : "", "parse-names" : false, "suffix" : "" }, { "dropping-particle" : "", "family" : "Blanco-Kelly", "given" : "Fiona", "non-dropping-particle" : "", "parse-names" : false, "suffix" : "" }, { "dropping-particle" : "", "family" : "Ayuso", "given" : "Carmen", "non-dropping-particle" : "", "parse-names" : false, "suffix" : "" }, { "dropping-particle" : "", "family" : "Roux", "given" : "Anne-Fran\u00e7oise", "non-dropping-particle" : "", "parse-names" : false, "suffix" : "" }, { "dropping-particle" : "", "family" : "Jaijo", "given" : "Teresa", "non-dropping-particle" : "", "parse-names" : false, "suffix" : "" }, { "dropping-particle" : "", "family" : "Mill\u00e1n", "given" : "Jos\u00e9 M", "non-dropping-particle" : "", "parse-names" : false, "suffix" : "" } ], "container-title" : "Orphanet Journal of Rare Diseases", "id" : "ITEM-31", "issue" : "1", "issued" : { "date-parts" : [ [ "2014", "12", "18" ] ] }, "page" : "168", "title" : "Targeted next generation sequencing for molecular diagnosis of Usher syndrome", "type" : "article-journal", "volume" : "9" }, "uris" : [ "http://www.mendeley.com/documents/?uuid=1628e3df-68e1-3483-b5c6-755cac388d96" ] }, { "id" : "ITEM-32", "itemData" : { "ISSN" : "1090-0535", "PMID" : "25558175", "abstract" : "PURPOSE: To analyze the spectrum of sequence variants in the MYO7A and USH2A genes in a group of Italian patients affected by Usher syndrome (USH).\\n\\nMETHODS: Thirty-six Italian patients with a diagnosis of USH were recruited. They received a standard ophthalmologic examination, visual field testing, optical coherence tomography (OCT) scan, and electrophysiological tests. Fluorescein angiography and fundus autofluorescence imaging were performed in selected cases. All the patients underwent an audiologic examination for the 0.25-8,000 Hz frequencies. Vestibular function was evaluated with specific tests. DNA samples were analyzed for sequence variants of the MYO7A gene (for USH1) and the USH2A gene (for USH2) with direct sequencing techniques. A few patients were analyzed for both genes.\\n\\nRESULTS: In the MYO7A gene, ten missense variants were found; three patients were compound heterozygous, and two were homozygous. Thirty-four USH2A gene variants were detected, including eight missense variants, nine nonsense variants, six splicing variants, and 11 duplications/deletions; 19 patients were compound heterozygous, and three were homozygous. Four MYO7A and 17 USH2A variants have already been described in the literature. Among the novel mutations there are four USH2A large deletions, detected with multiplex ligation dependent probe amplification (MLPA) technology. Two potentially pathogenic variants were found in 27 patients (75%). Affected patients showed variable clinical pictures without a clear genotype-phenotype correlation.\\n\\nCONCLUSIONS: Ten variants in the MYO7A gene and 34 variants in the USH2A gene were detected in Italian patients with USH at a high detection rate. A selective analysis of these genes may be valuable for molecular analysis, combining diagnostic efficiency with little time wastage and less resource consumption.", "author" : [ { "dropping-particle" : "", "family" : "Sodi", "given" : "Andrea", "non-dropping-particle" : "", "parse-names" : false, "suffix" : "" }, { "dropping-particle" : "", "family" : "Mariottini", "given" : "Alessandro", "non-dropping-particle" : "", "parse-names" : false, "suffix" : "" }, { "dropping-particle" : "", "family" : "Passerini", "given" : "Ilaria", "non-dropping-particle" : "", "parse-names" : false, "suffix" : "" }, { "dropping-particle" : "", "family" : "Murro", "given" : "Vittoria", "non-dropping-particle" : "", "parse-names" : false, "suffix" : "" }, { "dropping-particle" : "", "family" : "Tachyla", "given" : "Iryna", "non-dropping-particle" : "", "parse-names" : false, "suffix" : "" }, { "dropping-particle" : "", "family" : "Bianchi", "given" : "Benedetta", "non-dropping-particle" : "", "parse-names" : false, "suffix" : "" }, { "dropping-particle" : "", "family" : "Menchini", "given" : "Ugo", "non-dropping-particle" : "", "parse-names" : false, "suffix" : "" }, { "dropping-particle" : "", "family" : "Torricelli", "given" : "Francesca", "non-dropping-particle" : "", "parse-names" : false, "suffix" : "" } ], "container-title" : "Molecular vision", "id" : "ITEM-32", "issued" : { "date-parts" : [ [ "2014" ] ] }, "page" : "1717-31", "publisher" : "Emory University", "title" : "MYO7A and USH2A gene sequence variants in Italian patients with Usher syndrome.", "type" : "article-journal", "volume" : "20" }, "uris" : [ "http://www.mendeley.com/documents/?uuid=ce5fadc8-c63c-3516-9712-d53d9377ce7f" ] }, { "id" : "ITEM-33", "itemData" : { "DOI" : "10.1371/journal.pone.0043799", "ISSN" : "1932-6203", "PMID" : "22952768", "abstract" : "Usher syndrome (USH) is a clinically and genetically heterogeneous disorder characterized by visual and hearing impairments. Clinically, it is subdivided into three subclasses with nine genes identified so far. In the present study, we investigated whether the currently available Next Generation Sequencing (NGS) technologies are already suitable for molecular diagnostics of USH. We analyzed a total of 12 patients, most of which were negative for previously described mutations in known USH genes upon primer extension-based microarray genotyping. We enriched the NGS template either by whole exome capture or by Long-PCR of the known USH genes. The main NGS sequencing platforms were used: SOLiD for whole exome sequencing, Illumina (Genome Analyzer II) and Roche 454 (GS FLX) for the Long-PCR sequencing. Long-PCR targeting was more efficient with up to 94% of USH gene regions displaying an overall coverage higher than 25\u00d7, whereas whole exome sequencing yielded a similar coverage for only 50% of those regions. Overall this integrated analysis led to the identification of 11 novel sequence variations in USH genes (2 homozygous and 9 heterozygous) out of 18 detected. However, at least two cases were not genetically solved. Our result highlights the current limitations in the diagnostic use of NGS for USH patients. The limit for whole exome sequencing is linked to the need of a strong coverage and to the correct interpretation of sequence variations with a non obvious, pathogenic role, whereas the targeted approach suffers from the high genetic heterogeneity of USH that may be also caused by the presence of additional causative genes yet to be identified.", "author" : [ { "dropping-particle" : "", "family" : "Licastro", "given" : "Danilo", "non-dropping-particle" : "", "parse-names" : false, "suffix" : "" }, { "dropping-particle" : "", "family" : "Mutarelli", "given" : "Margherita", "non-dropping-particle" : "", "parse-names" : false, "suffix" : "" }, { "dropping-particle" : "", "family" : "Peluso", "given" : "Ivana", "non-dropping-particle" : "", "parse-names" : false, "suffix" : "" }, { "dropping-particle" : "", "family" : "Neveling", "given" : "Kornelia", "non-dropping-particle" : "", "parse-names" : false, "suffix" : "" }, { "dropping-particle" : "", "family" : "Wieskamp", "given" : "Nienke", "non-dropping-particle" : "", "parse-names" : false, "suffix" : "" }, { "dropping-particle" : "", "family" : "Rispoli", "given" : "Rossella", "non-dropping-particle" : "", "parse-names" : false, "suffix" : "" }, { "dropping-particle" : "", "family" : "Vozzi", "given" : "Diego", "non-dropping-particle" : "", "parse-names" : false, "suffix" : "" }, { "dropping-particle" : "", "family" : "Athanasakis", "given" : "Emmanouil", "non-dropping-particle" : "", "parse-names" : false, "suffix" : "" }, { "dropping-particle" : "", "family" : "D'Eustacchio", "given" : "Angela", "non-dropping-particle" : "", "parse-names" : false, "suffix" : "" }, { "dropping-particle" : "", "family" : "Pizzo", "given" : "Mariateresa", "non-dropping-particle" : "", "parse-names" : false, "suffix" : "" }, { "dropping-particle" : "", "family" : "D'Amico", "given" : "Francesca", "non-dropping-particle" : "", "parse-names" : false, "suffix" : "" }, { "dropping-particle" : "", "family" : "Ziviello", "given" : "Carmela", "non-dropping-particle" : "", "parse-names" : false, "suffix" : "" }, { "dropping-particle" : "", "family" : "Simonelli", "given" : "Francesca", "non-dropping-particle" : "", "parse-names" : false, "suffix" : "" }, { "dropping-particle" : "", "family" : "Fabretto", "given" : "Antonella", "non-dropping-particle" : "", "parse-names" : false, "suffix" : "" }, { "dropping-particle" : "", "family" : "Scheffer", "given" : "Hans", "non-dropping-particle" : "", "parse-names" : false, "suffix" : "" }, { "dropping-particle" : "", "family" : "Gasparini", "given" : "Paolo", "non-dropping-particle" : "", "parse-names" : false, "suffix" : "" }, { "dropping-particle" : "", "family" : "Banfi", "given" : "Sandro", "non-dropping-particle" : "", "parse-names" : false, "suffix" : "" }, { "dropping-particle" : "", "family" : "Nigro", "given" : "Vincenzo", "non-dropping-particle" : "", "parse-names" : false, "suffix" : "" } ], "container-title" : "PLoS ONE", "editor" : [ { "dropping-particle" : "", "family" : "El-Maarri", "given" : "Osman", "non-dropping-particle" : "", "parse-names" : false, "suffix" : "" } ], "id" : "ITEM-33", "issue" : "8", "issued" : { "date-parts" : [ [ "2012", "8", "29" ] ] }, "page" : "e43799", "title" : "Molecular Diagnosis of Usher Syndrome: Application of Two Different Next Generation Sequencing-Based Procedures", "type" : "article-journal", "volume" : "7" }, "uris" : [ "http://www.mendeley.com/documents/?uuid=aa0fed0d-c67c-3e83-bfd7-d25a19798d31" ] }, { "id" : "ITEM-34", "itemData" : { "DOI" : "10.1016/j.heares.2014.12.006", "ISSN" : "03785955", "abstract" : "Usher syndrome is an autosomal recessive disorder characterized by retinitis pigmentosa, sensorineural hearing loss and, in some cases, vestibular dysfunction. The disorder is clinically and genetically heterogeneous and, to date, mutations in 11 genes have been described. This finding makes difficult to get a precise molecular diagnosis and offer patients accurate genetic counselling. To overcome this problem and to increase our knowledge of the molecular basis of Usher syndrome, we designed a targeted resequencing custom panel. In a first validation step a series of 16 Italian patients with known molecular diagnosis were analysed and 31 out of 32 alleles were detected (97% of accuracy). After this step, 31 patients without a molecular diagnosis were enrolled in the study. Three out of them with an uncertain Usher diagnosis were excluded. One causative allele was detected in 24 out 28 patients (86%) while the presence of both causative alleles characterized 19 patients out 28 (68%). Sixteen novel and 27 known alleles were found in the following genes: USH2A (50%), MYO7A (7%), CDH23 (11%), PCDH15 (7%) and USH1G (2%). Overall, on the 44 patients the protocol was able to characterize 74 alleles out of 88 (84%). These results suggest that our panel is an effective approach for the genetic diagnosis of Usher syndrome leading to: 1) an accurate molecular diagnosis, 2) better genetic counselling, 3) more precise molecular epidemiology data fundamental for future interventional plans.", "author" : [ { "dropping-particle" : "", "family" : "Lenarduzzi", "given" : "S.", "non-dropping-particle" : "", "parse-names" : false, "suffix" : "" }, { "dropping-particle" : "", "family" : "Vozzi", "given" : "D.", "non-dropping-particle" : "", "parse-names" : false, "suffix" : "" }, { "dropping-particle" : "", "family" : "Morgan", "given" : "A.", "non-dropping-particle" : "", "parse-names" : false, "suffix" : "" }, { "dropping-particle" : "", "family" : "Rubinato", "given" : "E.", "non-dropping-particle" : "", "parse-names" : false, "suffix" : "" }, { "dropping-particle" : "", "family" : "D'Eustacchio", "given" : "A.", "non-dropping-particle" : "", "parse-names" : false, "suffix" : "" }, { "dropping-particle" : "", "family" : "Osland", "given" : "T.M.", "non-dropping-particle" : "", "parse-names" : false, "suffix" : "" }, { "dropping-particle" : "", "family" : "Rossi", "given" : "C.", "non-dropping-particle" : "", "parse-names" : false, "suffix" : "" }, { "dropping-particle" : "", "family" : "Graziano", "given" : "C.", "non-dropping-particle" : "", "parse-names" : false, "suffix" : "" }, { "dropping-particle" : "", "family" : "Castorina", "given" : "P.", "non-dropping-particle" : "", "parse-names" : false, "suffix" : "" }, { "dropping-particle" : "", "family" : "Ambrosetti", "given" : "U.", "non-dropping-particle" : "", "parse-names" : false, "suffix" : "" }, { "dropping-particle" : "", "family" : "Morgutti", "given" : "M.", "non-dropping-particle" : "", "parse-names" : false, "suffix" : "" }, { "dropping-particle" : "", "family" : "Girotto", "given" : "G.", "non-dropping-particle" : "", "parse-names" : false, "suffix" : "" } ], "container-title" : "Hearing Research", "id" : "ITEM-34", "issued" : { "date-parts" : [ [ "2015" ] ] }, "page" : "18-23", "title" : "Usher syndrome: An effective sequencing approach to establish a genetic and clinical diagnosis", "type" : "article-journal", "volume" : "320" }, "uris" : [ "http://www.mendeley.com/documents/?uuid=fceea3d1-fef6-3848-967e-952d6db21694" ] }, { "id" : "ITEM-35", "itemData" : { "DOI" : "10.4238/2014.October.27.23", "ISSN" : "1676-5680", "PMID" : "25366773", "abstract" : "Mutations in more than 60 different genes have been associated with non-syndromic and syndromic retinitis pigmentosa (RP), a heterogeneous group of inherited retinal dystrophies. To increase the understanding of the molecular epidemiology of the disease in Italy, we analyzed 56 patients with syndromic and non-syndromic forms of RP attending the Retinitis Pigmentosa Center of San Paolo Hospital (Milan, Italy). Patients underwent detailed clinical examination. Genomic DNA isolated from peripheral blood samples was screened for mutations in different genes according to RP form by direct sequencing analysis. The impact of novel missense mutations on protein functions was predicted by in silico analysis and protein sequence alignment. Cosegregation analysis was performed between available family members. Forty-one of the 56 probands analyzed had non-syndromic and 15 had syndromic RP forms. Putative disease-causing mutations were identified in 19 of 56 unrelated RP probands. Mutation screening identified a total of 22 different heterozygous variants. Notably, 12 of these putative pathogenic mutations have not been previously reported. New variants were found to be located on the USH2A, RPGR, EYS, and RHO genes. All 3 new variants detected in X-linked RP probands were confirmed in other affected family members. We found a positivity rate of 24.4% and 60% for probands with non-syndromic and syndromic RP, respectively. This is the first report of RPGR X-linked RP proband-ORF15 mutations in Italian patients with X-linked (XL)-RP. In addition, this is the first report of data regarding the association between EYS mutations and non-syndromic RP forms in the Italian population.", "author" : [ { "dropping-particle" : "", "family" : "Pierrottet", "given" : "C O", "non-dropping-particle" : "", "parse-names" : false, "suffix" : "" }, { "dropping-particle" : "", "family" : "Zuntini", "given" : "M", "non-dropping-particle" : "", "parse-names" : false, "suffix" : "" }, { "dropping-particle" : "", "family" : "Digiuni", "given" : "M", "non-dropping-particle" : "", "parse-names" : false, "suffix" : "" }, { "dropping-particle" : "", "family" : "Bazzanella", "given" : "I", "non-dropping-particle" : "", "parse-names" : false, "suffix" : "" }, { "dropping-particle" : "", "family" : "Ferri", "given" : "P", "non-dropping-particle" : "", "parse-names" : false, "suffix" : "" }, { "dropping-particle" : "", "family" : "Paderni", "given" : "R", "non-dropping-particle" : "", "parse-names" : false, "suffix" : "" }, { "dropping-particle" : "", "family" : "Rossetti", "given" : "L M", "non-dropping-particle" : "", "parse-names" : false, "suffix" : "" }, { "dropping-particle" : "", "family" : "Cecchin", "given" : "S", "non-dropping-particle" : "", "parse-names" : false, "suffix" : "" }, { "dropping-particle" : "", "family" : "Orzalesi", "given" : "N", "non-dropping-particle" : "", "parse-names" : false, "suffix" : "" }, { "dropping-particle" : "", "family" : "Bertelli", "given" : "M", "non-dropping-particle" : "", "parse-names" : false, "suffix" : "" } ], "container-title" : "Genetics and molecular research : GMR", "id" : "ITEM-35", "issue" : "4", "issued" : { "date-parts" : [ [ "2014", "10", "27" ] ] }, "page" : "8815-33", "title" : "Syndromic and non-syndromic forms of retinitis pigmentosa: a comprehensive Italian clinical and molecular study reveals new mutations.", "type" : "article-journal", "volume" : "13" }, "uris" : [ "http://www.mendeley.com/documents/?uuid=5ee6b520-c94b-38ba-997b-34059e55ba7c" ] }, { "id" : "ITEM-36",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36",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37", "itemData" : { "DOI" : "10.1167/iovs.04-1136", "ISSN" : "1552-5783", "PMID" : "15671307", "abstract" : "PURPOSE To investigate the retinal disease expression in USH2C, the subtype of Usher syndrome type 2 recently shown to be caused by mutation in the VLGR1 gene, and compare results with those from USH2A, a more common cause of Usher syndrome. METHODS Three siblings with USH2C and 14 patients with USH2A were studied. Visual function was measured by kinetic perimetry, static chromatic perimetry, and electroretinography (ERG). Central retinal microstructure was studied with optical coherence tomography (OCT). RESULTS The siblings with VLGR1 mutation showed abnormal photoreceptor-mediated function in all retinal regions, and there was greater rod than cone dysfunction. USH2A had a wider spectrum of disease expression and included patients with normal function in some retinal regions. When abnormalities were detected, there was more rod than cone dysfunction. Retinal microstructure in both USH2C and USH2A shared the abnormality of loss of outer nuclear layer thickness. Central retinal structure in both genotypes was complicated by cystic macular lesions. A coincidental finding in an USH2C patient was that oral intake of antihistamines was associated with temporary resolution of the macular cystic change. CONCLUSIONS USH2C and USH2A manifest photoreceptor disease with rod- and cone-mediated visual losses and thinning of the outer nuclear layer. An orderly progression through disease stages was estimated from cross-sectional and limited longitudinal data. Intrafamilial and interfamilial variation in retinal severity in USH2A, however, suggests that genetic or nongenetic modifiers may be involved in the disease expression.", "author" : [ { "dropping-particle" : "", "family" : "Schwartz", "given" : "Sharon B.", "non-dropping-particle" : "", "parse-names" : false, "suffix" : "" }, { "dropping-particle" : "", "family" : "Aleman", "given" : "Tomas S.", "non-dropping-particle" : "", "parse-names" : false, "suffix" : "" }, { "dropping-particle" : "V.", "family" : "Cideciyan", "given" : "Artur", "non-dropping-particle" : "", "parse-names" : false, "suffix" : "" }, { "dropping-particle" : "", "family" : "Windsor", "given" : "Elizabeth A. M.", "non-dropping-particle" : "", "parse-names" : false, "suffix" : "" }, { "dropping-particle" : "", "family" : "Sumaroka", "given" : "Alexander", "non-dropping-particle" : "", "parse-names" : false, "suffix" : "" }, { "dropping-particle" : "", "family" : "Roman", "given" : "Alejandro J.", "non-dropping-particle" : "", "parse-names" : false, "suffix" : "" }, { "dropping-particle" : "", "family" : "Rane", "given" : "Tej", "non-dropping-particle" : "", "parse-names" : false, "suffix" : "" }, { "dropping-particle" : "", "family" : "Smilko", "given" : "Elaine E.", "non-dropping-particle" : "", "parse-names" : false, "suffix" : "" }, { "dropping-particle" : "", "family" : "Bennett", "given" : "Jean", "non-dropping-particle" : "", "parse-names" : false, "suffix" : "" }, { "dropping-particle" : "", "family" : "Stone", "given" : "Edwin M.", "non-dropping-particle" : "", "parse-names" : false, "suffix" : "" }, { "dropping-particle" : "", "family" : "Kimberling", "given" : "William J.", "non-dropping-particle" : "", "parse-names" : false, "suffix" : "" }, { "dropping-particle" : "", "family" : "Liu", "given" : "Xue-Zhong", "non-dropping-particle" : "", "parse-names" : false, "suffix" : "" }, { "dropping-particle" : "", "family" : "Jacobson", "given" : "Samuel G.", "non-dropping-particle" : "", "parse-names" : false, "suffix" : "" } ], "container-title" : "Investigative Opthalmology &amp; Visual Science", "id" : "ITEM-37", "issue" : "2", "issued" : { "date-parts" : [ [ "2005", "2", "1" ] ] }, "page" : "734", "title" : "Disease Expression in Usher Syndrome Caused by &lt;i&gt;VLGR1&lt;/i&gt; Gene Mutation ( &lt;i&gt;USH2C&lt;/i&gt; ) and Comparison with &lt;i&gt;USH2A&lt;/i&gt; Phenotype", "type" : "article-journal", "volume" : "46" }, "uris" : [ "http://www.mendeley.com/documents/?uuid=10482c0e-7c78-3d9f-9ae3-3a64a71f3ac2" ] } ], "mendeley" : { "formattedCitation" : "(5,7\u20139,12,13,15\u201319,22,31\u201333,36\u201338,40,42,45,46,49,50,52,59,62\u201372)", "plainTextFormattedCitation" : "(5,7\u20139,12,13,15\u201319,22,31\u201333,36\u201338,40,42,45,46,49,50,52,59,62\u201372)", "previouslyFormattedCitation" : "(5,7\u20139,12,13,15\u201319,22,31\u201333,36\u201338,40,42,45,46,49,50,52,59,62\u201372)"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5,7–9,12,13,15–19,22,31–33,36–38,40,42,45,46,49,50,52,59,62–72)</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2296T&gt;C</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Cys766Arg)</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186/s13023-014-0168-7", "ISSN" : "1750-1172", "PMID" : "25404053", "abstract" : "BACKGROUND Usher syndrome is an autosomal recessive disease that associates sensorineural hearing loss, retinitis pigmentosa and, in some cases, vestibular dysfunction. It is clinically and genetically heterogeneous. To date, 10 genes have been associated with the disease, making its molecular diagnosis based on Sanger sequencing, expensive and time-consuming. Consequently, the aim of the present study was to develop a molecular diagnostics method for Usher syndrome, based on targeted next generation sequencing. METHODS A custom HaloPlex panel for Illumina platforms was designed to capture all exons of the 10 known causative Usher syndrome genes (MYO7A, USH1C, CDH23, PCDH15, USH1G, CIB2, USH2A, GPR98, DFNB31 and CLRN1), the two Usher syndrome-related genes (HARS and PDZD7) and the two candidate genes VEZT and MYO15A. A cohort of 44 patients suffering from Usher syndrome was selected for this study. This cohort was divided into two groups: a test group of 11 patients with known mutations and another group of 33 patients with unknown mutations. RESULTS Forty USH patients were successfully sequenced, 8 USH patients from the test group and 32 patients from the group composed of USH patients without genetic diagnosis. We were able to detect biallelic mutations in one USH gene in 22 out of 32 USH patients (68.75%) and to identify 79.7% of the expected mutated alleles. Fifty-three different mutations were detected. These mutations included 21 missense, 8 nonsense, 9 frameshifts, 9 intronic mutations and 6 large rearrangements. CONCLUSIONS Targeted next generation sequencing allowed us to detect both point mutations and large rearrangements in a single experiment, minimizing the economic cost of the study, increasing the detection ratio of the genetic cause of the disease and improving the genetic diagnosis of Usher syndrome patients.", "author" : [ { "dropping-particle" : "", "family" : "Aparisi", "given" : "Mar\u00eda J", "non-dropping-particle" : "", "parse-names" : false, "suffix" : "" }, { "dropping-particle" : "", "family" : "Aller", "given" : "Elena", "non-dropping-particle" : "", "parse-names" : false, "suffix" : "" }, { "dropping-particle" : "", "family" : "Fuster-Garc\u00eda", "given" : "Carla", "non-dropping-particle" : "", "parse-names" : false, "suffix" : "" }, { "dropping-particle" : "", "family" : "Garc\u00eda-Garc\u00eda", "given" : "Gema", "non-dropping-particle" : "", "parse-names" : false, "suffix" : "" }, { "dropping-particle" : "", "family" : "Rodrigo", "given" : "Regina", "non-dropping-particle" : "", "parse-names" : false, "suffix" : "" }, { "dropping-particle" : "", "family" : "V\u00e1zquez-Manrique", "given" : "Rafael P", "non-dropping-particle" : "", "parse-names" : false, "suffix" : "" }, { "dropping-particle" : "", "family" : "Blanco-Kelly", "given" : "Fiona", "non-dropping-particle" : "", "parse-names" : false, "suffix" : "" }, { "dropping-particle" : "", "family" : "Ayuso", "given" : "Carmen", "non-dropping-particle" : "", "parse-names" : false, "suffix" : "" }, { "dropping-particle" : "", "family" : "Roux", "given" : "Anne-Fran\u00e7oise", "non-dropping-particle" : "", "parse-names" : false, "suffix" : "" }, { "dropping-particle" : "", "family" : "Jaijo", "given" : "Teresa", "non-dropping-particle" : "", "parse-names" : false, "suffix" : "" }, { "dropping-particle" : "", "family" : "Mill\u00e1n", "given" : "Jos\u00e9 M", "non-dropping-particle" : "", "parse-names" : false, "suffix" : "" } ], "container-title" : "Orphanet Journal of Rare Diseases", "id" : "ITEM-1", "issue" : "1", "issued" : { "date-parts" : [ [ "2014", "12", "18" ] ] }, "page" : "168", "title" : "Targeted next generation sequencing for molecular diagnosis of Usher syndrome", "type" : "article-journal", "volume" : "9" }, "uris" : [ "http://www.mendeley.com/documents/?uuid=1628e3df-68e1-3483-b5c6-755cac388d96" ] }, { "id" : "ITEM-2",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2",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3", "itemData" : { "DOI" : "10.1038/ejhg.2013.72", "ISBN" : "doi:10.1038/ejhg.2013.72", "ISSN" : "1018-4813", "PMID" : "23591405", "abstract" : "Hereditary retinal dystrophies (RD) constitute a group of blinding diseases that are characterized by clinical variability and pronounced genetic heterogeneity. The different forms of RD can be caused by mutations in &gt;100 genes, including &gt;1600 exons. Consequently, next generation sequencing (NGS) technologies are among the most promising approaches to identify mutations in RD. So far, NGS is not routinely used in gene diagnostics. We developed a diagnostic NGS pipeline to identify mutations in 170 genetically and clinically unselected RD patients. NGS was applied to 105 RD-associated genes. Underrepresented regions were examined by Sanger sequencing. The NGS approach was successfully established using cases with known sequence alterations. Depending on the initial clinical diagnosis, we identified likely causative mutations in 55% of retinitis pigmentosa and 80% of Bardet-Biedl or Usher syndrome cases. Seventy-one novel mutations in 40 genes were newly associated with RD. The genes USH2A, EYS, ABCA4, and RHO were more frequently affected than others. Occasionally, cases carried mutations in more than one RD-associated gene. In addition, we found possible dominant de-novo mutations in cases with sporadic RD, which implies consequences for counseling of patients and families. NGS-based mutation analyses are reliable and cost-efficient approaches in gene diagnostics of genetically heterogeneous diseases like RD.", "author" : [ { "dropping-particle" : "", "family" : "Gl\u00f6ckle", "given" : "Nicola", "non-dropping-particle" : "", "parse-names" : false, "suffix" : "" }, { "dropping-particle" : "", "family" : "Kohl", "given" : "Susanne", "non-dropping-particle" : "", "parse-names" : false, "suffix" : "" }, { "dropping-particle" : "", "family" : "Mohr", "given" : "Julia", "non-dropping-particle" : "", "parse-names" : false, "suffix" : "" }, { "dropping-particle" : "", "family" : "Scheurenbrand", "given" : "Tim", "non-dropping-particle" : "", "parse-names" : false, "suffix" : "" }, { "dropping-particle" : "", "family" : "Sprecher", "given" : "Andrea", "non-dropping-particle" : "", "parse-names" : false, "suffix" : "" }, { "dropping-particle" : "", "family" : "Weisschuh", "given" : "Nicole", "non-dropping-particle" : "", "parse-names" : false, "suffix" : "" }, { "dropping-particle" : "", "family" : "Bernd", "given" : "Antje", "non-dropping-particle" : "", "parse-names" : false, "suffix" : "" }, { "dropping-particle" : "", "family" : "Rudolph", "given" : "G\u00fcnther", "non-dropping-particle" : "", "parse-names" : false, "suffix" : "" }, { "dropping-particle" : "", "family" : "Schubach", "given" : "Max", "non-dropping-particle" : "", "parse-names" : false, "suffix" : "" }, { "dropping-particle" : "", "family" : "Poloschek", "given" : "Charlotte", "non-dropping-particle" : "", "parse-names" : false, "suffix" : "" }, { "dropping-particle" : "", "family" : "Zrenner", "given" : "Eberhart", "non-dropping-particle" : "", "parse-names" : false, "suffix" : "" }, { "dropping-particle" : "", "family" : "Biskup", "given" : "Saskia", "non-dropping-particle" : "", "parse-names" : false, "suffix" : "" }, { "dropping-particle" : "", "family" : "Berger", "given" : "Wolfgang", "non-dropping-particle" : "", "parse-names" : false, "suffix" : "" }, { "dropping-particle" : "", "family" : "Wissinger", "given" : "Bernd", "non-dropping-particle" : "", "parse-names" : false, "suffix" : "" }, { "dropping-particle" : "", "family" : "Neidhardt", "given" : "John", "non-dropping-particle" : "", "parse-names" : false, "suffix" : "" } ], "container-title" : "European Journal of Human Genetics", "id" : "ITEM-3", "issue" : "1", "issued" : { "date-parts" : [ [ "2014", "1", "17" ] ] }, "page" : "99-104", "publisher" : "Nature Publishing Group", "title" : "Panel-based next generation sequencing as a reliable and efficient technique to detect mutations in unselected patients with retinal dystrophies", "type" : "article-journal", "volume" : "22" }, "uris" : [ "http://www.mendeley.com/documents/?uuid=e9ae8644-b838-300a-8689-1cf260e8208d" ] }, { "id" : "ITEM-4",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4",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4,27,33,52)", "plainTextFormattedCitation" : "(4,27,33,52)", "previouslyFormattedCitation" : "(4,27,33,52)"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4,27,33,52)</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2242C&gt;T</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Gln748*)</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1",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id" : "ITEM-2", "itemData" : { "DOI" : "10.1002/humu.9259", "ISBN" : "1098-1004 (Electronic)", "ISSN" : "1098-1004", "PMID" : "15241801", "abstract" : "Usher syndrome type II (USH2) is characterised by moderate to severe high-frequency hearing impairment, progressive visual loss due to retinitis pigmentosa and intact vestibular responses. Three loci are known for USH2, however, only the gene for USH2a (USH2A) has been identified. Mutation analysis of USH2A was performed in 70 Dutch USH2 families. Ten mutations in USH2A were detected, of which three are novel, c.949C&gt;A, c.2242C&gt;T (p.Gln748X) and c.4405C&gt;T (p.Gln1468X). Including 9 previously published Dutch USH2a families, estimates of the prevalence of USH2a in the Dutch USH2 population were made. Mutations were identified in 62% of the families. In 28% both mutated alleles were identified, whereas in 34% the mutation in only one allele was found. It is estimated that about 28% of the Dutch USH2 families have a different causative gene. Analysis of deduced haplotypes suggests that c.1256G&gt;T (p.Cys419Phe) is a Dutch ancestral mutation, occurring in 16% of the alleles.", "author" : [ { "dropping-particle" : "", "family" : "Pennings", "given" : "Ronald J E", "non-dropping-particle" : "", "parse-names" : false, "suffix" : "" }, { "dropping-particle" : "", "family" : "Brinke", "given" : "Heleen", "non-dropping-particle" : "Te", "parse-names" : false, "suffix" : "" }, { "dropping-particle" : "", "family" : "Weston", "given" : "Michael D", "non-dropping-particle" : "", "parse-names" : false, "suffix" : "" }, { "dropping-particle" : "", "family" : "Claassen", "given" : "Annemarie", "non-dropping-particle" : "", "parse-names" : false, "suffix" : "" }, { "dropping-particle" : "", "family" : "Orten", "given" : "Dana J", "non-dropping-particle" : "", "parse-names" : false, "suffix" : "" }, { "dropping-particle" : "", "family" : "Weekamp", "given" : "Henri\u00ebtte", "non-dropping-particle" : "", "parse-names" : false, "suffix" : "" }, { "dropping-particle" : "", "family" : "Aarem", "given" : "Annelies", "non-dropping-particle" : "Van", "parse-names" : false, "suffix" : "" }, { "dropping-particle" : "", "family" : "Huygen", "given" : "Patrick L M", "non-dropping-particle" : "", "parse-names" : false, "suffix" : "" }, { "dropping-particle" : "", "family" : "Deutman", "given" : "August F", "non-dropping-particle" : "", "parse-names" : false, "suffix" : "" }, { "dropping-particle" : "", "family" : "Hoefsloot", "given" : "Lies H", "non-dropping-particle" : "", "parse-names" : false, "suffix" : "" }, { "dropping-particle" : "", "family" : "Cremers", "given" : "Frans P M", "non-dropping-particle" : "", "parse-names" : false, "suffix" : "" }, { "dropping-particle" : "", "family" : "Cremers", "given" : "Cor W R J", "non-dropping-particle" : "", "parse-names" : false, "suffix" : "" }, { "dropping-particle" : "", "family" : "Kimberling", "given" : "William J", "non-dropping-particle" : "", "parse-names" : false, "suffix" : "" }, { "dropping-particle" : "", "family" : "Kremer", "given" : "Hannie", "non-dropping-particle" : "", "parse-names" : false, "suffix" : "" } ], "container-title" : "Human mutation", "id" : "ITEM-2", "issue" : "2", "issued" : { "date-parts" : [ [ "2004" ] ] }, "page" : "185", "title" : "USH2A mutation analysis in 70 Dutch families with Usher syndrome type II.", "type" : "article-journal", "volume" : "24" }, "uris" : [ "http://www.mendeley.com/documents/?uuid=cf4198f0-e1cb-4437-be01-71c59a8cf87d" ] } ], "mendeley" : { "formattedCitation" : "(27,36)", "plainTextFormattedCitation" : "(27,36)", "previouslyFormattedCitation" : "(27,36)"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7,36)</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2168-1G&gt;C</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Leu724Valfs*31)</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1",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2", "itemData" : { "DOI" : "10.1002/humu.21634", "ISBN" : "1098-1004 (Electronic)\\r1059-7794 (Linking)", "ISSN" : "10597794", "PMID" : "22009552", "abstract" : "USH2A sequencing in three affected members of a large family, referred for the recessive USH2 syndrome, identified a single pathogenic alteration in one of them and a different mutation in the two affected nieces. As the patients carried a common USH2A haplotype, they likely shared a mutation not found by standard sequencing techniques. Analysis of RNA from nasal cells in one affected individual identified an additional pseudoexon (PE) resulting from a deep intronic mutation. This was confirmed by minigene assay. This is the first example in Usher syndrome (USH) with a mutation causing activation of a PE. The finding of this alteration in eight other individuals of mixed European origin emphasizes the importance of including RNA analysis in a comprehensive diagnostic service. Finally, this mutation, which would not have been found by whole-exome sequencing, could offer, for the first time in USH, the possibility of therapeutic correction by antisense oligonucleotides (AONs).", "author" : [ { "dropping-particle" : "", "family" : "Vach\u00e9", "given" : "Christel", "non-dropping-particle" : "", "parse-names" : false, "suffix" : "" }, { "dropping-particle" : "", "family" : "Besnard", "given" : "Thomas", "non-dropping-particle" : "", "parse-names" : false, "suffix" : "" }, { "dropping-particle" : "", "family" : "Berre", "given" : "Pauline", "non-dropping-particle" : "le", "parse-names" : false, "suffix" : "" }, { "dropping-particle" : "", "family" : "Garc\u00eda-Garc\u00eda", "given" : "Gema", "non-dropping-particle" : "", "parse-names" : false, "suffix" : "" }, { "dropping-particle" : "", "family" : "Baux", "given" : "David", "non-dropping-particle" : "", "parse-names" : false, "suffix" : "" }, { "dropping-particle" : "", "family" : "Larrieu", "given" : "Lise", "non-dropping-particle" : "", "parse-names" : false, "suffix" : "" }, { "dropping-particle" : "", "family" : "Abadie", "given" : "Caroline", "non-dropping-particle" : "", "parse-names" : false, "suffix" : "" }, { "dropping-particle" : "", "family" : "Blanchet", "given" : "Catherine", "non-dropping-particle" : "", "parse-names" : false, "suffix" : "" }, { "dropping-particle" : "", "family" : "Bolz", "given" : "Hanno J\u00f6rn", "non-dropping-particle" : "", "parse-names" : false, "suffix" : "" }, { "dropping-particle" : "", "family" : "Millan", "given" : "Jose", "non-dropping-particle" : "", "parse-names" : false, "suffix" : "" }, { "dropping-particle" : "", "family" : "Hamel", "given" : "Christian",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2", "issue" : "1", "issued" : { "date-parts" : [ [ "2012", "1" ] ] }, "page" : "104-108", "title" : "Usher syndrome type 2 caused by activation of an USH2A pseudoexon: Implications for diagnosis and therapy", "type" : "article-journal", "volume" : "33" }, "uris" : [ "http://www.mendeley.com/documents/?uuid=7abec6a8-7402-3ba7-bdb4-e9803f0e9548" ] }, { "id" : "ITEM-3", "itemData" : { "DOI" : "10.4238/2014.October.27.23", "ISSN" : "1676-5680", "PMID" : "25366773", "abstract" : "Mutations in more than 60 different genes have been associated with non-syndromic and syndromic retinitis pigmentosa (RP), a heterogeneous group of inherited retinal dystrophies. To increase the understanding of the molecular epidemiology of the disease in Italy, we analyzed 56 patients with syndromic and non-syndromic forms of RP attending the Retinitis Pigmentosa Center of San Paolo Hospital (Milan, Italy). Patients underwent detailed clinical examination. Genomic DNA isolated from peripheral blood samples was screened for mutations in different genes according to RP form by direct sequencing analysis. The impact of novel missense mutations on protein functions was predicted by in silico analysis and protein sequence alignment. Cosegregation analysis was performed between available family members. Forty-one of the 56 probands analyzed had non-syndromic and 15 had syndromic RP forms. Putative disease-causing mutations were identified in 19 of 56 unrelated RP probands. Mutation screening identified a total of 22 different heterozygous variants. Notably, 12 of these putative pathogenic mutations have not been previously reported. New variants were found to be located on the USH2A, RPGR, EYS, and RHO genes. All 3 new variants detected in X-linked RP probands were confirmed in other affected family members. We found a positivity rate of 24.4% and 60% for probands with non-syndromic and syndromic RP, respectively. This is the first report of RPGR X-linked RP proband-ORF15 mutations in Italian patients with X-linked (XL)-RP. In addition, this is the first report of data regarding the association between EYS mutations and non-syndromic RP forms in the Italian population.", "author" : [ { "dropping-particle" : "", "family" : "Pierrottet", "given" : "C O", "non-dropping-particle" : "", "parse-names" : false, "suffix" : "" }, { "dropping-particle" : "", "family" : "Zuntini", "given" : "M", "non-dropping-particle" : "", "parse-names" : false, "suffix" : "" }, { "dropping-particle" : "", "family" : "Digiuni", "given" : "M", "non-dropping-particle" : "", "parse-names" : false, "suffix" : "" }, { "dropping-particle" : "", "family" : "Bazzanella", "given" : "I", "non-dropping-particle" : "", "parse-names" : false, "suffix" : "" }, { "dropping-particle" : "", "family" : "Ferri", "given" : "P", "non-dropping-particle" : "", "parse-names" : false, "suffix" : "" }, { "dropping-particle" : "", "family" : "Paderni", "given" : "R", "non-dropping-particle" : "", "parse-names" : false, "suffix" : "" }, { "dropping-particle" : "", "family" : "Rossetti", "given" : "L M", "non-dropping-particle" : "", "parse-names" : false, "suffix" : "" }, { "dropping-particle" : "", "family" : "Cecchin", "given" : "S", "non-dropping-particle" : "", "parse-names" : false, "suffix" : "" }, { "dropping-particle" : "", "family" : "Orzalesi", "given" : "N", "non-dropping-particle" : "", "parse-names" : false, "suffix" : "" }, { "dropping-particle" : "", "family" : "Bertelli", "given" : "M", "non-dropping-particle" : "", "parse-names" : false, "suffix" : "" } ], "container-title" : "Genetics and molecular research : GMR", "id" : "ITEM-3", "issue" : "4", "issued" : { "date-parts" : [ [ "2014", "10", "27" ] ] }, "page" : "8815-33", "title" : "Syndromic and non-syndromic forms of retinitis pigmentosa: a comprehensive Italian clinical and molecular study reveals new mutations.", "type" : "article-journal", "volume" : "13" }, "uris" : [ "http://www.mendeley.com/documents/?uuid=5ee6b520-c94b-38ba-997b-34059e55ba7c" ] } ], "mendeley" : { "formattedCitation" : "(18,38,71)", "plainTextFormattedCitation" : "(18,38,71)", "previouslyFormattedCitation" : "(18,38,71)"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18,38,71)</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978G&gt;A</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Gly660Arg)</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1",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2",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2",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3",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3",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18,27,33)", "plainTextFormattedCitation" : "(18,27,33)", "previouslyFormattedCitation" : "(18,27,33)"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18,27,33)</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87C&gt;T</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Arg63*)</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16/j.heares.2016.06.008", "ISSN" : "03785955", "abstract" : "OBJECTIVES\nUsher syndrome is an inherited disorder that is characterized by hearing impairment (HI), retinitis pigmentosa, and in some cases vestibular dysfunction. Usher syndrome type IIa is caused by mutations in USH2A. HI in these patients is highly heterogeneous and the present study evaluates the effects of different types of USH2A mutations on the audiometric phenotype. Data from two large centres of expertise on Usher Syndrome in the Netherlands and Sweden were combined in order to create a large combined sample of patients to identify possible genotype-phenotype correlations. \n\nDESIGN\nA retrospective study on HI in 110 patients (65 Dutch and 45 Swedish) genetically diagnosed with Usher syndrome type IIa. We used methods especially designed for characterizing and testing differences in audiological phenotype between patient subgroups. These methods included Age Related Typical Audiograms (ARTA) and a method to evaluate the difference in the degree of HI developed throughout life between subgroups. \n\nRESULTS\nCross-sectional linear regression analysis of last-visit audiograms for the best hearing ear demonstrated a gradual decline of hearing over decades. The congenital level of HI was in the range of 16\u201333\u00a0dB\u00a0at 0.25\u20130.5\u00a0kHz, and in the range of 51\u201360\u00a0dB\u00a0at 1\u20138\u00a0kHz. The annual threshold deterioration was in the range of 0.4\u20130.5\u00a0dB/year at 0.25\u20132\u00a0kHz and in the range of 0.7\u20130.8\u00a0dB/year at 4\u20138\u00a0kHz. Patients with two truncating mutations, including homozygotes for the common c.2299delG mutation, developed significantly more severe HI throughout life than patients with one truncating mutation combined with one nontruncating mutation, and patients with two nontruncating mutations. \n\nCONCLUSIONS\nThe results have direct implications for patient counselling in terms of prognosis of hearing and may serve as baseline measures for future (genetic) therapeutic interventions.", "author" : [ { "dropping-particle" : "", "family" : "Hartel", "given" : "Bas P.", "non-dropping-particle" : "", "parse-names" : false, "suffix" : "" }, { "dropping-particle" : "", "family" : "L\u00f6fgren", "given" : "Maria", "non-dropping-particle" : "", "parse-names" : false, "suffix" : "" }, { "dropping-particle" : "", "family" : "Huygen", "given" : "Patrick L.M.", "non-dropping-particle" : "", "parse-names" : false, "suffix" : "" }, { "dropping-particle" : "", "family" : "Guchelaar", "given" : "Iris", "non-dropping-particle" : "", "parse-names" : false, "suffix" : "" }, { "dropping-particle" : "", "family" : "Lo-A-Njoe Kort", "given" : "Nicole", "non-dropping-particle" : "", "parse-names" : false, "suffix" : "" }, { "dropping-particle" : "", "family" : "Sadeghi", "given" : "Andre M.", "non-dropping-particle" : "", "parse-names" : false, "suffix" : "" }, { "dropping-particle" : "", "family" : "Wijk", "given" : "Erwin", "non-dropping-particle" : "van", "parse-names" : false, "suffix" : "" }, { "dropping-particle" : "", "family" : "Tranebj\u00e6rg", "given" : "Lisbeth", "non-dropping-particle" : "", "parse-names" : false, "suffix" : "" }, { "dropping-particle" : "", "family" : "Kremer", "given" : "Hannie", "non-dropping-particle" : "", "parse-names" : false, "suffix" : "" }, { "dropping-particle" : "", "family" : "Kimberling", "given" : "William J.", "non-dropping-particle" : "", "parse-names" : false, "suffix" : "" }, { "dropping-particle" : "", "family" : "Cremers", "given" : "Cor W.R.J.", "non-dropping-particle" : "", "parse-names" : false, "suffix" : "" }, { "dropping-particle" : "", "family" : "M\u00f6ller", "given" : "Claes", "non-dropping-particle" : "", "parse-names" : false, "suffix" : "" }, { "dropping-particle" : "", "family" : "Pennings", "given" : "Ronald J.E.", "non-dropping-particle" : "", "parse-names" : false, "suffix" : "" } ], "container-title" : "Hearing Research", "id" : "ITEM-1", "issued" : { "date-parts" : [ [ "2016" ] ] }, "page" : "60-68", "title" : "A combination of two truncating mutations in USH2A causes more severe and progressive hearing impairment in Usher syndrome type IIa", "type" : "article-journal", "volume" : "339" }, "uris" : [ "http://www.mendeley.com/documents/?uuid=21e8fc67-ea46-327a-9784-b90c1a5be462" ] }, { "id" : "ITEM-2", "itemData" : { "DOI" : "10.1038/sj.ejhg.5200491", "ISBN" : "1018-4813 (Print)", "ISSN" : "10184813", "PMID" : "10909849", "abstract" : "Usher syndrome type II is an autosomal recessive disorder, characterised by stable hearing impairment from childhood and progressive retinitis pigmentosa from the late teens. Mutations in the USH2A gene, located on 1q41, were recently shown to be responsible for Usher syndrome type IIa. We have investigated the molecular pathology of Usher type II by screening the USH2A gene for mutations in 31 unrelated patients from Denmark and Norway. Besides the frequent 2299delG mutation, which accounted for 44% of the disease alleles, a heterogeneous spectrum of mutations was identified. Sixteen new, putative disease-causing mutations were detected, of which 12 were private and four were shared by unrelated patients. The disease-causing mutations were scattered throughout the gene and included six nonsense and seven missense mutations, two deletions and one small insertion. In addition, six non-pathogenic polymorphisms were identified. All missense mutations resulted in major amino acid side-chain alterations. Four missense mutations affected the N-terminal part of USH2A, whereas three missense mutations affected the laminin-type epidermal growth factor-like (LE) domain. The structural consequences of the mutations affecting the LE domain are discussed in relation to the three-dimensional structure of a LE-module of the mouse laminin gamma1 chain.", "author" : [ { "dropping-particle" : "", "family" : "Dreyer", "given" : "B", "non-dropping-particle" : "", "parse-names" : false, "suffix" : "" }, { "dropping-particle" : "", "family" : "Tranebjaerg", "given" : "L", "non-dropping-particle" : "", "parse-names" : false, "suffix" : "" }, { "dropping-particle" : "", "family" : "Rosenberg", "given" : "T", "non-dropping-particle" : "", "parse-names" : false, "suffix" : "" }, { "dropping-particle" : "", "family" : "Weston", "given" : "M D", "non-dropping-particle" : "", "parse-names" : false, "suffix" : "" }, { "dropping-particle" : "", "family" : "Kimberling", "given" : "W J", "non-dropping-particle" : "", "parse-names" : false, "suffix" : "" }, { "dropping-particle" : "", "family" : "Nilssen", "given" : "O", "non-dropping-particle" : "", "parse-names" : false, "suffix" : "" } ], "container-title" : "European journal of human genetics : EJHG", "id" : "ITEM-2", "issue" : "7", "issued" : { "date-parts" : [ [ "2000" ] ] }, "page" : "500-506", "title" : "Identification of novel USH2A mutations: implications for the structure of USH2A protein.", "type" : "article-journal", "volume" : "8" }, "uris" : [ "http://www.mendeley.com/documents/?uuid=e8dbd514-de05-4e83-ae9d-e2fc3d4b8efe" ] }, { "id" : "ITEM-3", "itemData" : { "ISBN" : "1090-0535", "ISSN" : "1090-0535", "PMID" : "21738395", "abstract" : "Usher syndrome is an autosomal recessive disorder characterized by hearing and vision loss. Usher syndrome is divided into three clinical subclasses (type 1, type 2, and type 3), which differ in terms of the severity and progression of hearing loss and the presence or absence of vestibular symptoms. Usher syndrome is defined by significant genetic heterogeneity, with at least 12 distinct loci described and 9 genes identified. This study aims to provide a molecular epidemiology report of Usher syndrome in Italy.", "author" : [ { "dropping-particle" : "", "family" : "Vozzi", "given" : "Diego", "non-dropping-particle" : "", "parse-names" : false, "suffix" : "" }, { "dropping-particle" : "", "family" : "Aasp\u00f5llu", "given" : "Anu", "non-dropping-particle" : "", "parse-names" : false, "suffix" : "" }, { "dropping-particle" : "", "family" : "Athanasakis", "given" : "Emmanouil", "non-dropping-particle" : "", "parse-names" : false, "suffix" : "" }, { "dropping-particle" : "", "family" : "Berto", "given" : "Anna", "non-dropping-particle" : "", "parse-names" : false, "suffix" : "" }, { "dropping-particle" : "", "family" : "Fabretto", "given" : "Antonella", "non-dropping-particle" : "", "parse-names" : false, "suffix" : "" }, { "dropping-particle" : "", "family" : "Licastro", "given" : "Danilo", "non-dropping-particle" : "", "parse-names" : false, "suffix" : "" }, { "dropping-particle" : "", "family" : "K\u00fclm", "given" : "Maigi", "non-dropping-particle" : "", "parse-names" : false, "suffix" : "" }, { "dropping-particle" : "", "family" : "Testa", "given" : "Francesco", "non-dropping-particle" : "", "parse-names" : false, "suffix" : "" }, { "dropping-particle" : "", "family" : "Trevisi", "given" : "Patrizia", "non-dropping-particle" : "", "parse-names" : false, "suffix" : "" }, { "dropping-particle" : "", "family" : "Vahter", "given" : "Marju", "non-dropping-particle" : "", "parse-names" : false, "suffix" : "" }, { "dropping-particle" : "", "family" : "Ziviello", "given" : "Carmela", "non-dropping-particle" : "", "parse-names" : false, "suffix" : "" }, { "dropping-particle" : "", "family" : "Martini", "given" : "Alessandro", "non-dropping-particle" : "", "parse-names" : false, "suffix" : "" }, { "dropping-particle" : "", "family" : "Simonelli", "given" : "Francesca", "non-dropping-particle" : "", "parse-names" : false, "suffix" : "" }, { "dropping-particle" : "", "family" : "Banfi", "given" : "Sandro", "non-dropping-particle" : "", "parse-names" : false, "suffix" : "" }, { "dropping-particle" : "", "family" : "Gasparini", "given" : "Paolo", "non-dropping-particle" : "", "parse-names" : false, "suffix" : "" } ], "container-title" : "Molecular vision", "id" : "ITEM-3", "issue" : "June", "issued" : { "date-parts" : [ [ "2011" ] ] }, "page" : "1662-1668", "publisher" : "Emory University", "title" : "Molecular epidemiology of Usher syndrome in Italy.", "type" : "article-journal", "volume" : "17" }, "uris" : [ "http://www.mendeley.com/documents/?uuid=2952a41c-97c1-3d05-8468-94c15363a00b" ] }, { "id" : "ITEM-4",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4",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id" : "ITEM-5", "itemData" : { "ISSN" : "1090-0535", "PMID" : "25558175", "abstract" : "PURPOSE: To analyze the spectrum of sequence variants in the MYO7A and USH2A genes in a group of Italian patients affected by Usher syndrome (USH).\\n\\nMETHODS: Thirty-six Italian patients with a diagnosis of USH were recruited. They received a standard ophthalmologic examination, visual field testing, optical coherence tomography (OCT) scan, and electrophysiological tests. Fluorescein angiography and fundus autofluorescence imaging were performed in selected cases. All the patients underwent an audiologic examination for the 0.25-8,000 Hz frequencies. Vestibular function was evaluated with specific tests. DNA samples were analyzed for sequence variants of the MYO7A gene (for USH1) and the USH2A gene (for USH2) with direct sequencing techniques. A few patients were analyzed for both genes.\\n\\nRESULTS: In the MYO7A gene, ten missense variants were found; three patients were compound heterozygous, and two were homozygous. Thirty-four USH2A gene variants were detected, including eight missense variants, nine nonsense variants, six splicing variants, and 11 duplications/deletions; 19 patients were compound heterozygous, and three were homozygous. Four MYO7A and 17 USH2A variants have already been described in the literature. Among the novel mutations there are four USH2A large deletions, detected with multiplex ligation dependent probe amplification (MLPA) technology. Two potentially pathogenic variants were found in 27 patients (75%). Affected patients showed variable clinical pictures without a clear genotype-phenotype correlation.\\n\\nCONCLUSIONS: Ten variants in the MYO7A gene and 34 variants in the USH2A gene were detected in Italian patients with USH at a high detection rate. A selective analysis of these genes may be valuable for molecular analysis, combining diagnostic efficiency with little time wastage and less resource consumption.", "author" : [ { "dropping-particle" : "", "family" : "Sodi", "given" : "Andrea", "non-dropping-particle" : "", "parse-names" : false, "suffix" : "" }, { "dropping-particle" : "", "family" : "Mariottini", "given" : "Alessandro", "non-dropping-particle" : "", "parse-names" : false, "suffix" : "" }, { "dropping-particle" : "", "family" : "Passerini", "given" : "Ilaria", "non-dropping-particle" : "", "parse-names" : false, "suffix" : "" }, { "dropping-particle" : "", "family" : "Murro", "given" : "Vittoria", "non-dropping-particle" : "", "parse-names" : false, "suffix" : "" }, { "dropping-particle" : "", "family" : "Tachyla", "given" : "Iryna", "non-dropping-particle" : "", "parse-names" : false, "suffix" : "" }, { "dropping-particle" : "", "family" : "Bianchi", "given" : "Benedetta", "non-dropping-particle" : "", "parse-names" : false, "suffix" : "" }, { "dropping-particle" : "", "family" : "Menchini", "given" : "Ugo", "non-dropping-particle" : "", "parse-names" : false, "suffix" : "" }, { "dropping-particle" : "", "family" : "Torricelli", "given" : "Francesca", "non-dropping-particle" : "", "parse-names" : false, "suffix" : "" } ], "container-title" : "Molecular vision", "id" : "ITEM-5", "issued" : { "date-parts" : [ [ "2014" ] ] }, "page" : "1717-31", "publisher" : "Emory University", "title" : "MYO7A and USH2A gene sequence variants in Italian patients with Usher syndrome.", "type" : "article-journal", "volume" : "20" }, "uris" : [ "http://www.mendeley.com/documents/?uuid=ce5fadc8-c63c-3516-9712-d53d9377ce7f" ] }, { "id" : "ITEM-6", "itemData" : { "DOI" : "10.4238/2014.October.27.23", "ISSN" : "1676-5680", "PMID" : "25366773", "abstract" : "Mutations in more than 60 different genes have been associated with non-syndromic and syndromic retinitis pigmentosa (RP), a heterogeneous group of inherited retinal dystrophies. To increase the understanding of the molecular epidemiology of the disease in Italy, we analyzed 56 patients with syndromic and non-syndromic forms of RP attending the Retinitis Pigmentosa Center of San Paolo Hospital (Milan, Italy). Patients underwent detailed clinical examination. Genomic DNA isolated from peripheral blood samples was screened for mutations in different genes according to RP form by direct sequencing analysis. The impact of novel missense mutations on protein functions was predicted by in silico analysis and protein sequence alignment. Cosegregation analysis was performed between available family members. Forty-one of the 56 probands analyzed had non-syndromic and 15 had syndromic RP forms. Putative disease-causing mutations were identified in 19 of 56 unrelated RP probands. Mutation screening identified a total of 22 different heterozygous variants. Notably, 12 of these putative pathogenic mutations have not been previously reported. New variants were found to be located on the USH2A, RPGR, EYS, and RHO genes. All 3 new variants detected in X-linked RP probands were confirmed in other affected family members. We found a positivity rate of 24.4% and 60% for probands with non-syndromic and syndromic RP, respectively. This is the first report of RPGR X-linked RP proband-ORF15 mutations in Italian patients with X-linked (XL)-RP. In addition, this is the first report of data regarding the association between EYS mutations and non-syndromic RP forms in the Italian population.", "author" : [ { "dropping-particle" : "", "family" : "Pierrottet", "given" : "C O", "non-dropping-particle" : "", "parse-names" : false, "suffix" : "" }, { "dropping-particle" : "", "family" : "Zuntini", "given" : "M", "non-dropping-particle" : "", "parse-names" : false, "suffix" : "" }, { "dropping-particle" : "", "family" : "Digiuni", "given" : "M", "non-dropping-particle" : "", "parse-names" : false, "suffix" : "" }, { "dropping-particle" : "", "family" : "Bazzanella", "given" : "I", "non-dropping-particle" : "", "parse-names" : false, "suffix" : "" }, { "dropping-particle" : "", "family" : "Ferri", "given" : "P", "non-dropping-particle" : "", "parse-names" : false, "suffix" : "" }, { "dropping-particle" : "", "family" : "Paderni", "given" : "R", "non-dropping-particle" : "", "parse-names" : false, "suffix" : "" }, { "dropping-particle" : "", "family" : "Rossetti", "given" : "L M", "non-dropping-particle" : "", "parse-names" : false, "suffix" : "" }, { "dropping-particle" : "", "family" : "Cecchin", "given" : "S", "non-dropping-particle" : "", "parse-names" : false, "suffix" : "" }, { "dropping-particle" : "", "family" : "Orzalesi", "given" : "N", "non-dropping-particle" : "", "parse-names" : false, "suffix" : "" }, { "dropping-particle" : "", "family" : "Bertelli", "given" : "M", "non-dropping-particle" : "", "parse-names" : false, "suffix" : "" } ], "container-title" : "Genetics and molecular research : GMR", "id" : "ITEM-6", "issue" : "4", "issued" : { "date-parts" : [ [ "2014", "10", "27" ] ] }, "page" : "8815-33", "title" : "Syndromic and non-syndromic forms of retinitis pigmentosa: a comprehensive Italian clinical and molecular study reveals new mutations.", "type" : "article-journal", "volume" : "13" }, "uris" : [ "http://www.mendeley.com/documents/?uuid=5ee6b520-c94b-38ba-997b-34059e55ba7c" ] }, { "id" : "ITEM-7", "itemData" : { "DOI" : "10.1136/JMG.40.1.E8", "ISSN" : "1468-6244", "PMID" : "12525556", "abstract" : "Retinitis pigmentosa (RP), which occurs in about one in 3000\u20137000 people in Spain, is inherited in an autosomal dominant manner in 12% of cases, in an autosomal recessive way in 39%, and in an X linked manner in 4% of cases. This leaves 41% of RP cases with a simplex form and 4% in which the transmission pattern is unclear.1\\n\\nDirect analyses of rhodopsin, the alpha and gamma subunits of rod cGMP-phosphodiesterase, periferin/RDS, rod outer segment membrane protein, recoverin, guanilate cyclase activating protein, S antigen, interstitial retinol binding protein, and NRL have failed to detect any disease causing mutation in non-syndromic ARRP Spanish families. Mutations in the beta subunit of the rod cGMP-phosphodiesterase gene,2\u20135 in the ATP binding cassette receptor gene,6 and in the TULP1 gene7 account for a small percentage of Spanish ARRP families. These data indicate that genes other than these may be involved in the remaining families, emphasising the genetic heterogeneity of the disease and reinforcing the hypothesis that in ARRP a number of genes rather than one major gene will account individually for a small number of cases.\\n\\nThe recent report that a missense mutation in the USH2A gene (C759F) is present in 4.5% of patients with non-syndromic ARRP8 prompted us to analyse the involvement of this mutation in a large set of Spanish ARRP families. A complete mutational analysis of the coding region of the USH2A gene was performed in all cases in which the C759F allele was found. Additional mutations were identified in the USH2A gene in non-syndromic ARRP patients. Interestingly, two C759F homozygotes belonging to a consanguineous ARRP family had no RP symptoms and no hearing impairment.\\n\\nA group of 196 unrelated ARRP patients plus four cases of retinitis punctata albescens were studied. The patients were diagnosed \u2026", "author" : [ { "dropping-particle" : "", "family" : "Bernal", "given" : "S", "non-dropping-particle" : "", "parse-names" : false, "suffix" : "" }, { "dropping-particle" : "", "family" : "Ayuso", "given" : "C", "non-dropping-particle" : "", "parse-names" : false, "suffix" : "" }, { "dropping-particle" : "", "family" : "Anti\u00f1olo", "given" : "G", "non-dropping-particle" : "", "parse-names" : false, "suffix" : "" }, { "dropping-particle" : "", "family" : "Gimenez", "given" : "A", "non-dropping-particle" : "", "parse-names" : false, "suffix" : "" }, { "dropping-particle" : "", "family" : "Borrego", "given" : "S", "non-dropping-particle" : "", "parse-names" : false, "suffix" : "" }, { "dropping-particle" : "", "family" : "Trujillo", "given" : "M J", "non-dropping-particle" : "", "parse-names" : false, "suffix" : "" }, { "dropping-particle" : "", "family" : "Marcos", "given" : "I", "non-dropping-particle" : "", "parse-names" : false, "suffix" : "" }, { "dropping-particle" : "", "family" : "Calaf", "given" : "M", "non-dropping-particle" : "", "parse-names" : false, "suffix" : "" }, { "dropping-particle" : "", "family" : "Rio", "given" : "E", "non-dropping-particle" : "Del", "parse-names" : false, "suffix" : "" }, { "dropping-particle" : "", "family" : "Baiget", "given" : "M", "non-dropping-particle" : "", "parse-names" : false, "suffix" : "" } ], "container-title" : "Journal of medical genetics", "id" : "ITEM-7", "issue" : "1", "issued" : { "date-parts" : [ [ "2003", "1" ] ] }, "page" : "e8", "publisher" : "BMJ Publishing Group Ltd", "title" : "Mutations in USH2A in Spanish patients with autosomal recessive retinitis pigmentosa: high prevalence and phenotypic variation.", "type" : "article-journal", "volume" : "40" }, "uris" : [ "http://www.mendeley.com/documents/?uuid=8c3f1a8b-ea08-3eed-a405-8460bf6b6547" ] } ], "mendeley" : { "formattedCitation" : "(10,12,22,48,49,59,71)", "plainTextFormattedCitation" : "(10,12,22,48,49,59,71)", "previouslyFormattedCitation" : "(10,12,22,48,49,59,71)"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10,12,22,48,49,59,71)</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876C&gt;T</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Arg626*)</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16/j.exer.2004.03.005", "ISBN" : "0014-4835 (Print)\\r0014-4835 (Linking)", "ISSN" : "00144835", "PMID" : "15325563", "abstract" : "A screen of the entire coding region of the USH2A gene in 129 unrelated patients with Usher syndrome type II (USH2) and in 146 unrelated patients with non-syndromic autosomal recessive retinitis pigmentosa (ARRP) uncovered 54 different sequence variations, including 18 likely pathogenic mutations (13 frameshift, three nonsense, and two missense), 12 changes of uncertain pathogenicity (11 missense changes and one in-frame deletion), and 24 non-pathogenic rare variants or polymorphisms. Of the 18 likely pathogenic mutations, nine were novel. Among the USH2 patients, 50 (39%) had one or two likely pathogenic mutations. The most common mutant allele in USH2 patients was E767fs, which was found in 29 patients, including one homozygote. Among the ARRP patients, we found 17 (12%) with one or two likely pathogenic mutations. The most common mutant allele in ARRP patients was C759F and it was found in 10 patients. The C759F allele was also found in two USH2 patients; in neither of them was a change in the other allele found. The second most common mutant allele in both patient groups was L1447fs (found in 6/50 USH2 patients and 6/17 ARRP patients). Of the 50+17=67 patients with identified USH2A mutations, only one mutation in one allele was found in 41+12=53 (79%); the reason for the high proportion of patients with only one identified mutation is obscure. Our results indicate that USH2A mutations are found in about 7% of all cases of RP in North America, a frequency similar to the RPGR gene (8%) and the rhodopsin gene (10%). \u00a9 2004 Elsevier Ltd. All rights reserved.", "author" : [ { "dropping-particle" : "", "family" : "Seyedahmadi", "given" : "Babak Jian", "non-dropping-particle" : "", "parse-names" : false, "suffix" : "" }, { "dropping-particle" : "", "family" : "Rivolta", "given" : "Carlo", "non-dropping-particle" : "", "parse-names" : false, "suffix" : "" }, { "dropping-particle" : "", "family" : "Keene", "given" : "Julia A.", "non-dropping-particle" : "", "parse-names" : false, "suffix" : "" }, { "dropping-particle" : "", "family" : "Berson", "given" : "Eliot L.", "non-dropping-particle" : "", "parse-names" : false, "suffix" : "" }, { "dropping-particle" : "", "family" : "Dryja", "given" : "Thaddeus P.", "non-dropping-particle" : "", "parse-names" : false, "suffix" : "" } ], "container-title" : "Experimental Eye Research", "id" : "ITEM-1", "issue" : "2", "issued" : { "date-parts" : [ [ "2004", "8" ] ] }, "page" : "167-173", "title" : "Comprehensive screening of the USH2A gene in Usher syndrome type II and non-syndromic recessive retinitis pigmentosa", "type" : "article-journal", "volume" : "79" }, "uris" : [ "http://www.mendeley.com/documents/?uuid=b08c7ea9-4b0b-35c7-af6e-eb719387f265" ] }, { "id" : "ITEM-2", "itemData" : { "DOI" : "10.1046/j.1399-0004.2004.00216.x", "ISSN" : "0009-9163", "PMID" : "15025721", "abstract" : "Usher syndrome type II is an autosomal recessive disorder characterized by moderate to severe hearing impairment and progressive visual loss due to retinitis pigmentosa (RP). We carried out a mutation screening of the USH2A gene in 88 probands with Usher syndrome type II to determine the frequency of USH2A mutations as a cause for USH2. Six mutations, including 2299delG, 921-922insCAGC, R334W, N346H, R626X, and N357T were identified, with 2299delG mutation being the most frequent (16.5% of alleles), accounting for 77.5% of the pathologic alleles. Thirty-five percent (31/88) of the probands had a USH2A mutation. Nine of them carried two pathogenic mutations: six cases were homozygotes and three were compound heterozygotes. Twenty-two probands (25%) were found to carry only single USH2A mutations. One new missense mutation (N357T) occuring within the laminin N-terminal (type VI) domain of usherin was identified. Eight polymorphisms were found, five of which are novel. Our data support the view that the 2299delG is the most common mutation in USH2A.", "author" : [ { "dropping-particle" : "", "family" : "Ouyang", "given" : "X M", "non-dropping-particle" : "", "parse-names" : false, "suffix" : "" }, { "dropping-particle" : "", "family" : "Yan", "given" : "D", "non-dropping-particle" : "", "parse-names" : false, "suffix" : "" }, { "dropping-particle" : "", "family" : "Hejtmancik", "given" : "J F", "non-dropping-particle" : "", "parse-names" : false, "suffix" : "" }, { "dropping-particle" : "", "family" : "Jacobson", "given" : "S G", "non-dropping-particle" : "", "parse-names" : false, "suffix" : "" }, { "dropping-particle" : "", "family" : "Li", "given" : "A R", "non-dropping-particle" : "", "parse-names" : false, "suffix" : "" }, { "dropping-particle" : "", "family" : "Du", "given" : "L L", "non-dropping-particle" : "", "parse-names" : false, "suffix" : "" }, { "dropping-particle" : "", "family" : "Angeli", "given" : "S", "non-dropping-particle" : "", "parse-names" : false, "suffix" : "" }, { "dropping-particle" : "", "family" : "Kaiser", "given" : "M", "non-dropping-particle" : "", "parse-names" : false, "suffix" : "" }, { "dropping-particle" : "", "family" : "Balkany", "given" : "T", "non-dropping-particle" : "", "parse-names" : false, "suffix" : "" }, { "dropping-particle" : "", "family" : "Liu", "given" : "X Z", "non-dropping-particle" : "", "parse-names" : false, "suffix" : "" } ], "container-title" : "Clinical genetics", "id" : "ITEM-2", "issue" : "4", "issued" : { "date-parts" : [ [ "2004", "4", "16" ] ] }, "page" : "288-93", "title" : "Mutational spectrum in Usher syndrome type II.", "type" : "article-journal", "volume" : "65" }, "uris" : [ "http://www.mendeley.com/documents/?uuid=3c34f2c8-994b-3a51-95eb-80aa8f9018f5" ] }, { "id" : "ITEM-3",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3",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4",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4",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id" : "ITEM-5", "itemData" : { "DOI" : "10.1038/ejhg.2008.143", "ISSN" : "1018-4813", "PMID" : "18665195", "abstract" : "Congenital hearing loss affects approximately one child in 1000. About 10% of the deaf population have Usher syndrome (USH). In USH, hearing loss is complicated by retinal degeneration with onset in the first (USH1) or second (USH2) decade. In most populations, diagnostic testing is hampered by a multitude of mutations in nine genes. We have recently shown that in French Canadians from Quebec, USH1 largely results from a single USH1C founder mutation, c.216G&gt;A ('Acadian allele'). The genetic basis of USH2 in Canadians of French descent, however, has remained elusive. Here, we have investigated nine USH2 families from Quebec and New Brunswick (the former Acadia) by haplotype analyses of the USH2A locus and sequencing of the three known USH2 genes. Seven USH2A mutations were identified in eight patients. One of them, c.4338_4339delCT, accounts for 10 out of 18 disease alleles (55.6%). This mutation has previously been reported in an Acadian USH2 family, and it was found in homozygous state in the three Acadians of our sample. As in the case of c.216G&gt;A (USH1C), a common haplotype is associated with c.4338_4339delCT. With a limited number of molecular tests, it will now be possible in these populations to estimate whether children with congenital hearing impairment of different degrees will develop retinal disease - with important clinical and therapeutic implications. USH2 is the second example that reveals a significant genetic overlap between Quebecois and Acadians: in contrast to current understanding, other genetic disorders present in both populations are likely based on common founder mutations as well.", "author" : [ { "dropping-particle" : "", "family" : "Ebermann", "given" : "Inga", "non-dropping-particle" : "", "parse-names" : false, "suffix" : "" }, { "dropping-particle" : "", "family" : "Koenekoop", "given" : "Robert K", "non-dropping-particle" : "", "parse-names" : false, "suffix" : "" }, { "dropping-particle" : "", "family" : "Lopez", "given" : "Irma", "non-dropping-particle" : "", "parse-names" : false, "suffix" : "" }, { "dropping-particle" : "", "family" : "Bou-Khzam", "given" : "Lara", "non-dropping-particle" : "", "parse-names" : false, "suffix" : "" }, { "dropping-particle" : "", "family" : "Pigeon", "given" : "Ren\u00e9e", "non-dropping-particle" : "", "parse-names" : false, "suffix" : "" }, { "dropping-particle" : "", "family" : "Bolz", "given" : "Hanno J", "non-dropping-particle" : "", "parse-names" : false, "suffix" : "" } ], "container-title" : "European Journal of Human Genetics", "id" : "ITEM-5", "issue" : "1", "issued" : { "date-parts" : [ [ "2009", "1", "30" ] ] }, "page" : "80-84", "title" : "An USH2A founder mutation is the major cause of Usher syndrome type 2 in Canadians of French origin and confirms common roots of Quebecois and Acadians", "type" : "article-journal", "volume" : "17" }, "uris" : [ "http://www.mendeley.com/documents/?uuid=c9056a8c-4f0b-323e-b77b-8035c1ff137f" ] }, { "id" : "ITEM-6", "itemData" : { "DOI" : "10.1038/sj.ejhg.5200491", "ISBN" : "1018-4813 (Print)", "ISSN" : "10184813", "PMID" : "10909849", "abstract" : "Usher syndrome type II is an autosomal recessive disorder, characterised by stable hearing impairment from childhood and progressive retinitis pigmentosa from the late teens. Mutations in the USH2A gene, located on 1q41, were recently shown to be responsible for Usher syndrome type IIa. We have investigated the molecular pathology of Usher type II by screening the USH2A gene for mutations in 31 unrelated patients from Denmark and Norway. Besides the frequent 2299delG mutation, which accounted for 44% of the disease alleles, a heterogeneous spectrum of mutations was identified. Sixteen new, putative disease-causing mutations were detected, of which 12 were private and four were shared by unrelated patients. The disease-causing mutations were scattered throughout the gene and included six nonsense and seven missense mutations, two deletions and one small insertion. In addition, six non-pathogenic polymorphisms were identified. All missense mutations resulted in major amino acid side-chain alterations. Four missense mutations affected the N-terminal part of USH2A, whereas three missense mutations affected the laminin-type epidermal growth factor-like (LE) domain. The structural consequences of the mutations affecting the LE domain are discussed in relation to the three-dimensional structure of a LE-module of the mouse laminin gamma1 chain.", "author" : [ { "dropping-particle" : "", "family" : "Dreyer", "given" : "B", "non-dropping-particle" : "", "parse-names" : false, "suffix" : "" }, { "dropping-particle" : "", "family" : "Tranebjaerg", "given" : "L", "non-dropping-particle" : "", "parse-names" : false, "suffix" : "" }, { "dropping-particle" : "", "family" : "Rosenberg", "given" : "T", "non-dropping-particle" : "", "parse-names" : false, "suffix" : "" }, { "dropping-particle" : "", "family" : "Weston", "given" : "M D", "non-dropping-particle" : "", "parse-names" : false, "suffix" : "" }, { "dropping-particle" : "", "family" : "Kimberling", "given" : "W J", "non-dropping-particle" : "", "parse-names" : false, "suffix" : "" }, { "dropping-particle" : "", "family" : "Nilssen", "given" : "O", "non-dropping-particle" : "", "parse-names" : false, "suffix" : "" } ], "container-title" : "European journal of human genetics : EJHG", "id" : "ITEM-6", "issue" : "7", "issued" : { "date-parts" : [ [ "2000" ] ] }, "page" : "500-506", "title" : "Identification of novel USH2A mutations: implications for the structure of USH2A protein.", "type" : "article-journal", "volume" : "8" }, "uris" : [ "http://www.mendeley.com/documents/?uuid=e8dbd514-de05-4e83-ae9d-e2fc3d4b8efe" ] }, { "id" : "ITEM-7", "itemData" : { "DOI" : "10.1002/humu.20513", "ISSN" : "10597794", "author" : [ { "dropping-particle" : "", "family" : "Baux", "given" : "David", "non-dropping-particle" : "", "parse-names" : false, "suffix" : "" }, { "dropping-particle" : "", "family" : "Larrieu", "given" : "Lise",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Salah", "given" : "Safouane", "non-dropping-particle" : "Ben", "parse-names" : false, "suffix" : "" }, { "dropping-particle" : "", "family" : "Vielle", "given" : "Anne", "non-dropping-particle" : "", "parse-names" : false, "suffix" : "" }, { "dropping-particle" : "", "family" : "Gilbert-Dussardier", "given" : "Brigitte", "non-dropping-particle" : "", "parse-names" : false, "suffix" : "" }, { "dropping-particle" : "", "family" : "Holder", "given" : "Muriel", "non-dropping-particle" : "", "parse-names" : false, "suffix" : "" }, { "dropping-particle" : "", "family" : "Calvas", "given" : "Patrick", "non-dropping-particle" : "", "parse-names" : false, "suffix" : "" }, { "dropping-particle" : "", "family" : "Philip", "given" : "Nicole", "non-dropping-particle" : "", "parse-names" : false, "suffix" : "" }, { "dropping-particle" : "", "family" : "Edery", "given" : "Patrick", "non-dropping-particle" : "", "parse-names" : false, "suffix" : "" }, { "dropping-particle" : "", "family" : "Bonneau", "given" : "Dominique", "non-dropping-particle" : "", "parse-names" : false, "suffix" : "" }, { "dropping-particle" : "", "family" : "Claustres", "given" : "Mireille", "non-dropping-particle" : "", "parse-names" : false, "suffix" : "" }, { "dropping-particle" : "", "family" : "Malcolm", "given" : "Sue", "non-dropping-particle" : "", "parse-names" : false, "suffix" : "" }, { "dropping-particle" : "", "family" : "Roux", "given" : "Anne-Fran\u00e7oise", "non-dropping-particle" : "", "parse-names" : false, "suffix" : "" } ], "container-title" : "Human Mutation", "id" : "ITEM-7", "issue" : "8", "issued" : { "date-parts" : [ [ "2007", "8" ] ] }, "page" : "781-789", "title" : "Molecular and in silico analyses of the full-length isoform of usherin identify new pathogenic alleles in Usher type II patients", "type" : "article-journal", "volume" : "28" }, "uris" : [ "http://www.mendeley.com/documents/?uuid=ac326cae-7545-3736-b74a-b68b25a18db0" ] }, { "id" : "ITEM-8", "itemData" : { "DOI" : "10.1002/humu.9524", "ISBN" : "1098-1004 (Electronic)", "ISSN" : "10597794", "PMID" : "18273898", "abstract" : "Usher syndrome type II (USH2) is an autosomal recessive disorder, characterised by moderate to severe high-frequency hearing impairment, normal balance function and progressive visual impairment due to retinitis pigmentosa. Usher syndrome type IIa, the most common subtype, is defined by mutations in the USH2A gene encoding a short and a recently discovered long usherin isoform comprising 21 and 73 exons, respectively. More than 120 different disease-causing mutations have been reported, however, most of the previous reports concern mutations restricted to exons 1-21 of the USH2A gene. To explore the spectrum of USH2A disease-causing mutations among Scandinavian USH2 cases, patients from 118 unrelated families of which 27 previously had been found to carry mutations in exons 1-21 were subjected to extensive DNA sequence analysis of the full size USH2A gene. Altogether, 122 USH2A DNA sequence alterations were identified of which 57 were predicted to be disease-causing, 7 were considered to be of uncertain pathogenicity and 58 were predicted to be benign variants. Of 36 novel pathogenic USH2A mutations 31 were located in exons 22-73, specific to the long isoform. USH2A mutations were identified in 89/118 (75.4%) families. In 79/89 (88.8%) of these families two pathogenic mutations were identified whereas in 10/89 (11.2%) families the second mutation remained unidentified. In 5/118 (4.2%) families the USH phenotype could be explained by mutations in the USH3A gene. The results presented here provide a comprehensive picture of the genetic aetiology of Usher syndrome type IIA in Scandinavia as it is known to date.", "author" : [ { "dropping-particle" : "", "family" : "Dreyer", "given" : "Bo", "non-dropping-particle" : "", "parse-names" : false, "suffix" : "" }, { "dropping-particle" : "", "family" : "Brox", "given" : "Vigdis", "non-dropping-particle" : "", "parse-names" : false, "suffix" : "" }, { "dropping-particle" : "", "family" : "Tranebj\u00e6rg", "given" : "Lisbeth", "non-dropping-particle" : "", "parse-names" : false, "suffix" : "" }, { "dropping-particle" : "", "family" : "Rosenberg", "given" : "Thomas", "non-dropping-particle" : "", "parse-names" : false, "suffix" : "" }, { "dropping-particle" : "", "family" : "Sadeghi", "given" : "Andr\u00e8 M.", "non-dropping-particle" : "", "parse-names" : false, "suffix" : "" }, { "dropping-particle" : "", "family" : "M\u00f6ller", "given" : "Claes", "non-dropping-particle" : "", "parse-names" : false, "suffix" : "" }, { "dropping-particle" : "", "family" : "Nilssen", "given" : "\u00d8ivind", "non-dropping-particle" : "", "parse-names" : false, "suffix" : "" } ], "container-title" : "Human Mutation", "id" : "ITEM-8", "issue" : "3", "issued" : { "date-parts" : [ [ "2008", "3" ] ] }, "page" : "451-451", "publisher" : "Wiley Subscription Services, Inc., A Wiley Company", "title" : "Spectrum of USH2A mutations in Scandinavian patients with Usher syndrome type II", "type" : "article-journal", "volume" : "29" }, "uris" : [ "http://www.mendeley.com/documents/?uuid=6845f94d-a324-351f-8545-3bdc0e5f6faa" ] }, { "id" : "ITEM-9", "itemData" : { "DOI" : "10.1006/exer.2000.0978", "ISSN" : "0014-4835", "PMID" : "11311042", "abstract" : "Usher syndrome (USH) is a combination of a progressive pigmentary retinopathy, indistinguishable from retinitis pigmentosa, and some degree of sensorineural hearing loss. USH can be subdivided in Usher type I (USHI), type II (USHII) and type III (USHIII), all of which are inherited as autosomal recessive traits. The three subtypes are genetically heterogeneous, with six loci so far identified for USHI, three for USHII and only one for USHIII. Mutations in a novel gene, USH2A, encoding the protein usherin, have recently been shown to be associated with USHII. The gene encodes a protein with partial sequence homology to both laminin epidermal growth factor and fibronectin motifs. We analysed 35 British and one Pakistani Usher type II families with at least one affected member, for sequence changes in the 20 translated exons of the USH2A gene, using heteroduplex analysis and sequencing. Probable disease-causing mutations in USH2A were identified in 15 of 36 (41.7%) Usher II families. The most frequently encountered mutation (11/15 families or 11/18 mutated alleles) was del2299G in exon 13, resulting in a frameshift and premature stop codon. Other mutations include insertions and point mutations, of which two are previously unreported. Five different polymorphisms were also detected. Our results indicate that mutations in this gene are responsible for disease in a large proportion of British Usher type II patients. Moreover, if screening for mutations in USH2A is considered, it is sensible to screen for the del2299G mutation first.", "author" : [ { "dropping-particle" : "", "family" : "Leroy", "given" : "B P", "non-dropping-particle" : "", "parse-names" : false, "suffix" : "" }, { "dropping-particle" : "", "family" : "Aragon-Martin", "given" : "J A", "non-dropping-particle" : "", "parse-names" : false, "suffix" : "" }, { "dropping-particle" : "", "family" : "Weston", "given" : "M D", "non-dropping-particle" : "", "parse-names" : false, "suffix" : "" }, { "dropping-particle" : "", "family" : "Bessant", "given" : "D A", "non-dropping-particle" : "", "parse-names" : false, "suffix" : "" }, { "dropping-particle" : "", "family" : "Willis", "given" : "C", "non-dropping-particle" : "", "parse-names" : false, "suffix" : "" }, { "dropping-particle" : "", "family" : "Webster", "given" : "A R", "non-dropping-particle" : "", "parse-names" : false, "suffix" : "" }, { "dropping-particle" : "", "family" : "Bird", "given" : "A C", "non-dropping-particle" : "", "parse-names" : false, "suffix" : "" }, { "dropping-particle" : "", "family" : "Kimberling", "given" : "W J", "non-dropping-particle" : "", "parse-names" : false, "suffix" : "" }, { "dropping-particle" : "", "family" : "Payne", "given" : "A M", "non-dropping-particle" : "", "parse-names" : false, "suffix" : "" }, { "dropping-particle" : "", "family" : "Bhattacharya", "given" : "S S", "non-dropping-particle" : "", "parse-names" : false, "suffix" : "" } ], "container-title" : "Experimental eye research", "id" : "ITEM-9", "issue" : "5", "issued" : { "date-parts" : [ [ "2001", "5" ] ] }, "page" : "503-9", "title" : "Spectrum of mutations in USH2A in British patients with Usher syndrome type II.", "type" : "article-journal", "volume" : "72" }, "uris" : [ "http://www.mendeley.com/documents/?uuid=81c83dcf-0506-31a7-ab50-a13f4b9308ab" ] }, { "id" : "ITEM-10", "itemData" : { "DOI" : "10.1002/(SICI)1098-1004(200004)15:4&lt;388::AID-HUMU27&gt;3.0.CO;2-N", "ISSN" : "1059-7794", "author" : [ { "dropping-particle" : "", "family" : "Adato", "given" : "Avital", "non-dropping-particle" : "", "parse-names" : false, "suffix" : "" }, { "dropping-particle" : "", "family" : "Weston", "given" : "Michael D.", "non-dropping-particle" : "", "parse-names" : false, "suffix" : "" }, { "dropping-particle" : "", "family" : "Berry", "given" : "Asher", "non-dropping-particle" : "", "parse-names" : false, "suffix" : "" }, { "dropping-particle" : "", "family" : "Kimberling", "given" : "William J.", "non-dropping-particle" : "", "parse-names" : false, "suffix" : "" }, { "dropping-particle" : "", "family" : "Bonne-Tamir", "given" : "Atsheva", "non-dropping-particle" : "", "parse-names" : false, "suffix" : "" } ], "container-title" : "Human Mutation", "id" : "ITEM-10", "issue" : "4", "issued" : { "date-parts" : [ [ "2000", "4" ] ] }, "page" : "388-388", "title" : "Three novel mutations and twelve polymorphisms identified in the USH2A gene in Israeli USH2 families", "type" : "article-journal", "volume" : "15" }, "uris" : [ "http://www.mendeley.com/documents/?uuid=57430064-ea9c-3958-a98f-282bb0fff2ec" ] }, { "id" : "ITEM-11",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11",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12", "itemData" : { "DOI" : "10.1016/j.heares.2016.06.008", "ISSN" : "03785955", "abstract" : "OBJECTIVES\nUsher syndrome is an inherited disorder that is characterized by hearing impairment (HI), retinitis pigmentosa, and in some cases vestibular dysfunction. Usher syndrome type IIa is caused by mutations in USH2A. HI in these patients is highly heterogeneous and the present study evaluates the effects of different types of USH2A mutations on the audiometric phenotype. Data from two large centres of expertise on Usher Syndrome in the Netherlands and Sweden were combined in order to create a large combined sample of patients to identify possible genotype-phenotype correlations. \n\nDESIGN\nA retrospective study on HI in 110 patients (65 Dutch and 45 Swedish) genetically diagnosed with Usher syndrome type IIa. We used methods especially designed for characterizing and testing differences in audiological phenotype between patient subgroups. These methods included Age Related Typical Audiograms (ARTA) and a method to evaluate the difference in the degree of HI developed throughout life between subgroups. \n\nRESULTS\nCross-sectional linear regression analysis of last-visit audiograms for the best hearing ear demonstrated a gradual decline of hearing over decades. The congenital level of HI was in the range of 16\u201333\u00a0dB\u00a0at 0.25\u20130.5\u00a0kHz, and in the range of 51\u201360\u00a0dB\u00a0at 1\u20138\u00a0kHz. The annual threshold deterioration was in the range of 0.4\u20130.5\u00a0dB/year at 0.25\u20132\u00a0kHz and in the range of 0.7\u20130.8\u00a0dB/year at 4\u20138\u00a0kHz. Patients with two truncating mutations, including homozygotes for the common c.2299delG mutation, developed significantly more severe HI throughout life than patients with one truncating mutation combined with one nontruncating mutation, and patients with two nontruncating mutations. \n\nCONCLUSIONS\nThe results have direct implications for patient counselling in terms of prognosis of hearing and may serve as baseline measures for future (genetic) therapeutic interventions.", "author" : [ { "dropping-particle" : "", "family" : "Hartel", "given" : "Bas P.", "non-dropping-particle" : "", "parse-names" : false, "suffix" : "" }, { "dropping-particle" : "", "family" : "L\u00f6fgren", "given" : "Maria", "non-dropping-particle" : "", "parse-names" : false, "suffix" : "" }, { "dropping-particle" : "", "family" : "Huygen", "given" : "Patrick L.M.", "non-dropping-particle" : "", "parse-names" : false, "suffix" : "" }, { "dropping-particle" : "", "family" : "Guchelaar", "given" : "Iris", "non-dropping-particle" : "", "parse-names" : false, "suffix" : "" }, { "dropping-particle" : "", "family" : "Lo-A-Njoe Kort", "given" : "Nicole", "non-dropping-particle" : "", "parse-names" : false, "suffix" : "" }, { "dropping-particle" : "", "family" : "Sadeghi", "given" : "Andre M.", "non-dropping-particle" : "", "parse-names" : false, "suffix" : "" }, { "dropping-particle" : "", "family" : "Wijk", "given" : "Erwin", "non-dropping-particle" : "van", "parse-names" : false, "suffix" : "" }, { "dropping-particle" : "", "family" : "Tranebj\u00e6rg", "given" : "Lisbeth", "non-dropping-particle" : "", "parse-names" : false, "suffix" : "" }, { "dropping-particle" : "", "family" : "Kremer", "given" : "Hannie", "non-dropping-particle" : "", "parse-names" : false, "suffix" : "" }, { "dropping-particle" : "", "family" : "Kimberling", "given" : "William J.", "non-dropping-particle" : "", "parse-names" : false, "suffix" : "" }, { "dropping-particle" : "", "family" : "Cremers", "given" : "Cor W.R.J.", "non-dropping-particle" : "", "parse-names" : false, "suffix" : "" }, { "dropping-particle" : "", "family" : "M\u00f6ller", "given" : "Claes", "non-dropping-particle" : "", "parse-names" : false, "suffix" : "" }, { "dropping-particle" : "", "family" : "Pennings", "given" : "Ronald J.E.", "non-dropping-particle" : "", "parse-names" : false, "suffix" : "" } ], "container-title" : "Hearing Research", "id" : "ITEM-12", "issued" : { "date-parts" : [ [ "2016" ] ] }, "page" : "60-68", "title" : "A combination of two truncating mutations in USH2A causes more severe and progressive hearing impairment in Usher syndrome type IIa", "type" : "article-journal", "volume" : "339" }, "uris" : [ "http://www.mendeley.com/documents/?uuid=21e8fc67-ea46-327a-9784-b90c1a5be462" ] }, { "id" : "ITEM-13", "itemData" : { "DOI" : "172 [pii]", "ISBN" : "1090-0535 (Electronic)\\r1090-0535 (Linking)", "ISSN" : "1090-0535", "PMID" : "21686329", "abstract" : "PURPOSE: To describe the clinical and genetic findings in one Chinese family with autosomal recessive retinitis pigmentosa (arRP) and in three unrelated Chinese families with Usher syndrome type II (USH2).\\n\\nMETHODS: One family (FR1) with arRP and three unrelated families (F6, F7, and F8) with Usher syndrome (USH), including eight affected members and seven unaffected family individuals were examined clinically. The study included 100 normal Chinese individuals as normal controls. After obtaining informed consent, peripheral blood samples from all participants were collected and genomic DNA was extracted. Genotyping and haplotyping analyses were performed on the known genetic loci for arRP with a panel of polymorphic markers in family FR1. In all four families, the coding region (exons 2-72), including the intron-exon boundary of the USH2A (Usher syndrome type -2A protein) gene, was screened by PCR and direct DNA sequencing. Whenever substitutions were identified in a patient, a restriction fragment length polymorphism (RFLP) analysis, single strand conformation polymorphism (SSCP) analysis, or high resolution melt curve analysis (HRM) was performed on all available family members and on the 100 normal controls.\\n\\nRESULTS: The affected individuals presented with typical fundus features of retinitis pigmentosa (RP), including narrowing of the vessels, bone-spicule pigmentation, and waxy optic discs. The electroretinogram (ERG) wave amplitudes of the available probands were undetectable. Audiometric tests in the affected individuals in family FR1 were normal, while indicating moderate to severe sensorineural hearing impairment in the affected individuals in families F6, F7, and F8. Vestibular function was normal in all patients from all four families. The disease-causing gene in family FR1 was mapped to the USH2A locus on chromosome 1q41. Seven novel mutations (two missenses, one 7-bp deletion, two small deletions, and two nonsenses) were detected in the four families after sequencing analysis of USH2A.\\n\\nCONCLUSIONS: The results further support that mutations of USH2A are also responsible for non-syndromic RP. The mutation spectrum among Chinese patients might differ from that among European Caucasians.", "author" : [ { "dropping-particle" : "", "family" : "Xu", "given" : "Wenjun", "non-dropping-particle" : "", "parse-names" : false, "suffix" : "" }, { "dropping-particle" : "", "family" : "Dai", "given" : "Hanjun", "non-dropping-particle" : "", "parse-names" : false, "suffix" : "" }, { "dropping-particle" : "", "family" : "Lu", "given" : "Tingting", "non-dropping-particle" : "", "parse-names" : false, "suffix" : "" }, { "dropping-particle" : "", "family" : "Zhang", "given" : "Xiaohui", "non-dropping-particle" : "", "parse-names" : false, "suffix" : "" }, { "dropping-particle" : "", "family" : "Dong", "given" : "Bing", "non-dropping-particle" : "", "parse-names" : false, "suffix" : "" }, { "dropping-particle" : "", "family" : "Li", "given" : "Yang", "non-dropping-particle" : "", "parse-names" : false, "suffix" : "" } ], "container-title" : "Molecular vision", "id" : "ITEM-13", "issue" : "January", "issued" : { "date-parts" : [ [ "2011" ] ] }, "page" : "1537-52", "title" : "Seven novel mutations in the long isoform of the USH2A gene in Chinese families with nonsyndromic retinitis pigmentosa and Usher syndrome Type II.", "type" : "article-journal", "volume" : "17" }, "uris" : [ "http://www.mendeley.com/documents/?uuid=6adf5387-9652-388a-bc8d-bc8b70194814" ] } ], "mendeley" : { "formattedCitation" : "(12,17,18,27,33,39,46,48,50,61,65,66,73)", "plainTextFormattedCitation" : "(12,17,18,27,33,39,46,48,50,61,65,66,73)", "previouslyFormattedCitation" : "(12,17,18,27,33,39,46,48,50,61,65,66,73)"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12,17,18,27,33,39,46,48,50,61,65,66,73)</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606T&gt;C</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Cys536Arg)</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1",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id" : "ITEM-2", "itemData" : { "DOI" : "10.1038/sj.ejhg.5200491", "ISBN" : "1018-4813 (Print)", "ISSN" : "10184813", "PMID" : "10909849", "abstract" : "Usher syndrome type II is an autosomal recessive disorder, characterised by stable hearing impairment from childhood and progressive retinitis pigmentosa from the late teens. Mutations in the USH2A gene, located on 1q41, were recently shown to be responsible for Usher syndrome type IIa. We have investigated the molecular pathology of Usher type II by screening the USH2A gene for mutations in 31 unrelated patients from Denmark and Norway. Besides the frequent 2299delG mutation, which accounted for 44% of the disease alleles, a heterogeneous spectrum of mutations was identified. Sixteen new, putative disease-causing mutations were detected, of which 12 were private and four were shared by unrelated patients. The disease-causing mutations were scattered throughout the gene and included six nonsense and seven missense mutations, two deletions and one small insertion. In addition, six non-pathogenic polymorphisms were identified. All missense mutations resulted in major amino acid side-chain alterations. Four missense mutations affected the N-terminal part of USH2A, whereas three missense mutations affected the laminin-type epidermal growth factor-like (LE) domain. The structural consequences of the mutations affecting the LE domain are discussed in relation to the three-dimensional structure of a LE-module of the mouse laminin gamma1 chain.", "author" : [ { "dropping-particle" : "", "family" : "Dreyer", "given" : "B", "non-dropping-particle" : "", "parse-names" : false, "suffix" : "" }, { "dropping-particle" : "", "family" : "Tranebjaerg", "given" : "L", "non-dropping-particle" : "", "parse-names" : false, "suffix" : "" }, { "dropping-particle" : "", "family" : "Rosenberg", "given" : "T", "non-dropping-particle" : "", "parse-names" : false, "suffix" : "" }, { "dropping-particle" : "", "family" : "Weston", "given" : "M D", "non-dropping-particle" : "", "parse-names" : false, "suffix" : "" }, { "dropping-particle" : "", "family" : "Kimberling", "given" : "W J", "non-dropping-particle" : "", "parse-names" : false, "suffix" : "" }, { "dropping-particle" : "", "family" : "Nilssen", "given" : "O", "non-dropping-particle" : "", "parse-names" : false, "suffix" : "" } ], "container-title" : "European journal of human genetics : EJHG", "id" : "ITEM-2", "issue" : "7", "issued" : { "date-parts" : [ [ "2000" ] ] }, "page" : "500-506", "title" : "Identification of novel USH2A mutations: implications for the structure of USH2A protein.", "type" : "article-journal", "volume" : "8" }, "uris" : [ "http://www.mendeley.com/documents/?uuid=e8dbd514-de05-4e83-ae9d-e2fc3d4b8efe" ] }, { "id" : "ITEM-3", "itemData" : { "DOI" : "10.1002/humu.9259", "ISBN" : "1098-1004 (Electronic)", "ISSN" : "1098-1004", "PMID" : "15241801", "abstract" : "Usher syndrome type II (USH2) is characterised by moderate to severe high-frequency hearing impairment, progressive visual loss due to retinitis pigmentosa and intact vestibular responses. Three loci are known for USH2, however, only the gene for USH2a (USH2A) has been identified. Mutation analysis of USH2A was performed in 70 Dutch USH2 families. Ten mutations in USH2A were detected, of which three are novel, c.949C&gt;A, c.2242C&gt;T (p.Gln748X) and c.4405C&gt;T (p.Gln1468X). Including 9 previously published Dutch USH2a families, estimates of the prevalence of USH2a in the Dutch USH2 population were made. Mutations were identified in 62% of the families. In 28% both mutated alleles were identified, whereas in 34% the mutation in only one allele was found. It is estimated that about 28% of the Dutch USH2 families have a different causative gene. Analysis of deduced haplotypes suggests that c.1256G&gt;T (p.Cys419Phe) is a Dutch ancestral mutation, occurring in 16% of the alleles.", "author" : [ { "dropping-particle" : "", "family" : "Pennings", "given" : "Ronald J E", "non-dropping-particle" : "", "parse-names" : false, "suffix" : "" }, { "dropping-particle" : "", "family" : "Brinke", "given" : "Heleen", "non-dropping-particle" : "Te", "parse-names" : false, "suffix" : "" }, { "dropping-particle" : "", "family" : "Weston", "given" : "Michael D", "non-dropping-particle" : "", "parse-names" : false, "suffix" : "" }, { "dropping-particle" : "", "family" : "Claassen", "given" : "Annemarie", "non-dropping-particle" : "", "parse-names" : false, "suffix" : "" }, { "dropping-particle" : "", "family" : "Orten", "given" : "Dana J", "non-dropping-particle" : "", "parse-names" : false, "suffix" : "" }, { "dropping-particle" : "", "family" : "Weekamp", "given" : "Henri\u00ebtte", "non-dropping-particle" : "", "parse-names" : false, "suffix" : "" }, { "dropping-particle" : "", "family" : "Aarem", "given" : "Annelies", "non-dropping-particle" : "Van", "parse-names" : false, "suffix" : "" }, { "dropping-particle" : "", "family" : "Huygen", "given" : "Patrick L M", "non-dropping-particle" : "", "parse-names" : false, "suffix" : "" }, { "dropping-particle" : "", "family" : "Deutman", "given" : "August F", "non-dropping-particle" : "", "parse-names" : false, "suffix" : "" }, { "dropping-particle" : "", "family" : "Hoefsloot", "given" : "Lies H", "non-dropping-particle" : "", "parse-names" : false, "suffix" : "" }, { "dropping-particle" : "", "family" : "Cremers", "given" : "Frans P M", "non-dropping-particle" : "", "parse-names" : false, "suffix" : "" }, { "dropping-particle" : "", "family" : "Cremers", "given" : "Cor W R J", "non-dropping-particle" : "", "parse-names" : false, "suffix" : "" }, { "dropping-particle" : "", "family" : "Kimberling", "given" : "William J", "non-dropping-particle" : "", "parse-names" : false, "suffix" : "" }, { "dropping-particle" : "", "family" : "Kremer", "given" : "Hannie", "non-dropping-particle" : "", "parse-names" : false, "suffix" : "" } ], "container-title" : "Human mutation", "id" : "ITEM-3", "issue" : "2", "issued" : { "date-parts" : [ [ "2004" ] ] }, "page" : "185", "title" : "USH2A mutation analysis in 70 Dutch families with Usher syndrome type II.", "type" : "article-journal", "volume" : "24" }, "uris" : [ "http://www.mendeley.com/documents/?uuid=cf4198f0-e1cb-4437-be01-71c59a8cf87d" ] }, { "id" : "ITEM-4", "itemData" : { "DOI" : "10.1002/humu.9524", "ISBN" : "1098-1004 (Electronic)", "ISSN" : "10597794", "PMID" : "18273898", "abstract" : "Usher syndrome type II (USH2) is an autosomal recessive disorder, characterised by moderate to severe high-frequency hearing impairment, normal balance function and progressive visual impairment due to retinitis pigmentosa. Usher syndrome type IIa, the most common subtype, is defined by mutations in the USH2A gene encoding a short and a recently discovered long usherin isoform comprising 21 and 73 exons, respectively. More than 120 different disease-causing mutations have been reported, however, most of the previous reports concern mutations restricted to exons 1-21 of the USH2A gene. To explore the spectrum of USH2A disease-causing mutations among Scandinavian USH2 cases, patients from 118 unrelated families of which 27 previously had been found to carry mutations in exons 1-21 were subjected to extensive DNA sequence analysis of the full size USH2A gene. Altogether, 122 USH2A DNA sequence alterations were identified of which 57 were predicted to be disease-causing, 7 were considered to be of uncertain pathogenicity and 58 were predicted to be benign variants. Of 36 novel pathogenic USH2A mutations 31 were located in exons 22-73, specific to the long isoform. USH2A mutations were identified in 89/118 (75.4%) families. In 79/89 (88.8%) of these families two pathogenic mutations were identified whereas in 10/89 (11.2%) families the second mutation remained unidentified. In 5/118 (4.2%) families the USH phenotype could be explained by mutations in the USH3A gene. The results presented here provide a comprehensive picture of the genetic aetiology of Usher syndrome type IIA in Scandinavia as it is known to date.", "author" : [ { "dropping-particle" : "", "family" : "Dreyer", "given" : "Bo", "non-dropping-particle" : "", "parse-names" : false, "suffix" : "" }, { "dropping-particle" : "", "family" : "Brox", "given" : "Vigdis", "non-dropping-particle" : "", "parse-names" : false, "suffix" : "" }, { "dropping-particle" : "", "family" : "Tranebj\u00e6rg", "given" : "Lisbeth", "non-dropping-particle" : "", "parse-names" : false, "suffix" : "" }, { "dropping-particle" : "", "family" : "Rosenberg", "given" : "Thomas", "non-dropping-particle" : "", "parse-names" : false, "suffix" : "" }, { "dropping-particle" : "", "family" : "Sadeghi", "given" : "Andr\u00e8 M.", "non-dropping-particle" : "", "parse-names" : false, "suffix" : "" }, { "dropping-particle" : "", "family" : "M\u00f6ller", "given" : "Claes", "non-dropping-particle" : "", "parse-names" : false, "suffix" : "" }, { "dropping-particle" : "", "family" : "Nilssen", "given" : "\u00d8ivind", "non-dropping-particle" : "", "parse-names" : false, "suffix" : "" } ], "container-title" : "Human Mutation", "id" : "ITEM-4", "issue" : "3", "issued" : { "date-parts" : [ [ "2008", "3" ] ] }, "page" : "451-451", "publisher" : "Wiley Subscription Services, Inc., A Wiley Company", "title" : "Spectrum of USH2A mutations in Scandinavian patients with Usher syndrome type II", "type" : "article-journal", "volume" : "29" }, "uris" : [ "http://www.mendeley.com/documents/?uuid=6845f94d-a324-351f-8545-3bdc0e5f6faa" ] }, { "id" : "ITEM-5", "itemData" : { "DOI" : "10.1186/1750-1172-6-21", "ISSN" : "1750-1172", "PMID" : "21569298", "abstract" : "BACKGROUND Usher syndrome (USH) combines sensorineural deafness with blindness. It is inherited in an autosomal recessive mode. Early diagnosis is critical for adapted educational and patient management choices, and for genetic counseling. To date, nine causative genes have been identified for the three clinical subtypes (USH1, USH2 and USH3). Current diagnostic strategies make use of a genotyping microarray that is based on the previously reported mutations. The purpose of this study was to design a more accurate molecular diagnosis tool. METHODS We sequenced the 366 coding exons and flanking regions of the nine known USH genes, in 54 USH patients (27 USH1, 21 USH2 and 6 USH3). RESULTS Biallelic mutations were detected in 39 patients (72%) and monoallelic mutations in an additional 10 patients (18.5%). In addition to biallelic mutations in one of the USH genes, presumably pathogenic mutations in another USH gene were detected in seven patients (13%), and another patient carried monoallelic mutations in three different USH genes. Notably, none of the USH3 patients carried detectable mutations in the only known USH3 gene, whereas they all carried mutations in USH2 genes. Most importantly, the currently used microarray would have detected only 30 of the 81 different mutations that we found, of which 39 (48%) were novel. CONCLUSIONS Based on these results, complete exon sequencing of the currently known USH genes stands as a definite improvement for molecular diagnosis of this disease, which is of utmost importance in the perspective of gene therapy.", "author" : [ { "dropping-particle" : "", "family" : "Bonnet", "given" : "Crystel", "non-dropping-particle" : "", "parse-names" : false, "suffix" : "" }, { "dropping-particle" : "", "family" : "Grati", "given" : "M'hamed", "non-dropping-particle" : "", "parse-names" : false, "suffix" : "" }, { "dropping-particle" : "", "family" : "Marlin", "given" : "Sandrine", "non-dropping-particle" : "", "parse-names" : false, "suffix" : "" }, { "dropping-particle" : "", "family" : "Levilliers", "given" : "Jacqueline", "non-dropping-particle" : "", "parse-names" : false, "suffix" : "" }, { "dropping-particle" : "", "family" : "Hardelin", "given" : "Jean-Pierre", "non-dropping-particle" : "", "parse-names" : false, "suffix" : "" }, { "dropping-particle" : "", "family" : "Parodi", "given" : "Marine", "non-dropping-particle" : "", "parse-names" : false, "suffix" : "" }, { "dropping-particle" : "", "family" : "Niasme-Grare", "given" : "Magali", "non-dropping-particle" : "", "parse-names" : false, "suffix" : "" }, { "dropping-particle" : "", "family" : "Zelenika", "given" : "Diana", "non-dropping-particle" : "", "parse-names" : false, "suffix" : "" }, { "dropping-particle" : "", "family" : "D\u00e9l\u00e9pine", "given" : "Marc", "non-dropping-particle" : "", "parse-names" : false, "suffix" : "" }, { "dropping-particle" : "", "family" : "Feldmann", "given" : "Delphine", "non-dropping-particle" : "", "parse-names" : false, "suffix" : "" }, { "dropping-particle" : "", "family" : "Jonard", "given" : "Laurence", "non-dropping-particle" : "", "parse-names" : false, "suffix" : "" }, { "dropping-particle" : "", "family" : "El-Amraoui", "given" : "Aziz", "non-dropping-particle" : "", "parse-names" : false, "suffix" : "" }, { "dropping-particle" : "", "family" : "Weil", "given" : "Dominique", "non-dropping-particle" : "", "parse-names" : false, "suffix" : "" }, { "dropping-particle" : "", "family" : "Delobel", "given" : "Bruno", "non-dropping-particle" : "", "parse-names" : false, "suffix" : "" }, { "dropping-particle" : "", "family" : "Vincent", "given" : "Christophe", "non-dropping-particle" : "", "parse-names" : false, "suffix" : "" }, { "dropping-particle" : "", "family" : "Dollfus", "given" : "H\u00e9l\u00e8ne", "non-dropping-particle" : "", "parse-names" : false, "suffix" : "" }, { "dropping-particle" : "", "family" : "Eliot", "given" : "Marie-Madeleine", "non-dropping-particle" : "", "parse-names" : false, "suffix" : "" }, { "dropping-particle" : "", "family" : "David", "given" : "Albert", "non-dropping-particle" : "", "parse-names" : false, "suffix" : "" }, { "dropping-particle" : "", "family" : "Calais", "given" : "Catherine", "non-dropping-particle" : "", "parse-names" : false, "suffix" : "" }, { "dropping-particle" : "", "family" : "Vigneron", "given" : "Jacqueline", "non-dropping-particle" : "", "parse-names" : false, "suffix" : "" }, { "dropping-particle" : "", "family" : "Montaut-Verient", "given" : "Bettina", "non-dropping-particle" : "", "parse-names" : false, "suffix" : "" }, { "dropping-particle" : "", "family" : "Bonneau", "given" : "Dominique", "non-dropping-particle" : "", "parse-names" : false, "suffix" : "" }, { "dropping-particle" : "", "family" : "Dubin", "given" : "Jacques", "non-dropping-particle" : "", "parse-names" : false, "suffix" : "" }, { "dropping-particle" : "", "family" : "Thauvin", "given" : "Christel", "non-dropping-particle" : "", "parse-names" : false, "suffix" : "" }, { "dropping-particle" : "", "family" : "Duvillard", "given" : "Alain", "non-dropping-particle" : "", "parse-names" : false, "suffix" : "" }, { "dropping-particle" : "", "family" : "Francannet", "given" : "Christine", "non-dropping-particle" : "", "parse-names" : false, "suffix" : "" }, { "dropping-particle" : "", "family" : "Mom", "given" : "Thierry", "non-dropping-particle" : "", "parse-names" : false, "suffix" : "" }, { "dropping-particle" : "", "family" : "Lacombe", "given" : "Didier", "non-dropping-particle" : "", "parse-names" : false, "suffix" : "" }, { "dropping-particle" : "", "family" : "Duriez", "given" : "Fran\u00e7oise", "non-dropping-particle" : "", "parse-names" : false, "suffix" : "" }, { "dropping-particle" : "", "family" : "Drouin-Garraud", "given" : "Val\u00e9rie", "non-dropping-particle" : "", "parse-names" : false, "suffix" : "" }, { "dropping-particle" : "", "family" : "Thuillier-Obstoy", "given" : "Marie-Fran\u00e7oise", "non-dropping-particle" : "", "parse-names" : false, "suffix" : "" }, { "dropping-particle" : "", "family" : "Sigaudy", "given" : "Sabine", "non-dropping-particle" : "", "parse-names" : false, "suffix" : "" }, { "dropping-particle" : "", "family" : "Frances", "given" : "Anne-Marie", "non-dropping-particle" : "", "parse-names" : false, "suffix" : "" }, { "dropping-particle" : "", "family" : "Collignon", "given" : "Patrick", "non-dropping-particle" : "", "parse-names" : false, "suffix" : "" }, { "dropping-particle" : "", "family" : "Challe", "given" : "Georges", "non-dropping-particle" : "", "parse-names" : false, "suffix" : "" }, { "dropping-particle" : "", "family" : "Couderc", "given" : "R\u00e9my", "non-dropping-particle" : "", "parse-names" : false, "suffix" : "" }, { "dropping-particle" : "", "family" : "Lathrop", "given" : "Mark", "non-dropping-particle" : "", "parse-names" : false, "suffix" : "" }, { "dropping-particle" : "", "family" : "Sahel", "given" : "Jos\u00e9-Alain", "non-dropping-particle" : "", "parse-names" : false, "suffix" : "" }, { "dropping-particle" : "", "family" : "Weissenbach", "given" : "Jean", "non-dropping-particle" : "", "parse-names" : false, "suffix" : "" }, { "dropping-particle" : "", "family" : "Petit", "given" : "Christine", "non-dropping-particle" : "", "parse-names" : false, "suffix" : "" }, { "dropping-particle" : "", "family" : "Denoyelle", "given" : "Fran\u00e7oise", "non-dropping-particle" : "", "parse-names" : false, "suffix" : "" } ], "container-title" : "Orphanet Journal of Rare Diseases", "id" : "ITEM-5", "issue" : "1", "issued" : { "date-parts" : [ [ "2011", "5", "11" ] ] }, "page" : "21", "title" : "Complete exon sequencing of all known Usher syndrome genes greatly improves molecular diagnosis", "type" : "article-journal", "volume" : "6" }, "uris" : [ "http://www.mendeley.com/documents/?uuid=38b28b85-d07a-353f-b203-06da2a707029" ] }, { "id" : "ITEM-6", "itemData" : { "ISBN" : "1090-0535", "ISSN" : "1090-0535", "PMID" : "21738395", "abstract" : "Usher syndrome is an autosomal recessive disorder characterized by hearing and vision loss. Usher syndrome is divided into three clinical subclasses (type 1, type 2, and type 3), which differ in terms of the severity and progression of hearing loss and the presence or absence of vestibular symptoms. Usher syndrome is defined by significant genetic heterogeneity, with at least 12 distinct loci described and 9 genes identified. This study aims to provide a molecular epidemiology report of Usher syndrome in Italy.", "author" : [ { "dropping-particle" : "", "family" : "Vozzi", "given" : "Diego", "non-dropping-particle" : "", "parse-names" : false, "suffix" : "" }, { "dropping-particle" : "", "family" : "Aasp\u00f5llu", "given" : "Anu", "non-dropping-particle" : "", "parse-names" : false, "suffix" : "" }, { "dropping-particle" : "", "family" : "Athanasakis", "given" : "Emmanouil", "non-dropping-particle" : "", "parse-names" : false, "suffix" : "" }, { "dropping-particle" : "", "family" : "Berto", "given" : "Anna", "non-dropping-particle" : "", "parse-names" : false, "suffix" : "" }, { "dropping-particle" : "", "family" : "Fabretto", "given" : "Antonella", "non-dropping-particle" : "", "parse-names" : false, "suffix" : "" }, { "dropping-particle" : "", "family" : "Licastro", "given" : "Danilo", "non-dropping-particle" : "", "parse-names" : false, "suffix" : "" }, { "dropping-particle" : "", "family" : "K\u00fclm", "given" : "Maigi", "non-dropping-particle" : "", "parse-names" : false, "suffix" : "" }, { "dropping-particle" : "", "family" : "Testa", "given" : "Francesco", "non-dropping-particle" : "", "parse-names" : false, "suffix" : "" }, { "dropping-particle" : "", "family" : "Trevisi", "given" : "Patrizia", "non-dropping-particle" : "", "parse-names" : false, "suffix" : "" }, { "dropping-particle" : "", "family" : "Vahter", "given" : "Marju", "non-dropping-particle" : "", "parse-names" : false, "suffix" : "" }, { "dropping-particle" : "", "family" : "Ziviello", "given" : "Carmela", "non-dropping-particle" : "", "parse-names" : false, "suffix" : "" }, { "dropping-particle" : "", "family" : "Martini", "given" : "Alessandro", "non-dropping-particle" : "", "parse-names" : false, "suffix" : "" }, { "dropping-particle" : "", "family" : "Simonelli", "given" : "Francesca", "non-dropping-particle" : "", "parse-names" : false, "suffix" : "" }, { "dropping-particle" : "", "family" : "Banfi", "given" : "Sandro", "non-dropping-particle" : "", "parse-names" : false, "suffix" : "" }, { "dropping-particle" : "", "family" : "Gasparini", "given" : "Paolo", "non-dropping-particle" : "", "parse-names" : false, "suffix" : "" } ], "container-title" : "Molecular vision", "id" : "ITEM-6", "issue" : "June", "issued" : { "date-parts" : [ [ "2011" ] ] }, "page" : "1662-1668", "publisher" : "Emory University", "title" : "Molecular epidemiology of Usher syndrome in Italy.", "type" : "article-journal", "volume" : "17" }, "uris" : [ "http://www.mendeley.com/documents/?uuid=2952a41c-97c1-3d05-8468-94c15363a00b" ] }, { "id" : "ITEM-7",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7",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id" : "ITEM-8", "itemData" : { "DOI" : "272 [pii]", "ISBN" : "1090-0535 (Electronic)\\r1090-0535 (Linking)", "ISSN" : "1090-0535", "PMID" : "21151602", "abstract" : "Retinitis pigmentosa (RP) is a genetically heterogeneous disorder characterized by progressive loss of vision. The aim of this study was to identify the causative mutations in 272 Spanish families using a genotyping microarray.", "author" : [ { "dropping-particle" : "", "family" : "\u00c1vila-Fern\u00e1ndez", "given" : "Almudena", "non-dropping-particle" : "", "parse-names" : false, "suffix" : "" }, { "dropping-particle" : "", "family" : "Cantalapiedra", "given" : "Diego", "non-dropping-particle" : "", "parse-names" : false, "suffix" : "" }, { "dropping-particle" : "", "family" : "Aller", "given" : "Elena", "non-dropping-particle" : "", "parse-names" : false, "suffix" : "" }, { "dropping-particle" : "", "family" : "Vallesp\u00edn", "given" : "Elena", "non-dropping-particle" : "", "parse-names" : false, "suffix" : "" }, { "dropping-particle" : "", "family" : "Aguirre-Lamb\u00e1n", "given" : "Jana", "non-dropping-particle" : "", "parse-names" : false, "suffix" : "" }, { "dropping-particle" : "", "family" : "Blanco-Kelly", "given" : "Fiona", "non-dropping-particle" : "", "parse-names" : false, "suffix" : "" }, { "dropping-particle" : "", "family" : "Corton", "given" : "M", "non-dropping-particle" : "", "parse-names" : false, "suffix" : "" }, { "dropping-particle" : "", "family" : "Riveiro-\u00c1lvarez", "given" : "Rosa", "non-dropping-particle" : "", "parse-names" : false, "suffix" : "" }, { "dropping-particle" : "", "family" : "Allikmets", "given" : "Rando", "non-dropping-particle" : "", "parse-names" : false, "suffix" : "" }, { "dropping-particle" : "", "family" : "Trujillo-Tiebas", "given" : "Mar\u00eda Jos\u00e9", "non-dropping-particle" : "", "parse-names" : false, "suffix" : "" }, { "dropping-particle" : "", "family" : "Mill\u00e1n", "given" : "Jos\u00e9 M", "non-dropping-particle" : "", "parse-names" : false, "suffix" : "" }, { "dropping-particle" : "", "family" : "Cremers", "given" : "Frans P M", "non-dropping-particle" : "", "parse-names" : false, "suffix" : "" }, { "dropping-particle" : "", "family" : "Ayuso", "given" : "Carmen", "non-dropping-particle" : "", "parse-names" : false, "suffix" : "" } ], "container-title" : "Molecular vision", "id" : "ITEM-8", "issue" : "July", "issued" : { "date-parts" : [ [ "2010", "12", "3" ] ] }, "page" : "2550-2558", "title" : "Mutation analysis of 272 Spanish families affected by autosomal recessive retinitis pigmentosa using a genotyping microarray.", "type" : "article-journal", "volume" : "16" }, "uris" : [ "http://www.mendeley.com/documents/?uuid=b9451622-6d44-3e1e-9f45-3117fb819c0d" ] } ], "mendeley" : { "formattedCitation" : "(11,12,22,27,36,39,40,59)", "plainTextFormattedCitation" : "(11,12,22,27,36,39,40,59)", "previouslyFormattedCitation" : "(11,12,22,27,36,39,40,59)"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11,12,22,27,36,39,40,59)</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5433G&gt;A</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Val5145Ile)</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1",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2", "itemData" : { "DOI" : "10.1136/jmg.2009.075143", "ISBN" : "1468-6244 (Electronic)\\r0022-2593 (Linking)", "ISSN" : "1468-6244", "PMID" : "20507924", "abstract" : "BACKGROUND: Usher syndrome type II (USH2) is an autosomal recessive disorder characterised by retinitis pigmentosa (RP) and mild to moderate sensorineural hearing loss. Mutations in the USH2A gene are the most common cause of USH2 and are also a cause of some forms of RP without hearing loss (ie, non-syndromic RP). The USH2A gene was initially identified as a transcript comprised of 21 exons but subsequently a longer isoform containing 72 exons was identified.\\n\\nMETHODS: The 51 exons unique to the long isoform of USH2A were screened for mutations among a core set of 108 patients diagnosed with USH2 and 80 patients with non-syndromic RP who were all included in a previously reported screen of the short isoform of USH2A. For several exons, additional patients were screened.\\n\\nRESULTS: In total, 35 deleterious mutations were identified including 17 nonsense mutations, 9 frameshift mutations, 5 splice-site mutations, and 4 small in-frame deletions or insertions. Twenty-seven mutations were novel. In addition, 65 rare missense changes were identified. A method of classifying the deleterious effect of the missense changes was developed using the summed results of four different mutation assessment algorithms, SIFT, pMUT, PolyPhen, and AGVGD. This system classified 8 of the 65 changes as 'likely deleterious' and 9 as 'possibly deleterious'.\\n\\nCONCLUSION: At least one mutation was identified in 57-63% of USH2 cases and 19-23% of cases of non-syndromic recessive RP (calculated without and including probable/possible deleterious changes) thus supporting that USH2A is the most common known cause of RP in the USA.", "author" : [ { "dropping-particle" : "", "family" : "McGee", "given" : "Terri L", "non-dropping-particle" : "", "parse-names" : false, "suffix" : "" }, { "dropping-particle" : "", "family" : "Seyedahmadi", "given" : "Babak Jian", "non-dropping-particle" : "", "parse-names" : false, "suffix" : "" }, { "dropping-particle" : "", "family" : "Sweeney", "given" : "Meredith O", "non-dropping-particle" : "", "parse-names" : false, "suffix" : "" }, { "dropping-particle" : "", "family" : "Dryja", "given" : "Thaddeus P", "non-dropping-particle" : "", "parse-names" : false, "suffix" : "" }, { "dropping-particle" : "", "family" : "Berson", "given" : "Eliot L", "non-dropping-particle" : "", "parse-names" : false, "suffix" : "" } ], "container-title" : "Journal of medical genetics", "id" : "ITEM-2", "issue" : "7", "issued" : { "date-parts" : [ [ "2010", "7" ] ] }, "page" : "499-506", "publisher" : "BMJ Publishing Group Ltd", "title" : "Novel mutations in the long isoform of the USH2A gene in patients with Usher syndrome type II or non-syndromic retinitis pigmentosa.", "type" : "article-journal", "volume" : "47" }, "uris" : [ "http://www.mendeley.com/documents/?uuid=5a3a5d04-d51c-3dcb-98e0-0a8b5964a49f" ] }, { "id" : "ITEM-3",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3",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id" : "ITEM-4",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4",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id" : "ITEM-5", "itemData" : { "DOI" : "10.1038/ejhg.2013.72", "ISBN" : "doi:10.1038/ejhg.2013.72", "ISSN" : "1018-4813", "PMID" : "23591405", "abstract" : "Hereditary retinal dystrophies (RD) constitute a group of blinding diseases that are characterized by clinical variability and pronounced genetic heterogeneity. The different forms of RD can be caused by mutations in &gt;100 genes, including &gt;1600 exons. Consequently, next generation sequencing (NGS) technologies are among the most promising approaches to identify mutations in RD. So far, NGS is not routinely used in gene diagnostics. We developed a diagnostic NGS pipeline to identify mutations in 170 genetically and clinically unselected RD patients. NGS was applied to 105 RD-associated genes. Underrepresented regions were examined by Sanger sequencing. The NGS approach was successfully established using cases with known sequence alterations. Depending on the initial clinical diagnosis, we identified likely causative mutations in 55% of retinitis pigmentosa and 80% of Bardet-Biedl or Usher syndrome cases. Seventy-one novel mutations in 40 genes were newly associated with RD. The genes USH2A, EYS, ABCA4, and RHO were more frequently affected than others. Occasionally, cases carried mutations in more than one RD-associated gene. In addition, we found possible dominant de-novo mutations in cases with sporadic RD, which implies consequences for counseling of patients and families. NGS-based mutation analyses are reliable and cost-efficient approaches in gene diagnostics of genetically heterogeneous diseases like RD.", "author" : [ { "dropping-particle" : "", "family" : "Gl\u00f6ckle", "given" : "Nicola", "non-dropping-particle" : "", "parse-names" : false, "suffix" : "" }, { "dropping-particle" : "", "family" : "Kohl", "given" : "Susanne", "non-dropping-particle" : "", "parse-names" : false, "suffix" : "" }, { "dropping-particle" : "", "family" : "Mohr", "given" : "Julia", "non-dropping-particle" : "", "parse-names" : false, "suffix" : "" }, { "dropping-particle" : "", "family" : "Scheurenbrand", "given" : "Tim", "non-dropping-particle" : "", "parse-names" : false, "suffix" : "" }, { "dropping-particle" : "", "family" : "Sprecher", "given" : "Andrea", "non-dropping-particle" : "", "parse-names" : false, "suffix" : "" }, { "dropping-particle" : "", "family" : "Weisschuh", "given" : "Nicole", "non-dropping-particle" : "", "parse-names" : false, "suffix" : "" }, { "dropping-particle" : "", "family" : "Bernd", "given" : "Antje", "non-dropping-particle" : "", "parse-names" : false, "suffix" : "" }, { "dropping-particle" : "", "family" : "Rudolph", "given" : "G\u00fcnther", "non-dropping-particle" : "", "parse-names" : false, "suffix" : "" }, { "dropping-particle" : "", "family" : "Schubach", "given" : "Max", "non-dropping-particle" : "", "parse-names" : false, "suffix" : "" }, { "dropping-particle" : "", "family" : "Poloschek", "given" : "Charlotte", "non-dropping-particle" : "", "parse-names" : false, "suffix" : "" }, { "dropping-particle" : "", "family" : "Zrenner", "given" : "Eberhart", "non-dropping-particle" : "", "parse-names" : false, "suffix" : "" }, { "dropping-particle" : "", "family" : "Biskup", "given" : "Saskia", "non-dropping-particle" : "", "parse-names" : false, "suffix" : "" }, { "dropping-particle" : "", "family" : "Berger", "given" : "Wolfgang", "non-dropping-particle" : "", "parse-names" : false, "suffix" : "" }, { "dropping-particle" : "", "family" : "Wissinger", "given" : "Bernd", "non-dropping-particle" : "", "parse-names" : false, "suffix" : "" }, { "dropping-particle" : "", "family" : "Neidhardt", "given" : "John", "non-dropping-particle" : "", "parse-names" : false, "suffix" : "" } ], "container-title" : "European Journal of Human Genetics", "id" : "ITEM-5", "issue" : "1", "issued" : { "date-parts" : [ [ "2014", "1", "17" ] ] }, "page" : "99-104", "publisher" : "Nature Publishing Group", "title" : "Panel-based next generation sequencing as a reliable and efficient technique to detect mutations in unselected patients with retinal dystrophies", "type" : "article-journal", "volume" : "22" }, "uris" : [ "http://www.mendeley.com/documents/?uuid=e9ae8644-b838-300a-8689-1cf260e8208d" ] }, { "id" : "ITEM-6",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6",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mendeley" : { "formattedCitation" : "(2,4,18,20,22,27)", "plainTextFormattedCitation" : "(2,4,18,20,22,27)", "previouslyFormattedCitation" : "(2,4,18,20,22,27)"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4,18,20,22,27)</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5089C&gt;A</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Ser5030*)</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humu.20513", "ISSN" : "10597794", "author" : [ { "dropping-particle" : "", "family" : "Baux", "given" : "David", "non-dropping-particle" : "", "parse-names" : false, "suffix" : "" }, { "dropping-particle" : "", "family" : "Larrieu", "given" : "Lise",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Salah", "given" : "Safouane", "non-dropping-particle" : "Ben", "parse-names" : false, "suffix" : "" }, { "dropping-particle" : "", "family" : "Vielle", "given" : "Anne", "non-dropping-particle" : "", "parse-names" : false, "suffix" : "" }, { "dropping-particle" : "", "family" : "Gilbert-Dussardier", "given" : "Brigitte", "non-dropping-particle" : "", "parse-names" : false, "suffix" : "" }, { "dropping-particle" : "", "family" : "Holder", "given" : "Muriel", "non-dropping-particle" : "", "parse-names" : false, "suffix" : "" }, { "dropping-particle" : "", "family" : "Calvas", "given" : "Patrick", "non-dropping-particle" : "", "parse-names" : false, "suffix" : "" }, { "dropping-particle" : "", "family" : "Philip", "given" : "Nicole", "non-dropping-particle" : "", "parse-names" : false, "suffix" : "" }, { "dropping-particle" : "", "family" : "Edery", "given" : "Patrick", "non-dropping-particle" : "", "parse-names" : false, "suffix" : "" }, { "dropping-particle" : "", "family" : "Bonneau", "given" : "Dominique", "non-dropping-particle" : "", "parse-names" : false, "suffix" : "" }, { "dropping-particle" : "", "family" : "Claustres", "given" : "Mireille", "non-dropping-particle" : "", "parse-names" : false, "suffix" : "" }, { "dropping-particle" : "", "family" : "Malcolm", "given" : "Sue", "non-dropping-particle" : "", "parse-names" : false, "suffix" : "" }, { "dropping-particle" : "", "family" : "Roux", "given" : "Anne-Fran\u00e7oise", "non-dropping-particle" : "", "parse-names" : false, "suffix" : "" } ], "container-title" : "Human Mutation", "id" : "ITEM-1", "issue" : "8", "issued" : { "date-parts" : [ [ "2007", "8" ] ] }, "page" : "781-789", "title" : "Molecular and in silico analyses of the full-length isoform of usherin identify new pathogenic alleles in Usher type II patients", "type" : "article-journal", "volume" : "28" }, "uris" : [ "http://www.mendeley.com/documents/?uuid=ac326cae-7545-3736-b74a-b68b25a18db0" ] }, { "id" : "ITEM-2", "itemData" : { "DOI" : "10.1186/1750-1172-6-21", "ISSN" : "1750-1172", "PMID" : "21569298", "abstract" : "BACKGROUND Usher syndrome (USH) combines sensorineural deafness with blindness. It is inherited in an autosomal recessive mode. Early diagnosis is critical for adapted educational and patient management choices, and for genetic counseling. To date, nine causative genes have been identified for the three clinical subtypes (USH1, USH2 and USH3). Current diagnostic strategies make use of a genotyping microarray that is based on the previously reported mutations. The purpose of this study was to design a more accurate molecular diagnosis tool. METHODS We sequenced the 366 coding exons and flanking regions of the nine known USH genes, in 54 USH patients (27 USH1, 21 USH2 and 6 USH3). RESULTS Biallelic mutations were detected in 39 patients (72%) and monoallelic mutations in an additional 10 patients (18.5%). In addition to biallelic mutations in one of the USH genes, presumably pathogenic mutations in another USH gene were detected in seven patients (13%), and another patient carried monoallelic mutations in three different USH genes. Notably, none of the USH3 patients carried detectable mutations in the only known USH3 gene, whereas they all carried mutations in USH2 genes. Most importantly, the currently used microarray would have detected only 30 of the 81 different mutations that we found, of which 39 (48%) were novel. CONCLUSIONS Based on these results, complete exon sequencing of the currently known USH genes stands as a definite improvement for molecular diagnosis of this disease, which is of utmost importance in the perspective of gene therapy.", "author" : [ { "dropping-particle" : "", "family" : "Bonnet", "given" : "Crystel", "non-dropping-particle" : "", "parse-names" : false, "suffix" : "" }, { "dropping-particle" : "", "family" : "Grati", "given" : "M'hamed", "non-dropping-particle" : "", "parse-names" : false, "suffix" : "" }, { "dropping-particle" : "", "family" : "Marlin", "given" : "Sandrine", "non-dropping-particle" : "", "parse-names" : false, "suffix" : "" }, { "dropping-particle" : "", "family" : "Levilliers", "given" : "Jacqueline", "non-dropping-particle" : "", "parse-names" : false, "suffix" : "" }, { "dropping-particle" : "", "family" : "Hardelin", "given" : "Jean-Pierre", "non-dropping-particle" : "", "parse-names" : false, "suffix" : "" }, { "dropping-particle" : "", "family" : "Parodi", "given" : "Marine", "non-dropping-particle" : "", "parse-names" : false, "suffix" : "" }, { "dropping-particle" : "", "family" : "Niasme-Grare", "given" : "Magali", "non-dropping-particle" : "", "parse-names" : false, "suffix" : "" }, { "dropping-particle" : "", "family" : "Zelenika", "given" : "Diana", "non-dropping-particle" : "", "parse-names" : false, "suffix" : "" }, { "dropping-particle" : "", "family" : "D\u00e9l\u00e9pine", "given" : "Marc", "non-dropping-particle" : "", "parse-names" : false, "suffix" : "" }, { "dropping-particle" : "", "family" : "Feldmann", "given" : "Delphine", "non-dropping-particle" : "", "parse-names" : false, "suffix" : "" }, { "dropping-particle" : "", "family" : "Jonard", "given" : "Laurence", "non-dropping-particle" : "", "parse-names" : false, "suffix" : "" }, { "dropping-particle" : "", "family" : "El-Amraoui", "given" : "Aziz", "non-dropping-particle" : "", "parse-names" : false, "suffix" : "" }, { "dropping-particle" : "", "family" : "Weil", "given" : "Dominique", "non-dropping-particle" : "", "parse-names" : false, "suffix" : "" }, { "dropping-particle" : "", "family" : "Delobel", "given" : "Bruno", "non-dropping-particle" : "", "parse-names" : false, "suffix" : "" }, { "dropping-particle" : "", "family" : "Vincent", "given" : "Christophe", "non-dropping-particle" : "", "parse-names" : false, "suffix" : "" }, { "dropping-particle" : "", "family" : "Dollfus", "given" : "H\u00e9l\u00e8ne", "non-dropping-particle" : "", "parse-names" : false, "suffix" : "" }, { "dropping-particle" : "", "family" : "Eliot", "given" : "Marie-Madeleine", "non-dropping-particle" : "", "parse-names" : false, "suffix" : "" }, { "dropping-particle" : "", "family" : "David", "given" : "Albert", "non-dropping-particle" : "", "parse-names" : false, "suffix" : "" }, { "dropping-particle" : "", "family" : "Calais", "given" : "Catherine", "non-dropping-particle" : "", "parse-names" : false, "suffix" : "" }, { "dropping-particle" : "", "family" : "Vigneron", "given" : "Jacqueline", "non-dropping-particle" : "", "parse-names" : false, "suffix" : "" }, { "dropping-particle" : "", "family" : "Montaut-Verient", "given" : "Bettina", "non-dropping-particle" : "", "parse-names" : false, "suffix" : "" }, { "dropping-particle" : "", "family" : "Bonneau", "given" : "Dominique", "non-dropping-particle" : "", "parse-names" : false, "suffix" : "" }, { "dropping-particle" : "", "family" : "Dubin", "given" : "Jacques", "non-dropping-particle" : "", "parse-names" : false, "suffix" : "" }, { "dropping-particle" : "", "family" : "Thauvin", "given" : "Christel", "non-dropping-particle" : "", "parse-names" : false, "suffix" : "" }, { "dropping-particle" : "", "family" : "Duvillard", "given" : "Alain", "non-dropping-particle" : "", "parse-names" : false, "suffix" : "" }, { "dropping-particle" : "", "family" : "Francannet", "given" : "Christine", "non-dropping-particle" : "", "parse-names" : false, "suffix" : "" }, { "dropping-particle" : "", "family" : "Mom", "given" : "Thierry", "non-dropping-particle" : "", "parse-names" : false, "suffix" : "" }, { "dropping-particle" : "", "family" : "Lacombe", "given" : "Didier", "non-dropping-particle" : "", "parse-names" : false, "suffix" : "" }, { "dropping-particle" : "", "family" : "Duriez", "given" : "Fran\u00e7oise", "non-dropping-particle" : "", "parse-names" : false, "suffix" : "" }, { "dropping-particle" : "", "family" : "Drouin-Garraud", "given" : "Val\u00e9rie", "non-dropping-particle" : "", "parse-names" : false, "suffix" : "" }, { "dropping-particle" : "", "family" : "Thuillier-Obstoy", "given" : "Marie-Fran\u00e7oise", "non-dropping-particle" : "", "parse-names" : false, "suffix" : "" }, { "dropping-particle" : "", "family" : "Sigaudy", "given" : "Sabine", "non-dropping-particle" : "", "parse-names" : false, "suffix" : "" }, { "dropping-particle" : "", "family" : "Frances", "given" : "Anne-Marie", "non-dropping-particle" : "", "parse-names" : false, "suffix" : "" }, { "dropping-particle" : "", "family" : "Collignon", "given" : "Patrick", "non-dropping-particle" : "", "parse-names" : false, "suffix" : "" }, { "dropping-particle" : "", "family" : "Challe", "given" : "Georges", "non-dropping-particle" : "", "parse-names" : false, "suffix" : "" }, { "dropping-particle" : "", "family" : "Couderc", "given" : "R\u00e9my", "non-dropping-particle" : "", "parse-names" : false, "suffix" : "" }, { "dropping-particle" : "", "family" : "Lathrop", "given" : "Mark", "non-dropping-particle" : "", "parse-names" : false, "suffix" : "" }, { "dropping-particle" : "", "family" : "Sahel", "given" : "Jos\u00e9-Alain", "non-dropping-particle" : "", "parse-names" : false, "suffix" : "" }, { "dropping-particle" : "", "family" : "Weissenbach", "given" : "Jean", "non-dropping-particle" : "", "parse-names" : false, "suffix" : "" }, { "dropping-particle" : "", "family" : "Petit", "given" : "Christine", "non-dropping-particle" : "", "parse-names" : false, "suffix" : "" }, { "dropping-particle" : "", "family" : "Denoyelle", "given" : "Fran\u00e7oise", "non-dropping-particle" : "", "parse-names" : false, "suffix" : "" } ], "container-title" : "Orphanet Journal of Rare Diseases", "id" : "ITEM-2", "issue" : "1", "issued" : { "date-parts" : [ [ "2011", "5", "11" ] ] }, "page" : "21", "title" : "Complete exon sequencing of all known Usher syndrome genes greatly improves molecular diagnosis", "type" : "article-journal", "volume" : "6" }, "uris" : [ "http://www.mendeley.com/documents/?uuid=38b28b85-d07a-353f-b203-06da2a707029" ] }, { "id" : "ITEM-3",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3",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4",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4",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27,33,40,50)", "plainTextFormattedCitation" : "(27,33,40,50)", "previouslyFormattedCitation" : "(27,33,40,50)"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7,33,40,50)</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4977_14978del</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Phe4993Profs*7)</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1",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2",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2",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3", "itemData" : { "ISSN" : "1090-0535", "PMID" : "25558175", "abstract" : "PURPOSE: To analyze the spectrum of sequence variants in the MYO7A and USH2A genes in a group of Italian patients affected by Usher syndrome (USH).\\n\\nMETHODS: Thirty-six Italian patients with a diagnosis of USH were recruited. They received a standard ophthalmologic examination, visual field testing, optical coherence tomography (OCT) scan, and electrophysiological tests. Fluorescein angiography and fundus autofluorescence imaging were performed in selected cases. All the patients underwent an audiologic examination for the 0.25-8,000 Hz frequencies. Vestibular function was evaluated with specific tests. DNA samples were analyzed for sequence variants of the MYO7A gene (for USH1) and the USH2A gene (for USH2) with direct sequencing techniques. A few patients were analyzed for both genes.\\n\\nRESULTS: In the MYO7A gene, ten missense variants were found; three patients were compound heterozygous, and two were homozygous. Thirty-four USH2A gene variants were detected, including eight missense variants, nine nonsense variants, six splicing variants, and 11 duplications/deletions; 19 patients were compound heterozygous, and three were homozygous. Four MYO7A and 17 USH2A variants have already been described in the literature. Among the novel mutations there are four USH2A large deletions, detected with multiplex ligation dependent probe amplification (MLPA) technology. Two potentially pathogenic variants were found in 27 patients (75%). Affected patients showed variable clinical pictures without a clear genotype-phenotype correlation.\\n\\nCONCLUSIONS: Ten variants in the MYO7A gene and 34 variants in the USH2A gene were detected in Italian patients with USH at a high detection rate. A selective analysis of these genes may be valuable for molecular analysis, combining diagnostic efficiency with little time wastage and less resource consumption.", "author" : [ { "dropping-particle" : "", "family" : "Sodi", "given" : "Andrea", "non-dropping-particle" : "", "parse-names" : false, "suffix" : "" }, { "dropping-particle" : "", "family" : "Mariottini", "given" : "Alessandro", "non-dropping-particle" : "", "parse-names" : false, "suffix" : "" }, { "dropping-particle" : "", "family" : "Passerini", "given" : "Ilaria", "non-dropping-particle" : "", "parse-names" : false, "suffix" : "" }, { "dropping-particle" : "", "family" : "Murro", "given" : "Vittoria", "non-dropping-particle" : "", "parse-names" : false, "suffix" : "" }, { "dropping-particle" : "", "family" : "Tachyla", "given" : "Iryna", "non-dropping-particle" : "", "parse-names" : false, "suffix" : "" }, { "dropping-particle" : "", "family" : "Bianchi", "given" : "Benedetta", "non-dropping-particle" : "", "parse-names" : false, "suffix" : "" }, { "dropping-particle" : "", "family" : "Menchini", "given" : "Ugo", "non-dropping-particle" : "", "parse-names" : false, "suffix" : "" }, { "dropping-particle" : "", "family" : "Torricelli", "given" : "Francesca", "non-dropping-particle" : "", "parse-names" : false, "suffix" : "" } ], "container-title" : "Molecular vision", "id" : "ITEM-3", "issued" : { "date-parts" : [ [ "2014" ] ] }, "page" : "1717-31", "publisher" : "Emory University", "title" : "MYO7A and USH2A gene sequence variants in Italian patients with Usher syndrome.", "type" : "article-journal", "volume" : "20" }, "uris" : [ "http://www.mendeley.com/documents/?uuid=ce5fadc8-c63c-3516-9712-d53d9377ce7f" ] }, { "id" : "ITEM-4",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4",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18,27,33,49)", "plainTextFormattedCitation" : "(18,27,33,49)", "previouslyFormattedCitation" : "(18,27,33,49)"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18,27,33,49)</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4803C&gt;T</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Arg4935*)</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1",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2", "itemData" : { "DOI" : "10.1038/ejhg.2008.143", "ISSN" : "1018-4813", "PMID" : "18665195", "abstract" : "Congenital hearing loss affects approximately one child in 1000. About 10% of the deaf population have Usher syndrome (USH). In USH, hearing loss is complicated by retinal degeneration with onset in the first (USH1) or second (USH2) decade. In most populations, diagnostic testing is hampered by a multitude of mutations in nine genes. We have recently shown that in French Canadians from Quebec, USH1 largely results from a single USH1C founder mutation, c.216G&gt;A ('Acadian allele'). The genetic basis of USH2 in Canadians of French descent, however, has remained elusive. Here, we have investigated nine USH2 families from Quebec and New Brunswick (the former Acadia) by haplotype analyses of the USH2A locus and sequencing of the three known USH2 genes. Seven USH2A mutations were identified in eight patients. One of them, c.4338_4339delCT, accounts for 10 out of 18 disease alleles (55.6%). This mutation has previously been reported in an Acadian USH2 family, and it was found in homozygous state in the three Acadians of our sample. As in the case of c.216G&gt;A (USH1C), a common haplotype is associated with c.4338_4339delCT. With a limited number of molecular tests, it will now be possible in these populations to estimate whether children with congenital hearing impairment of different degrees will develop retinal disease - with important clinical and therapeutic implications. USH2 is the second example that reveals a significant genetic overlap between Quebecois and Acadians: in contrast to current understanding, other genetic disorders present in both populations are likely based on common founder mutations as well.", "author" : [ { "dropping-particle" : "", "family" : "Ebermann", "given" : "Inga", "non-dropping-particle" : "", "parse-names" : false, "suffix" : "" }, { "dropping-particle" : "", "family" : "Koenekoop", "given" : "Robert K", "non-dropping-particle" : "", "parse-names" : false, "suffix" : "" }, { "dropping-particle" : "", "family" : "Lopez", "given" : "Irma", "non-dropping-particle" : "", "parse-names" : false, "suffix" : "" }, { "dropping-particle" : "", "family" : "Bou-Khzam", "given" : "Lara", "non-dropping-particle" : "", "parse-names" : false, "suffix" : "" }, { "dropping-particle" : "", "family" : "Pigeon", "given" : "Ren\u00e9e", "non-dropping-particle" : "", "parse-names" : false, "suffix" : "" }, { "dropping-particle" : "", "family" : "Bolz", "given" : "Hanno J", "non-dropping-particle" : "", "parse-names" : false, "suffix" : "" } ], "container-title" : "European Journal of Human Genetics", "id" : "ITEM-2", "issue" : "1", "issued" : { "date-parts" : [ [ "2009", "1", "30" ] ] }, "page" : "80-84", "title" : "An USH2A founder mutation is the major cause of Usher syndrome type 2 in Canadians of French origin and confirms common roots of Quebecois and Acadians", "type" : "article-journal", "volume" : "17" }, "uris" : [ "http://www.mendeley.com/documents/?uuid=c9056a8c-4f0b-323e-b77b-8035c1ff137f" ] }, { "id" : "ITEM-3", "itemData" : { "DOI" : "10.1002/humu.20513", "ISSN" : "10597794", "author" : [ { "dropping-particle" : "", "family" : "Baux", "given" : "David", "non-dropping-particle" : "", "parse-names" : false, "suffix" : "" }, { "dropping-particle" : "", "family" : "Larrieu", "given" : "Lise",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Salah", "given" : "Safouane", "non-dropping-particle" : "Ben", "parse-names" : false, "suffix" : "" }, { "dropping-particle" : "", "family" : "Vielle", "given" : "Anne", "non-dropping-particle" : "", "parse-names" : false, "suffix" : "" }, { "dropping-particle" : "", "family" : "Gilbert-Dussardier", "given" : "Brigitte", "non-dropping-particle" : "", "parse-names" : false, "suffix" : "" }, { "dropping-particle" : "", "family" : "Holder", "given" : "Muriel", "non-dropping-particle" : "", "parse-names" : false, "suffix" : "" }, { "dropping-particle" : "", "family" : "Calvas", "given" : "Patrick", "non-dropping-particle" : "", "parse-names" : false, "suffix" : "" }, { "dropping-particle" : "", "family" : "Philip", "given" : "Nicole", "non-dropping-particle" : "", "parse-names" : false, "suffix" : "" }, { "dropping-particle" : "", "family" : "Edery", "given" : "Patrick", "non-dropping-particle" : "", "parse-names" : false, "suffix" : "" }, { "dropping-particle" : "", "family" : "Bonneau", "given" : "Dominique", "non-dropping-particle" : "", "parse-names" : false, "suffix" : "" }, { "dropping-particle" : "", "family" : "Claustres", "given" : "Mireille", "non-dropping-particle" : "", "parse-names" : false, "suffix" : "" }, { "dropping-particle" : "", "family" : "Malcolm", "given" : "Sue", "non-dropping-particle" : "", "parse-names" : false, "suffix" : "" }, { "dropping-particle" : "", "family" : "Roux", "given" : "Anne-Fran\u00e7oise", "non-dropping-particle" : "", "parse-names" : false, "suffix" : "" } ], "container-title" : "Human Mutation", "id" : "ITEM-3", "issue" : "8", "issued" : { "date-parts" : [ [ "2007", "8" ] ] }, "page" : "781-789", "title" : "Molecular and in silico analyses of the full-length isoform of usherin identify new pathogenic alleles in Usher type II patients", "type" : "article-journal", "volume" : "28" }, "uris" : [ "http://www.mendeley.com/documents/?uuid=ac326cae-7545-3736-b74a-b68b25a18db0" ] }, { "id" : "ITEM-4", "itemData" : { "DOI" : "10.1086/302926", "ISBN" : "0002-9297 (Print)\\n0002-9297 (Linking)", "ISSN" : "0002-9297", "PMID" : "10775529", "abstract" : "Microdeletions Glu767(1-bp del), Thr967(1-bp del), and Leu1446(2-bp del) in the human USH2A gene have been reported to cause Usher syndrome type II, a disorder characterized by retinitis pigmentosa (RP) and mild-to-severe hearing loss. Each of these three frameshift mutations is predicted to lead to an unstable mRNA transcript that, if translated, would result in a truncated protein lacking the carboxy terminus. Here, we report Cys759Phe, a novel missense mutation in this gene that changes an amino-acid residue within the fifth laminin-epidermal growth factor-like domain of the USH2A gene and that is associated with recessive RP without hearing loss. This single mutation was found in 4.5% of 224 patients with recessive RP, suggesting that USH2A could cause more cases of nonsyndromic recessive RP than does any other gene identified to date.", "author" : [ { "dropping-particle" : "", "family" : "Rivolta", "given" : "C", "non-dropping-particle" : "", "parse-names" : false, "suffix" : "" }, { "dropping-particle" : "", "family" : "Sweklo", "given" : "E A", "non-dropping-particle" : "", "parse-names" : false, "suffix" : "" }, { "dropping-particle" : "", "family" : "Berson", "given" : "E L", "non-dropping-particle" : "", "parse-names" : false, "suffix" : "" }, { "dropping-particle" : "", "family" : "Dryja", "given" : "T P", "non-dropping-particle" : "", "parse-names" : false, "suffix" : "" } ], "container-title" : "American journal of human genetics", "id" : "ITEM-4", "issue" : "6", "issued" : { "date-parts" : [ [ "2000" ] ] }, "page" : "1975-8", "title" : "Missense mutation in the USH2A gene: association with recessive retinitis pigmentosa without hearing loss.", "type" : "article-journal", "volume" : "66" }, "uris" : [ "http://www.mendeley.com/documents/?uuid=ddd9d0ac-7760-4d70-b6be-11bd25acd75e" ] }, { "id" : "ITEM-5", "itemData" : { "DOI" : "10.1002/humu.21193", "ISSN" : "1098-1004", "PMID" : "20052763", "abstract" : "Molecular diagnosis in Usher syndrome type 1 and 2 patients led to the identification of 21 sequence variations located in noncanonical positions of splice sites in MYO7A, CDH23, USH1C, and USH2A genes. To establish experimentally the splicing pattern of these substitutions, whose impact on splicing is not always predictable by available softwares, ex vivo splicing assays were performed. The branch-point mapping strategy was also used to investigate further a putative branch-point mutation in USH2A intron 43. Aberrant splicing was demonstrated for 16 of the 21 (76.2%) tested sequence variations. The mutations resulted more frequently in activation of a nearby cryptic splice site or use of a de novo splice site than exon skipping (37.5%). This study allowed the reclassification as splicing mutations of one silent (c.7872G&gt;A (p.Glu2624Glu) in CDH23) and four missense mutations (c.2993G&gt;A (p.Arg998Lys) in USH2A, c.592G&gt;A (p.Ala198Thr), c.3503G&gt;C [p.Arg1168Pro], c.5944G&gt;A (p.Gly1982Arg) in MYO7A), whereas it provided clues about a role in structure/function in four other cases: c.802G&gt;A (p.Gly268Arg), c.653T&gt;A (p.Val218Glu) (USH2A), and c.397C&gt;T (p.His133Tyr), c.3502C&gt;T (p.Arg1168Trp) (MYO7A). Our data provide insights into the contribution of splicing mutations in Usher genes and illustrate the need to define accurately their splicing outcome for diagnostic purposes.", "author" : [ { "dropping-particle" : "", "family" : "Gu\u00e9dard-M\u00e9reuze", "given" : "Sandie", "non-dropping-particle" : "Le", "parse-names" : false, "suffix" : "" }, { "dropping-particle" : "", "family" : "Vach\u00e9", "given" : "Christel", "non-dropping-particle" : "", "parse-names" : false, "suffix" : "" }, { "dropping-particle" : "", "family" : "Baux", "given" : "David", "non-dropping-particle" : "", "parse-names" : false, "suffix" : "" }, { "dropping-particle" : "", "family" : "Faug\u00e8re", "given" : "Val\u00e9rie", "non-dropping-particle" : "", "parse-names" : false, "suffix" : "" }, { "dropping-particle" : "", "family" : "Larrieu", "given" : "Lise", "non-dropping-particle" : "", "parse-names" : false, "suffix" : "" }, { "dropping-particle" : "", "family" : "Abadie", "given" : "Caroline", "non-dropping-particle" : "", "parse-names" : false, "suffix" : "" }, { "dropping-particle" : "", "family" : "Janecke", "given" : "Andreas", "non-dropping-particle" : "", "parse-names" : false, "suffix" : "" }, { "dropping-particle" : "", "family" : "Claustres", "given" : "Mireille", "non-dropping-particle" : "", "parse-names" : false, "suffix" : "" }, { "dropping-particle" : "", "family" : "Roux", "given" : "Anne-Fran\u00e7oise", "non-dropping-particle" : "", "parse-names" : false, "suffix" : "" }, { "dropping-particle" : "", "family" : "Tuffery-Giraud", "given" : "Sylvie", "non-dropping-particle" : "", "parse-names" : false, "suffix" : "" } ], "container-title" : "Human mutation", "id" : "ITEM-5", "issue" : "3", "issued" : { "date-parts" : [ [ "2010", "3" ] ] }, "page" : "347-55", "title" : "Ex vivo splicing assays of mutations at noncanonical positions of splice sites in USHER genes.", "type" : "article-journal", "volume" : "31" }, "uris" : [ "http://www.mendeley.com/documents/?uuid=24f626c2-7399-39dc-b633-7e270e4ace7b" ] }, { "id" : "ITEM-6", "itemData" : { "DOI" : "10.1136/jmg.2009.075143", "ISBN" : "1468-6244 (Electronic)\\r0022-2593 (Linking)", "ISSN" : "1468-6244", "PMID" : "20507924", "abstract" : "BACKGROUND: Usher syndrome type II (USH2) is an autosomal recessive disorder characterised by retinitis pigmentosa (RP) and mild to moderate sensorineural hearing loss. Mutations in the USH2A gene are the most common cause of USH2 and are also a cause of some forms of RP without hearing loss (ie, non-syndromic RP). The USH2A gene was initially identified as a transcript comprised of 21 exons but subsequently a longer isoform containing 72 exons was identified.\\n\\nMETHODS: The 51 exons unique to the long isoform of USH2A were screened for mutations among a core set of 108 patients diagnosed with USH2 and 80 patients with non-syndromic RP who were all included in a previously reported screen of the short isoform of USH2A. For several exons, additional patients were screened.\\n\\nRESULTS: In total, 35 deleterious mutations were identified including 17 nonsense mutations, 9 frameshift mutations, 5 splice-site mutations, and 4 small in-frame deletions or insertions. Twenty-seven mutations were novel. In addition, 65 rare missense changes were identified. A method of classifying the deleterious effect of the missense changes was developed using the summed results of four different mutation assessment algorithms, SIFT, pMUT, PolyPhen, and AGVGD. This system classified 8 of the 65 changes as 'likely deleterious' and 9 as 'possibly deleterious'.\\n\\nCONCLUSION: At least one mutation was identified in 57-63% of USH2 cases and 19-23% of cases of non-syndromic recessive RP (calculated without and including probable/possible deleterious changes) thus supporting that USH2A is the most common known cause of RP in the USA.", "author" : [ { "dropping-particle" : "", "family" : "McGee", "given" : "Terri L", "non-dropping-particle" : "", "parse-names" : false, "suffix" : "" }, { "dropping-particle" : "", "family" : "Seyedahmadi", "given" : "Babak Jian", "non-dropping-particle" : "", "parse-names" : false, "suffix" : "" }, { "dropping-particle" : "", "family" : "Sweeney", "given" : "Meredith O", "non-dropping-particle" : "", "parse-names" : false, "suffix" : "" }, { "dropping-particle" : "", "family" : "Dryja", "given" : "Thaddeus P", "non-dropping-particle" : "", "parse-names" : false, "suffix" : "" }, { "dropping-particle" : "", "family" : "Berson", "given" : "Eliot L", "non-dropping-particle" : "", "parse-names" : false, "suffix" : "" } ], "container-title" : "Journal of medical genetics", "id" : "ITEM-6", "issue" : "7", "issued" : { "date-parts" : [ [ "2010", "7" ] ] }, "page" : "499-506", "publisher" : "BMJ Publishing Group Ltd", "title" : "Novel mutations in the long isoform of the USH2A gene in patients with Usher syndrome type II or non-syndromic retinitis pigmentosa.", "type" : "article-journal", "volume" : "47" }, "uris" : [ "http://www.mendeley.com/documents/?uuid=5a3a5d04-d51c-3dcb-98e0-0a8b5964a49f" ] }, { "id" : "ITEM-7", "itemData" : { "DOI" : "10.1002/mgg3.25", "ISSN" : "23249269", "PMID" : "24498627", "abstract" : "We show that massively parallel targeted sequencing of 19 genes provides a new and reliable strategy for molecular diagnosis of Usher syndrome (USH) and nonsyndromic deafness, particularly appropriate for these disorders characterized by a high clinical and genetic heterogeneity and a complex structure of several of the genes involved. A series of 71 patients including Usher patients previously screened by Sanger sequencing plus newly referred patients was studied. Ninety-eight percent of the variants previously identified by Sanger sequencing were found by next-generation sequencing (NGS). NGS proved to be efficient as it offers analysis of all relevant genes which is laborious to reach with Sanger sequencing. Among the 13 newly referred Usher patients, both mutations in the same gene were identified in 77% of cases (10 patients) and one candidate pathogenic variant in two additional patients. This work can be considered as pilot for implementing NGS for genetically heterogeneous diseases in clinical service.", "author" : [ { "dropping-particle" : "", "family" : "Besnard", "given" : "Thomas", "non-dropping-particle" : "", "parse-names" : false, "suffix" : "" }, { "dropping-particle" : "", "family" : "Garc\u00eda-Garc\u00eda", "given" : "Gema", "non-dropping-particle" : "", "parse-names" : false, "suffix" : "" }, { "dropping-particle" : "", "family" : "Baux", "given" : "David", "non-dropping-particle" : "", "parse-names" : false, "suffix" : "" }, { "dropping-particle" : "", "family" : "Vach\u00e9", "given" : "Christel", "non-dropping-particle" : "", "parse-names" : false, "suffix" : "" }, { "dropping-particle" : "", "family" : "Faug\u00e8re", "given" : "Val\u00e9rie", "non-dropping-particle" : "", "parse-names" : false, "suffix" : "" }, { "dropping-particle" : "", "family" : "Larrieu", "given" : "Lise", "non-dropping-particle" : "", "parse-names" : false, "suffix" : "" }, { "dropping-particle" : "", "family" : "L\u00e9onard", "given" : "Susana", "non-dropping-particle" : "", "parse-names" : false, "suffix" : "" }, { "dropping-particle" : "", "family" : "Millan", "given" : "Jose M.",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Fran\u00e7oise", "non-dropping-particle" : "", "parse-names" : false, "suffix" : "" } ], "container-title" : "Molecular Genetics &amp; Genomic Medicine", "id" : "ITEM-7", "issue" : "1", "issued" : { "date-parts" : [ [ "2014", "1" ] ] }, "page" : "30-43", "title" : "Experience of targeted Usher exome sequencing as a clinical test", "type" : "article-journal", "volume" : "2" }, "uris" : [ "http://www.mendeley.com/documents/?uuid=203e3a5b-e941-3635-ae65-55c1564c5b4b" ] }, { "id" : "ITEM-8",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8",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9",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9",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6,8,18,20,27,33,50,53,65)", "plainTextFormattedCitation" : "(6,8,18,20,27,33,50,53,65)", "previouslyFormattedCitation" : "(6,8,18,20,27,33,50,53,65)"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6,8,18,20,27,33,50,53,65)</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4426C&gt;T</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Thr4809Ile)</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38/ejhg.2008.143", "ISSN" : "1018-4813", "PMID" : "18665195", "abstract" : "Congenital hearing loss affects approximately one child in 1000. About 10% of the deaf population have Usher syndrome (USH). In USH, hearing loss is complicated by retinal degeneration with onset in the first (USH1) or second (USH2) decade. In most populations, diagnostic testing is hampered by a multitude of mutations in nine genes. We have recently shown that in French Canadians from Quebec, USH1 largely results from a single USH1C founder mutation, c.216G&gt;A ('Acadian allele'). The genetic basis of USH2 in Canadians of French descent, however, has remained elusive. Here, we have investigated nine USH2 families from Quebec and New Brunswick (the former Acadia) by haplotype analyses of the USH2A locus and sequencing of the three known USH2 genes. Seven USH2A mutations were identified in eight patients. One of them, c.4338_4339delCT, accounts for 10 out of 18 disease alleles (55.6%). This mutation has previously been reported in an Acadian USH2 family, and it was found in homozygous state in the three Acadians of our sample. As in the case of c.216G&gt;A (USH1C), a common haplotype is associated with c.4338_4339delCT. With a limited number of molecular tests, it will now be possible in these populations to estimate whether children with congenital hearing impairment of different degrees will develop retinal disease - with important clinical and therapeutic implications. USH2 is the second example that reveals a significant genetic overlap between Quebecois and Acadians: in contrast to current understanding, other genetic disorders present in both populations are likely based on common founder mutations as well.", "author" : [ { "dropping-particle" : "", "family" : "Ebermann", "given" : "Inga", "non-dropping-particle" : "", "parse-names" : false, "suffix" : "" }, { "dropping-particle" : "", "family" : "Koenekoop", "given" : "Robert K", "non-dropping-particle" : "", "parse-names" : false, "suffix" : "" }, { "dropping-particle" : "", "family" : "Lopez", "given" : "Irma", "non-dropping-particle" : "", "parse-names" : false, "suffix" : "" }, { "dropping-particle" : "", "family" : "Bou-Khzam", "given" : "Lara", "non-dropping-particle" : "", "parse-names" : false, "suffix" : "" }, { "dropping-particle" : "", "family" : "Pigeon", "given" : "Ren\u00e9e", "non-dropping-particle" : "", "parse-names" : false, "suffix" : "" }, { "dropping-particle" : "", "family" : "Bolz", "given" : "Hanno J", "non-dropping-particle" : "", "parse-names" : false, "suffix" : "" } ], "container-title" : "European Journal of Human Genetics", "id" : "ITEM-1", "issue" : "1", "issued" : { "date-parts" : [ [ "2009", "1", "30" ] ] }, "page" : "80-84", "title" : "An USH2A founder mutation is the major cause of Usher syndrome type 2 in Canadians of French origin and confirms common roots of Quebecois and Acadians", "type" : "article-journal", "volume" : "17" }, "uris" : [ "http://www.mendeley.com/documents/?uuid=c9056a8c-4f0b-323e-b77b-8035c1ff137f" ] }, { "id" : "ITEM-2",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2",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3", "itemData" : { "DOI" : "10.1186/1750-1172-6-21", "ISSN" : "1750-1172", "PMID" : "21569298", "abstract" : "BACKGROUND Usher syndrome (USH) combines sensorineural deafness with blindness. It is inherited in an autosomal recessive mode. Early diagnosis is critical for adapted educational and patient management choices, and for genetic counseling. To date, nine causative genes have been identified for the three clinical subtypes (USH1, USH2 and USH3). Current diagnostic strategies make use of a genotyping microarray that is based on the previously reported mutations. The purpose of this study was to design a more accurate molecular diagnosis tool. METHODS We sequenced the 366 coding exons and flanking regions of the nine known USH genes, in 54 USH patients (27 USH1, 21 USH2 and 6 USH3). RESULTS Biallelic mutations were detected in 39 patients (72%) and monoallelic mutations in an additional 10 patients (18.5%). In addition to biallelic mutations in one of the USH genes, presumably pathogenic mutations in another USH gene were detected in seven patients (13%), and another patient carried monoallelic mutations in three different USH genes. Notably, none of the USH3 patients carried detectable mutations in the only known USH3 gene, whereas they all carried mutations in USH2 genes. Most importantly, the currently used microarray would have detected only 30 of the 81 different mutations that we found, of which 39 (48%) were novel. CONCLUSIONS Based on these results, complete exon sequencing of the currently known USH genes stands as a definite improvement for molecular diagnosis of this disease, which is of utmost importance in the perspective of gene therapy.", "author" : [ { "dropping-particle" : "", "family" : "Bonnet", "given" : "Crystel", "non-dropping-particle" : "", "parse-names" : false, "suffix" : "" }, { "dropping-particle" : "", "family" : "Grati", "given" : "M'hamed", "non-dropping-particle" : "", "parse-names" : false, "suffix" : "" }, { "dropping-particle" : "", "family" : "Marlin", "given" : "Sandrine", "non-dropping-particle" : "", "parse-names" : false, "suffix" : "" }, { "dropping-particle" : "", "family" : "Levilliers", "given" : "Jacqueline", "non-dropping-particle" : "", "parse-names" : false, "suffix" : "" }, { "dropping-particle" : "", "family" : "Hardelin", "given" : "Jean-Pierre", "non-dropping-particle" : "", "parse-names" : false, "suffix" : "" }, { "dropping-particle" : "", "family" : "Parodi", "given" : "Marine", "non-dropping-particle" : "", "parse-names" : false, "suffix" : "" }, { "dropping-particle" : "", "family" : "Niasme-Grare", "given" : "Magali", "non-dropping-particle" : "", "parse-names" : false, "suffix" : "" }, { "dropping-particle" : "", "family" : "Zelenika", "given" : "Diana", "non-dropping-particle" : "", "parse-names" : false, "suffix" : "" }, { "dropping-particle" : "", "family" : "D\u00e9l\u00e9pine", "given" : "Marc", "non-dropping-particle" : "", "parse-names" : false, "suffix" : "" }, { "dropping-particle" : "", "family" : "Feldmann", "given" : "Delphine", "non-dropping-particle" : "", "parse-names" : false, "suffix" : "" }, { "dropping-particle" : "", "family" : "Jonard", "given" : "Laurence", "non-dropping-particle" : "", "parse-names" : false, "suffix" : "" }, { "dropping-particle" : "", "family" : "El-Amraoui", "given" : "Aziz", "non-dropping-particle" : "", "parse-names" : false, "suffix" : "" }, { "dropping-particle" : "", "family" : "Weil", "given" : "Dominique", "non-dropping-particle" : "", "parse-names" : false, "suffix" : "" }, { "dropping-particle" : "", "family" : "Delobel", "given" : "Bruno", "non-dropping-particle" : "", "parse-names" : false, "suffix" : "" }, { "dropping-particle" : "", "family" : "Vincent", "given" : "Christophe", "non-dropping-particle" : "", "parse-names" : false, "suffix" : "" }, { "dropping-particle" : "", "family" : "Dollfus", "given" : "H\u00e9l\u00e8ne", "non-dropping-particle" : "", "parse-names" : false, "suffix" : "" }, { "dropping-particle" : "", "family" : "Eliot", "given" : "Marie-Madeleine", "non-dropping-particle" : "", "parse-names" : false, "suffix" : "" }, { "dropping-particle" : "", "family" : "David", "given" : "Albert", "non-dropping-particle" : "", "parse-names" : false, "suffix" : "" }, { "dropping-particle" : "", "family" : "Calais", "given" : "Catherine", "non-dropping-particle" : "", "parse-names" : false, "suffix" : "" }, { "dropping-particle" : "", "family" : "Vigneron", "given" : "Jacqueline", "non-dropping-particle" : "", "parse-names" : false, "suffix" : "" }, { "dropping-particle" : "", "family" : "Montaut-Verient", "given" : "Bettina", "non-dropping-particle" : "", "parse-names" : false, "suffix" : "" }, { "dropping-particle" : "", "family" : "Bonneau", "given" : "Dominique", "non-dropping-particle" : "", "parse-names" : false, "suffix" : "" }, { "dropping-particle" : "", "family" : "Dubin", "given" : "Jacques", "non-dropping-particle" : "", "parse-names" : false, "suffix" : "" }, { "dropping-particle" : "", "family" : "Thauvin", "given" : "Christel", "non-dropping-particle" : "", "parse-names" : false, "suffix" : "" }, { "dropping-particle" : "", "family" : "Duvillard", "given" : "Alain", "non-dropping-particle" : "", "parse-names" : false, "suffix" : "" }, { "dropping-particle" : "", "family" : "Francannet", "given" : "Christine", "non-dropping-particle" : "", "parse-names" : false, "suffix" : "" }, { "dropping-particle" : "", "family" : "Mom", "given" : "Thierry", "non-dropping-particle" : "", "parse-names" : false, "suffix" : "" }, { "dropping-particle" : "", "family" : "Lacombe", "given" : "Didier", "non-dropping-particle" : "", "parse-names" : false, "suffix" : "" }, { "dropping-particle" : "", "family" : "Duriez", "given" : "Fran\u00e7oise", "non-dropping-particle" : "", "parse-names" : false, "suffix" : "" }, { "dropping-particle" : "", "family" : "Drouin-Garraud", "given" : "Val\u00e9rie", "non-dropping-particle" : "", "parse-names" : false, "suffix" : "" }, { "dropping-particle" : "", "family" : "Thuillier-Obstoy", "given" : "Marie-Fran\u00e7oise", "non-dropping-particle" : "", "parse-names" : false, "suffix" : "" }, { "dropping-particle" : "", "family" : "Sigaudy", "given" : "Sabine", "non-dropping-particle" : "", "parse-names" : false, "suffix" : "" }, { "dropping-particle" : "", "family" : "Frances", "given" : "Anne-Marie", "non-dropping-particle" : "", "parse-names" : false, "suffix" : "" }, { "dropping-particle" : "", "family" : "Collignon", "given" : "Patrick", "non-dropping-particle" : "", "parse-names" : false, "suffix" : "" }, { "dropping-particle" : "", "family" : "Challe", "given" : "Georges", "non-dropping-particle" : "", "parse-names" : false, "suffix" : "" }, { "dropping-particle" : "", "family" : "Couderc", "given" : "R\u00e9my", "non-dropping-particle" : "", "parse-names" : false, "suffix" : "" }, { "dropping-particle" : "", "family" : "Lathrop", "given" : "Mark", "non-dropping-particle" : "", "parse-names" : false, "suffix" : "" }, { "dropping-particle" : "", "family" : "Sahel", "given" : "Jos\u00e9-Alain", "non-dropping-particle" : "", "parse-names" : false, "suffix" : "" }, { "dropping-particle" : "", "family" : "Weissenbach", "given" : "Jean", "non-dropping-particle" : "", "parse-names" : false, "suffix" : "" }, { "dropping-particle" : "", "family" : "Petit", "given" : "Christine", "non-dropping-particle" : "", "parse-names" : false, "suffix" : "" }, { "dropping-particle" : "", "family" : "Denoyelle", "given" : "Fran\u00e7oise", "non-dropping-particle" : "", "parse-names" : false, "suffix" : "" } ], "container-title" : "Orphanet Journal of Rare Diseases", "id" : "ITEM-3", "issue" : "1", "issued" : { "date-parts" : [ [ "2011", "5", "11" ] ] }, "page" : "21", "title" : "Complete exon sequencing of all known Usher syndrome genes greatly improves molecular diagnosis", "type" : "article-journal", "volume" : "6" }, "uris" : [ "http://www.mendeley.com/documents/?uuid=38b28b85-d07a-353f-b203-06da2a707029" ] }, { "id" : "ITEM-4",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4",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5",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5",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id" : "ITEM-6", "itemData" : { "DOI" : "10.1038/ejhg.2014.283", "ISBN" : "1476-5438 (Electronic)\\r1018-4813 (Linking)", "ISSN" : "1476-5438", "PMID" : "25649381", "abstract" : "Defects in USH2A cause both isolated retinal disease and Usher syndrome (ie, retinal disease and deafness). To gain insights into isolated/nonsyndromic USH2A retinopathy, we screened USH2A in 186 probands with recessive retinal disease and no hearing complaint in childhood (discovery cohort) and in 84 probands with recessive retinal disease (replication cohort). Detailed phenotyping, including retinal imaging and audiological assessment, was performed in individuals with two likely disease-causing USH2A variants. Further genetic testing, including screening for a deep-intronic disease-causing variant and large deletions/duplications, was performed in those with one likely disease-causing change. Overall, 23 of 186 probands (discovery cohort) were found to harbour two likely disease-causing variants in USH2A. Some of these variants were predominantly associated with nonsyndromic retinal degeneration ('retinal disease-specific'); these included the common c.2276 G&gt;T, p.(Cys759Phe) mutation and five additional variants: c.2802 T&gt;G, p.(Cys934Trp); c.10073 G&gt;A, p.(Cys3358Tyr); c.11156 G&gt;A, p.(Arg3719His); c.12295-3 T&gt;A; and c.12575 G&gt;A, p.(Arg4192His). An allelic hierarchy was observed in the discovery cohort and confirmed in the replication cohort. In nonsyndromic USH2A disease, retinopathy was consistent with retinitis pigmentosa and the audiological phenotype was variable. USH2A retinopathy is a common cause of nonsyndromic recessive retinal degeneration and has a different mutational spectrum to that observed in Usher syndrome. The following model is proposed: the presence of at least one 'retinal disease-specific' USH2A allele in a patient with USH2A-related disease results in the preservation of normal hearing. Careful genotype-phenotype studies such as this will become increasingly important, especially now that high-throughput sequencing is widely used in the clinical setting.", "author" : [ { "dropping-particle" : "", "family" : "Lenassi", "given" : "Eva", "non-dropping-particle" : "", "parse-names" : false, "suffix" : "" }, { "dropping-particle" : "", "family" : "Vincent", "given" : "Ajoy", "non-dropping-particle" : "", "parse-names" : false, "suffix" : "" }, { "dropping-particle" : "", "family" : "Li", "given" : "Zheng", "non-dropping-particle" : "", "parse-names" : false, "suffix" : "" }, { "dropping-particle" : "", "family" : "Saihan", "given" : "Zubin", "non-dropping-particle" : "", "parse-names" : false, "suffix" : "" }, { "dropping-particle" : "", "family" : "Coffey", "given" : "Alison J", "non-dropping-particle" : "", "parse-names" : false, "suffix" : "" }, { "dropping-particle" : "", "family" : "Steele-Stallard", "given" : "Heather B", "non-dropping-particle" : "", "parse-names" : false, "suffix" : "" }, { "dropping-particle" : "", "family" : "Moore", "given" : "Anthony T", "non-dropping-particle" : "", "parse-names" : false, "suffix" : "" }, { "dropping-particle" : "", "family" : "Steel", "given" : "Karen P", "non-dropping-particle" : "", "parse-names" : false, "suffix" : "" }, { "dropping-particle" : "", "family" : "Luxon", "given" : "Linda M", "non-dropping-particle" : "", "parse-names" : false, "suffix" : "" }, { "dropping-particle" : "", "family" : "H\u00e9on", "given" : "Elise", "non-dropping-particle" : "", "parse-names" : false, "suffix" : "" }, { "dropping-particle" : "", "family" : "Bitner-Glindzicz", "given" : "Maria", "non-dropping-particle" : "", "parse-names" : false, "suffix" : "" }, { "dropping-particle" : "", "family" : "Webster", "given" : "Andrew R", "non-dropping-particle" : "", "parse-names" : false, "suffix" : "" } ], "container-title" : "European journal of human genetics : EJHG", "id" : "ITEM-6", "issue" : "10", "issued" : { "date-parts" : [ [ "2015", "10", "4" ] ] }, "page" : "1318-27", "publisher" : "Nature Publishing Group", "title" : "A detailed clinical and molecular survey of subjects with nonsyndromic USH2A retinopathy reveals an allelic hierarchy of disease-causing variants.", "type" : "article-journal", "volume" : "23" }, "uris" : [ "http://www.mendeley.com/documents/?uuid=29ef1857-dfc5-3174-86cb-272195c89e57" ] } ], "mendeley" : { "formattedCitation" : "(2,5,18,33,40,65)", "plainTextFormattedCitation" : "(2,5,18,33,40,65)", "previouslyFormattedCitation" : "(2,5,18,33,40,65)"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5,18,33,40,65)</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4131C&gt;T</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Gln4711*)</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mgg3.92", "ISSN" : "2324-9269", "PMID" : "25333064", "abstract" : "Usher syndrome is an autosomal recessive disorder characterized both by deafness and blindness. For the three clinical subtypes of Usher syndrome causal mutations in altogether 12 genes and a modifier gene have been identified. Due to the genetic heterogeneity of Usher syndrome, the molecular analysis is predestined for a comprehensive and parallelized analysis of all known genes by next-generation sequencing (NGS) approaches. We describe here the targeted enrichment and deep sequencing for exons of Usher genes and compare the costs and workload of this approach compared to Sanger sequencing. We also present a bioinformatics analysis pipeline that allows us to detect single-nucleotide variants, short insertions and deletions, as well as copy number variations of one or more exons on the same sequence data. Additionally, we present a flexible in silico gene panel for the analysis of sequence variants, in which newly identified genes can easily be included. We applied this approach to a cohort of 44 Usher patients and detected biallelic pathogenic mutations in 35 individuals and monoallelic mutations in eight individuals of our cohort. Thirty-nine of the sequence variants, including two heterozygous deletions comprising several exons of USH2A, have not been reported so far. Our NGS-based approach allowed us to assess single-nucleotide variants, small indels, and whole exon deletions in a single test. The described diagnostic approach is fast and cost-effective with a high molecular diagnostic yield.", "author" : [ { "dropping-particle" : "", "family" : "Krawitz", "given" : "Peter M", "non-dropping-particle" : "", "parse-names" : false, "suffix" : "" }, { "dropping-particle" : "", "family" : "Schiska", "given" : "Daniela", "non-dropping-particle" : "", "parse-names" : false, "suffix" : "" }, { "dropping-particle" : "", "family" : "Kr\u00fcger", "given" : "Ulrike", "non-dropping-particle" : "", "parse-names" : false, "suffix" : "" }, { "dropping-particle" : "", "family" : "Appelt", "given" : "Sandra", "non-dropping-particle" : "", "parse-names" : false, "suffix" : "" }, { "dropping-particle" : "", "family" : "Heinrich", "given" : "Verena", "non-dropping-particle" : "", "parse-names" : false, "suffix" : "" }, { "dropping-particle" : "", "family" : "Parkhomchuk", "given" : "Dmitri", "non-dropping-particle" : "", "parse-names" : false, "suffix" : "" }, { "dropping-particle" : "", "family" : "Timmermann", "given" : "Bernd", "non-dropping-particle" : "", "parse-names" : false, "suffix" : "" }, { "dropping-particle" : "", "family" : "Millan", "given" : "Jose M", "non-dropping-particle" : "", "parse-names" : false, "suffix" : "" }, { "dropping-particle" : "", "family" : "Robinson", "given" : "Peter N", "non-dropping-particle" : "", "parse-names" : false, "suffix" : "" }, { "dropping-particle" : "", "family" : "Mundlos", "given" : "Stefan", "non-dropping-particle" : "", "parse-names" : false, "suffix" : "" }, { "dropping-particle" : "", "family" : "Hecht", "given" : "Jochen", "non-dropping-particle" : "", "parse-names" : false, "suffix" : "" }, { "dropping-particle" : "", "family" : "Gross", "given" : "Manfred", "non-dropping-particle" : "", "parse-names" : false, "suffix" : "" } ], "container-title" : "Molecular genetics &amp; genomic medicine", "id" : "ITEM-1", "issue" : "5", "issued" : { "date-parts" : [ [ "2014", "9" ] ] }, "page" : "393-401", "title" : "Screening for single nucleotide variants, small indels and exon deletions with a next-generation sequencing based gene panel approach for Usher syndrome.", "type" : "article-journal", "volume" : "2" }, "uris" : [ "http://www.mendeley.com/documents/?uuid=6231f3f5-5247-3840-ba06-0791e7d75d85" ] }, { "id" : "ITEM-2",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2",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3",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3",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id" : "ITEM-4", "itemData" : { "DOI" : "10.1167/iovs.08-2009", "ISBN" : "1552-5783 (Electronic)\\n0146-0404 (Linking)", "ISSN" : "1552-5783", "PMID" : "18641288", "abstract" : "PURPOSE: To estimate the mean rates of ocular function loss in patients with autosomal recessive retinitis pigmentosa due to USH2A mutations.\\n\\nMETHODS: In 125 patients with USH2A mutations, longitudinal regression was used to estimate mean rates of change in Snellen visual acuity, Goldmann visual field area (V4e white test light), and 30-Hz (cone) full-field electroretinogram amplitude. These rates were compared with those of previously studied cohorts with dominant retinitis pigmentosa due to RHO mutations and with X-linked retinitis pigmentosa due to RPGR mutations. Rates of change in patients with the Cys759Phe mutation, the USH2A mutation associated with nonsyndromic disease, were compared with rates of change in patients with the Glu767fs mutation, the most common USH2A mutation associated with Usher syndrome type II (i.e., retinitis pigmentosa and hearing loss).\\n\\nRESULTS: Mean annual exponential rates of decline for the USH2A patients were 2.6% for visual acuity, 7.0% for visual field area, and 13.2% for electroretinogram amplitude. The rate of acuity loss fell between the corresponding rates for the RHO and RPGR patients, whereas the rates for field and ERG amplitude loss were faster than those for the RHO and RPGR patients. No significant differences were found for patients with the Cys759Phe mutation versus patients with the Glu767fs mutation.\\n\\nCONCLUSIONS: On average, USH2A patients lose visual acuity faster than RHO patients and slower than RPGR patients. USH2A patients lose visual field and cone electroretinogram amplitude faster than patients with RHO or RPGR mutations. Patients with a nonsyndromic USH2A mutation have the same retinal disease course as patients with syndromic USH2A disease.", "author" : [ { "dropping-particle" : "", "family" : "Sandberg", "given" : "Michael A", "non-dropping-particle" : "", "parse-names" : false, "suffix" : "" }, { "dropping-particle" : "", "family" : "Rosner", "given" : "Bernard", "non-dropping-particle" : "", "parse-names" : false, "suffix" : "" }, { "dropping-particle" : "", "family" : "Weigel-DiFranco", "given" : "Carol", "non-dropping-particle" : "", "parse-names" : false, "suffix" : "" }, { "dropping-particle" : "", "family" : "McGee", "given" : "Terri L", "non-dropping-particle" : "", "parse-names" : false, "suffix" : "" }, { "dropping-particle" : "", "family" : "Dryja", "given" : "Thaddeus P", "non-dropping-particle" : "", "parse-names" : false, "suffix" : "" }, { "dropping-particle" : "", "family" : "Berson", "given" : "Eliot L", "non-dropping-particle" : "", "parse-names" : false, "suffix" : "" } ], "container-title" : "Investigative ophthalmology &amp; visual science", "id" : "ITEM-4", "issue" : "12", "issued" : { "date-parts" : [ [ "2008", "12" ] ] }, "page" : "5532-9", "publisher" : "NIH Public Access", "title" : "Disease course in patients with autosomal recessive retinitis pigmentosa due to the USH2A gene.", "type" : "article-journal", "volume" : "49" }, "uris" : [ "http://www.mendeley.com/documents/?uuid=6c3551a6-45c2-3ac8-95ce-b2ec54bf8fcb" ] } ], "mendeley" : { "formattedCitation" : "(7,27,33,44)", "plainTextFormattedCitation" : "(7,27,33,44)", "previouslyFormattedCitation" : "(7,27,33,44)"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7,27,33,44)</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3316C&gt;T</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Thr4439lle)</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humu.9524", "ISBN" : "1098-1004 (Electronic)", "ISSN" : "10597794", "PMID" : "18273898", "abstract" : "Usher syndrome type II (USH2) is an autosomal recessive disorder, characterised by moderate to severe high-frequency hearing impairment, normal balance function and progressive visual impairment due to retinitis pigmentosa. Usher syndrome type IIa, the most common subtype, is defined by mutations in the USH2A gene encoding a short and a recently discovered long usherin isoform comprising 21 and 73 exons, respectively. More than 120 different disease-causing mutations have been reported, however, most of the previous reports concern mutations restricted to exons 1-21 of the USH2A gene. To explore the spectrum of USH2A disease-causing mutations among Scandinavian USH2 cases, patients from 118 unrelated families of which 27 previously had been found to carry mutations in exons 1-21 were subjected to extensive DNA sequence analysis of the full size USH2A gene. Altogether, 122 USH2A DNA sequence alterations were identified of which 57 were predicted to be disease-causing, 7 were considered to be of uncertain pathogenicity and 58 were predicted to be benign variants. Of 36 novel pathogenic USH2A mutations 31 were located in exons 22-73, specific to the long isoform. USH2A mutations were identified in 89/118 (75.4%) families. In 79/89 (88.8%) of these families two pathogenic mutations were identified whereas in 10/89 (11.2%) families the second mutation remained unidentified. In 5/118 (4.2%) families the USH phenotype could be explained by mutations in the USH3A gene. The results presented here provide a comprehensive picture of the genetic aetiology of Usher syndrome type IIA in Scandinavia as it is known to date.", "author" : [ { "dropping-particle" : "", "family" : "Dreyer", "given" : "Bo", "non-dropping-particle" : "", "parse-names" : false, "suffix" : "" }, { "dropping-particle" : "", "family" : "Brox", "given" : "Vigdis", "non-dropping-particle" : "", "parse-names" : false, "suffix" : "" }, { "dropping-particle" : "", "family" : "Tranebj\u00e6rg", "given" : "Lisbeth", "non-dropping-particle" : "", "parse-names" : false, "suffix" : "" }, { "dropping-particle" : "", "family" : "Rosenberg", "given" : "Thomas", "non-dropping-particle" : "", "parse-names" : false, "suffix" : "" }, { "dropping-particle" : "", "family" : "Sadeghi", "given" : "Andr\u00e8 M.", "non-dropping-particle" : "", "parse-names" : false, "suffix" : "" }, { "dropping-particle" : "", "family" : "M\u00f6ller", "given" : "Claes", "non-dropping-particle" : "", "parse-names" : false, "suffix" : "" }, { "dropping-particle" : "", "family" : "Nilssen", "given" : "\u00d8ivind", "non-dropping-particle" : "", "parse-names" : false, "suffix" : "" } ], "container-title" : "Human Mutation", "id" : "ITEM-1", "issue" : "3", "issued" : { "date-parts" : [ [ "2008", "3" ] ] }, "page" : "451-451", "publisher" : "Wiley Subscription Services, Inc., A Wiley Company", "title" : "Spectrum of USH2A mutations in Scandinavian patients with Usher syndrome type II", "type" : "article-journal", "volume" : "29" }, "uris" : [ "http://www.mendeley.com/documents/?uuid=6845f94d-a324-351f-8545-3bdc0e5f6faa" ] }, { "id" : "ITEM-2",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2",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id" : "ITEM-3",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3",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4",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4",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5",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5",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id" : "ITEM-6", "itemData" : { "DOI" : "10.1038/ejhg.2014.283", "ISBN" : "1476-5438 (Electronic)\\r1018-4813 (Linking)", "ISSN" : "1476-5438", "PMID" : "25649381", "abstract" : "Defects in USH2A cause both isolated retinal disease and Usher syndrome (ie, retinal disease and deafness). To gain insights into isolated/nonsyndromic USH2A retinopathy, we screened USH2A in 186 probands with recessive retinal disease and no hearing complaint in childhood (discovery cohort) and in 84 probands with recessive retinal disease (replication cohort). Detailed phenotyping, including retinal imaging and audiological assessment, was performed in individuals with two likely disease-causing USH2A variants. Further genetic testing, including screening for a deep-intronic disease-causing variant and large deletions/duplications, was performed in those with one likely disease-causing change. Overall, 23 of 186 probands (discovery cohort) were found to harbour two likely disease-causing variants in USH2A. Some of these variants were predominantly associated with nonsyndromic retinal degeneration ('retinal disease-specific'); these included the common c.2276 G&gt;T, p.(Cys759Phe) mutation and five additional variants: c.2802 T&gt;G, p.(Cys934Trp); c.10073 G&gt;A, p.(Cys3358Tyr); c.11156 G&gt;A, p.(Arg3719His); c.12295-3 T&gt;A; and c.12575 G&gt;A, p.(Arg4192His). An allelic hierarchy was observed in the discovery cohort and confirmed in the replication cohort. In nonsyndromic USH2A disease, retinopathy was consistent with retinitis pigmentosa and the audiological phenotype was variable. USH2A retinopathy is a common cause of nonsyndromic recessive retinal degeneration and has a different mutational spectrum to that observed in Usher syndrome. The following model is proposed: the presence of at least one 'retinal disease-specific' USH2A allele in a patient with USH2A-related disease results in the preservation of normal hearing. Careful genotype-phenotype studies such as this will become increasingly important, especially now that high-throughput sequencing is widely used in the clinical setting.", "author" : [ { "dropping-particle" : "", "family" : "Lenassi", "given" : "Eva", "non-dropping-particle" : "", "parse-names" : false, "suffix" : "" }, { "dropping-particle" : "", "family" : "Vincent", "given" : "Ajoy", "non-dropping-particle" : "", "parse-names" : false, "suffix" : "" }, { "dropping-particle" : "", "family" : "Li", "given" : "Zheng", "non-dropping-particle" : "", "parse-names" : false, "suffix" : "" }, { "dropping-particle" : "", "family" : "Saihan", "given" : "Zubin", "non-dropping-particle" : "", "parse-names" : false, "suffix" : "" }, { "dropping-particle" : "", "family" : "Coffey", "given" : "Alison J", "non-dropping-particle" : "", "parse-names" : false, "suffix" : "" }, { "dropping-particle" : "", "family" : "Steele-Stallard", "given" : "Heather B", "non-dropping-particle" : "", "parse-names" : false, "suffix" : "" }, { "dropping-particle" : "", "family" : "Moore", "given" : "Anthony T", "non-dropping-particle" : "", "parse-names" : false, "suffix" : "" }, { "dropping-particle" : "", "family" : "Steel", "given" : "Karen P", "non-dropping-particle" : "", "parse-names" : false, "suffix" : "" }, { "dropping-particle" : "", "family" : "Luxon", "given" : "Linda M", "non-dropping-particle" : "", "parse-names" : false, "suffix" : "" }, { "dropping-particle" : "", "family" : "H\u00e9on", "given" : "Elise", "non-dropping-particle" : "", "parse-names" : false, "suffix" : "" }, { "dropping-particle" : "", "family" : "Bitner-Glindzicz", "given" : "Maria", "non-dropping-particle" : "", "parse-names" : false, "suffix" : "" }, { "dropping-particle" : "", "family" : "Webster", "given" : "Andrew R", "non-dropping-particle" : "", "parse-names" : false, "suffix" : "" } ], "container-title" : "European journal of human genetics : EJHG", "id" : "ITEM-6", "issue" : "10", "issued" : { "date-parts" : [ [ "2015", "10", "4" ] ] }, "page" : "1318-27", "publisher" : "Nature Publishing Group", "title" : "A detailed clinical and molecular survey of subjects with nonsyndromic USH2A retinopathy reveals an allelic hierarchy of disease-causing variants.", "type" : "article-journal", "volume" : "23" }, "uris" : [ "http://www.mendeley.com/documents/?uuid=29ef1857-dfc5-3174-86cb-272195c89e57" ] }, { "id" : "ITEM-7",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7",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5,18,22,27,33,39)", "plainTextFormattedCitation" : "(2,5,18,22,27,33,39)", "previouslyFormattedCitation" : "(2,5,18,22,27,33,39)"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5,18,22,27,33,39)</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328+1G&gt;A</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186/1750-1172-6-65", "ISBN" : "1750-1172", "ISSN" : "1750-1172", "PMID" : "22004887", "abstract" : "BACKGROUND: Usher Syndrome type II (USH2) is an autosomal recessive disorder, characterized by moderate to severe hearing impairment and retinitis pigmentosa (RP). Among the three genes implicated, mutations in the USH2A gene account for 74-90% of the USH2 cases.\\n\\nMETHODS: To identify the genetic cause of the disease and determine the frequency of USH2A mutations in a cohort of 88 unrelated USH Spanish patients, we carried out a mutation screening of the 72 coding exons of this gene by direct sequencing. Moreover, we performed functional minigene studies for those changes that were predicted to affect splicing.\\n\\nRESULTS: As a result, a total of 144 DNA sequence variants were identified. Based upon previous studies, allele frequencies, segregation analysis, bioinformatics' predictions and in vitro experiments, 37 variants (23 of them novel) were classified as pathogenic mutations.\\n\\nCONCLUSIONS: This report provide a wide spectrum of USH2A mutations and clinical features, including atypical Usher syndrome phenotypes resembling Usher syndrome type I. Considering only the patients clearly diagnosed with Usher syndrome type II, and results obtained in this and previous studies, we can state that mutations in USH2A are responsible for 76.1% of USH2 disease in patients of Spanish origin.", "author" : [ { "dropping-particle" : "", "family" : "Garc\u00eda-Garc\u00eda", "given" : "Gema", "non-dropping-particle" : "", "parse-names" : false, "suffix" : "" }, { "dropping-particle" : "", "family" : "Aparisi", "given" : "Maria J", "non-dropping-particle" : "", "parse-names" : false, "suffix" : "" }, { "dropping-particle" : "", "family" : "Jaijo", "given" : "Teresa", "non-dropping-particle" : "", "parse-names" : false, "suffix" : "" }, { "dropping-particle" : "", "family" : "Rodrigo", "given" : "Regina", "non-dropping-particle" : "", "parse-names" : false, "suffix" : "" }, { "dropping-particle" : "", "family" : "Leon", "given" : "Ana M", "non-dropping-particle" : "", "parse-names" : false, "suffix" : "" }, { "dropping-particle" : "", "family" : "Avila-Fernandez", "given" : "Almudena", "non-dropping-particle" : "", "parse-names" : false, "suffix" : "" }, { "dropping-particle" : "", "family" : "Blanco-Kelly", "given" : "Fiona", "non-dropping-particle" : "", "parse-names" : false, "suffix" : "" }, { "dropping-particle" : "", "family" : "Bernal", "given" : "Sara", "non-dropping-particle" : "", "parse-names" : false, "suffix" : "" }, { "dropping-particle" : "", "family" : "Navarro", "given" : "Rafael", "non-dropping-particle" : "", "parse-names" : false, "suffix" : "" }, { "dropping-particle" : "", "family" : "Diaz-Llopis", "given" : "Manuel", "non-dropping-particle" : "", "parse-names" : false, "suffix" : "" }, { "dropping-particle" : "", "family" : "Baiget", "given" : "Montserrat", "non-dropping-particle" : "", "parse-names" : false, "suffix" : "" }, { "dropping-particle" : "", "family" : "Ayuso", "given" : "Carmen", "non-dropping-particle" : "", "parse-names" : false, "suffix" : "" }, { "dropping-particle" : "", "family" : "Millan", "given" : "Jose M", "non-dropping-particle" : "", "parse-names" : false, "suffix" : "" }, { "dropping-particle" : "", "family" : "Aller", "given" : "Elena", "non-dropping-particle" : "", "parse-names" : false, "suffix" : "" } ], "container-title" : "Orphanet journal of rare diseases", "id" : "ITEM-1", "issued" : { "date-parts" : [ [ "2011" ] ] }, "page" : "65", "title" : "Mutational screening of the USH2A gene in Spanish USH patients reveals 23 novel pathogenic mutations.", "type" : "article-journal", "volume" : "6" }, "uris" : [ "http://www.mendeley.com/documents/?uuid=7d6ee2fc-d132-3612-9f18-b0f481d45471" ] }, { "id" : "ITEM-2",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2",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19,27)", "plainTextFormattedCitation" : "(19,27)", "previouslyFormattedCitation" : "(19,27)"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19,27)</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3274C&gt;T</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Thr4425Met)</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1",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2", "itemData" : { "DOI" : "10.1002/humu.20513", "ISSN" : "10597794", "author" : [ { "dropping-particle" : "", "family" : "Baux", "given" : "David", "non-dropping-particle" : "", "parse-names" : false, "suffix" : "" }, { "dropping-particle" : "", "family" : "Larrieu", "given" : "Lise",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Salah", "given" : "Safouane", "non-dropping-particle" : "Ben", "parse-names" : false, "suffix" : "" }, { "dropping-particle" : "", "family" : "Vielle", "given" : "Anne", "non-dropping-particle" : "", "parse-names" : false, "suffix" : "" }, { "dropping-particle" : "", "family" : "Gilbert-Dussardier", "given" : "Brigitte", "non-dropping-particle" : "", "parse-names" : false, "suffix" : "" }, { "dropping-particle" : "", "family" : "Holder", "given" : "Muriel", "non-dropping-particle" : "", "parse-names" : false, "suffix" : "" }, { "dropping-particle" : "", "family" : "Calvas", "given" : "Patrick", "non-dropping-particle" : "", "parse-names" : false, "suffix" : "" }, { "dropping-particle" : "", "family" : "Philip", "given" : "Nicole", "non-dropping-particle" : "", "parse-names" : false, "suffix" : "" }, { "dropping-particle" : "", "family" : "Edery", "given" : "Patrick", "non-dropping-particle" : "", "parse-names" : false, "suffix" : "" }, { "dropping-particle" : "", "family" : "Bonneau", "given" : "Dominique", "non-dropping-particle" : "", "parse-names" : false, "suffix" : "" }, { "dropping-particle" : "", "family" : "Claustres", "given" : "Mireille", "non-dropping-particle" : "", "parse-names" : false, "suffix" : "" }, { "dropping-particle" : "", "family" : "Malcolm", "given" : "Sue", "non-dropping-particle" : "", "parse-names" : false, "suffix" : "" }, { "dropping-particle" : "", "family" : "Roux", "given" : "Anne-Fran\u00e7oise", "non-dropping-particle" : "", "parse-names" : false, "suffix" : "" } ], "container-title" : "Human Mutation", "id" : "ITEM-2", "issue" : "8", "issued" : { "date-parts" : [ [ "2007", "8" ] ] }, "page" : "781-789", "title" : "Molecular and in silico analyses of the full-length isoform of usherin identify new pathogenic alleles in Usher type II patients", "type" : "article-journal", "volume" : "28" }, "uris" : [ "http://www.mendeley.com/documents/?uuid=ac326cae-7545-3736-b74a-b68b25a18db0" ] }, { "id" : "ITEM-3", "itemData" : { "DOI" : "10.1086/383096", "ISSN" : "00029297", "author" : [ { "dropping-particle" : "", "family" : "Wijk", "given" : "Erwin", "non-dropping-particle" : "van", "parse-names" : false, "suffix" : "" }, { "dropping-particle" : "", "family" : "Pennings", "given" : "Ronald J.E.", "non-dropping-particle" : "", "parse-names" : false, "suffix" : "" }, { "dropping-particle" : "", "family" : "Brinke", "given" : "Heleen", "non-dropping-particle" : "te", "parse-names" : false, "suffix" : "" }, { "dropping-particle" : "", "family" : "Claassen", "given" : "Annemarie", "non-dropping-particle" : "", "parse-names" : false, "suffix" : "" }, { "dropping-particle" : "", "family" : "Yntema", "given" : "Helger G.", "non-dropping-particle" : "", "parse-names" : false, "suffix" : "" }, { "dropping-particle" : "", "family" : "Hoefsloot", "given" : "Lies H.", "non-dropping-particle" : "", "parse-names" : false, "suffix" : "" }, { "dropping-particle" : "", "family" : "Cremers", "given" : "Frans P.M.", "non-dropping-particle" : "", "parse-names" : false, "suffix" : "" }, { "dropping-particle" : "", "family" : "Cremers", "given" : "Cor. W.R.J.", "non-dropping-particle" : "", "parse-names" : false, "suffix" : "" }, { "dropping-particle" : "", "family" : "Kremer", "given" : "Hannie", "non-dropping-particle" : "", "parse-names" : false, "suffix" : "" } ], "container-title" : "The American Journal of Human Genetics", "id" : "ITEM-3", "issue" : "4", "issued" : { "date-parts" : [ [ "2004", "4" ] ] }, "page" : "738-744", "title" : "Identification of 51 Novel Exons of the Usher Syndrome Type 2A (USH2A) Gene That Encode Multiple Conserved Functional Domains and That Are Mutated in Patients with Usher Syndrome Type II", "type" : "article-journal", "volume" : "74" }, "uris" : [ "http://www.mendeley.com/documents/?uuid=b3e0d1ea-eec6-3772-b166-538854ea938b" ] }, { "id" : "ITEM-4", "itemData" : { "DOI" : "10.1002/humu.22045", "ISBN" : "1098-1004 (Electronic)\\r1059-7794 (Linking)", "ISSN" : "10597794", "PMID" : "22334370", "abstract" : "Molecular diagnostics for patients with retinitis pigmentosa (RP) has been hampered by extreme genetic and clinical heterogeneity, with 52 causative genes known to date. Here, we developed a comprehensive next-generation sequencing (NGS) approach for the clinical molecular diagnostics of RP. All known inherited retinal disease genes (n = 111) were captured and simultaneously analyzed using NGS in 100 RP patients without a molecular diagnosis. A systematic data analysis pipeline was developed and validated to prioritize and predict the pathogenicity of all genetic variants identified in each patient, which enabled us to reduce the number of potential pathogenic variants from approximately 1,200 to zero to nine per patient. Subsequent segregation analysis and in silico predictions of pathogenicity resulted in a molecular diagnosis in 36 RP patients, comprising 27 recessive, six dominant, and three X-linked cases. Intriguingly, De novo mutations were present in at least three out of 28 isolated cases with causative mutations. This study demonstrates the enormous potential and clinical utility of NGS in molecular diagnosis of genetically heterogeneous diseases such as RP. De novo dominant mutations appear to play a significant role in patients with isolated RP, having major implications for genetic counselling.", "author" : [ { "dropping-particle" : "", "family" : "Neveling", "given" : "Kornelia", "non-dropping-particle" : "", "parse-names" : false, "suffix" : "" }, { "dropping-particle" : "", "family" : "Collin", "given" : "Rob W J", "non-dropping-particle" : "", "parse-names" : false, "suffix" : "" }, { "dropping-particle" : "", "family" : "Gilissen", "given" : "Christian", "non-dropping-particle" : "", "parse-names" : false, "suffix" : "" }, { "dropping-particle" : "", "family" : "Huet", "given" : "Ramon A C", "non-dropping-particle" : "Van", "parse-names" : false, "suffix" : "" }, { "dropping-particle" : "", "family" : "Visser", "given" : "Linda", "non-dropping-particle" : "", "parse-names" : false, "suffix" : "" }, { "dropping-particle" : "", "family" : "Kwint", "given" : "Michael P.", "non-dropping-particle" : "", "parse-names" : false, "suffix" : "" }, { "dropping-particle" : "", "family" : "Gijsen", "given" : "Sabine J.", "non-dropping-particle" : "", "parse-names" : false, "suffix" : "" }, { "dropping-particle" : "", "family" : "Zonneveld", "given" : "Marijke N.", "non-dropping-particle" : "", "parse-names" : false, "suffix" : "" }, { "dropping-particle" : "", "family" : "Wieskamp", "given" : "Nienke", "non-dropping-particle" : "", "parse-names" : false, "suffix" : "" }, { "dropping-particle" : "", "family" : "Ligt", "given" : "Joep", "non-dropping-particle" : "De", "parse-names" : false, "suffix" : "" }, { "dropping-particle" : "", "family" : "Siemiatkowska", "given" : "Anna M.", "non-dropping-particle" : "", "parse-names" : false, "suffix" : "" }, { "dropping-particle" : "", "family" : "Hoefsloot", "given" : "Lies H.", "non-dropping-particle" : "", "parse-names" : false, "suffix" : "" }, { "dropping-particle" : "", "family" : "Buckley", "given" : "Michael F.", "non-dropping-particle" : "", "parse-names" : false, "suffix" : "" }, { "dropping-particle" : "", "family" : "Kellner", "given" : "Ulrich", "non-dropping-particle" : "", "parse-names" : false, "suffix" : "" }, { "dropping-particle" : "", "family" : "Branham", "given" : "Kari E.", "non-dropping-particle" : "", "parse-names" : false, "suffix" : "" }, { "dropping-particle" : "", "family" : "Hollander", "given" : "Anneke I.", "non-dropping-particle" : "den", "parse-names" : false, "suffix" : "" }, { "dropping-particle" : "", "family" : "Hoischen", "given" : "Alexander", "non-dropping-particle" : "", "parse-names" : false, "suffix" : "" }, { "dropping-particle" : "", "family" : "Hoyng", "given" : "Carel", "non-dropping-particle" : "", "parse-names" : false, "suffix" : "" }, { "dropping-particle" : "", "family" : "Klevering", "given" : "B. Jeroen", "non-dropping-particle" : "", "parse-names" : false, "suffix" : "" }, { "dropping-particle" : "", "family" : "Born", "given" : "L. Ingeborgh", "non-dropping-particle" : "Van den", "parse-names" : false, "suffix" : "" }, { "dropping-particle" : "", "family" : "Veltman", "given" : "Joris A.", "non-dropping-particle" : "", "parse-names" : false, "suffix" : "" }, { "dropping-particle" : "", "family" : "Cremers", "given" : "Frans P M", "non-dropping-particle" : "", "parse-names" : false, "suffix" : "" }, { "dropping-particle" : "", "family" : "Scheffer", "given" : "Hans", "non-dropping-particle" : "", "parse-names" : false, "suffix" : "" } ], "container-title" : "Human Mutation", "id" : "ITEM-4", "issue" : "6", "issued" : { "date-parts" : [ [ "2012", "6" ] ] }, "page" : "963-972", "title" : "Next-generation genetic testing for retinitis pigmentosa", "type" : "article-journal", "volume" : "33" }, "uris" : [ "http://www.mendeley.com/documents/?uuid=c8294668-2a03-35d6-b15f-b312fb10a138" ] }, { "id" : "ITEM-5",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5",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id" : "ITEM-6",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6",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23,27,33,37,50)", "plainTextFormattedCitation" : "(2,23,27,33,37,50)", "previouslyFormattedCitation" : "(2,23,27,33,37,50)"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23,27,33,37,50)</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2954C&gt;A</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Tyr4318Ter)</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136/jmg.2009.075143", "ISBN" : "1468-6244 (Electronic)\\r0022-2593 (Linking)", "ISSN" : "1468-6244", "PMID" : "20507924", "abstract" : "BACKGROUND: Usher syndrome type II (USH2) is an autosomal recessive disorder characterised by retinitis pigmentosa (RP) and mild to moderate sensorineural hearing loss. Mutations in the USH2A gene are the most common cause of USH2 and are also a cause of some forms of RP without hearing loss (ie, non-syndromic RP). The USH2A gene was initially identified as a transcript comprised of 21 exons but subsequently a longer isoform containing 72 exons was identified.\\n\\nMETHODS: The 51 exons unique to the long isoform of USH2A were screened for mutations among a core set of 108 patients diagnosed with USH2 and 80 patients with non-syndromic RP who were all included in a previously reported screen of the short isoform of USH2A. For several exons, additional patients were screened.\\n\\nRESULTS: In total, 35 deleterious mutations were identified including 17 nonsense mutations, 9 frameshift mutations, 5 splice-site mutations, and 4 small in-frame deletions or insertions. Twenty-seven mutations were novel. In addition, 65 rare missense changes were identified. A method of classifying the deleterious effect of the missense changes was developed using the summed results of four different mutation assessment algorithms, SIFT, pMUT, PolyPhen, and AGVGD. This system classified 8 of the 65 changes as 'likely deleterious' and 9 as 'possibly deleterious'.\\n\\nCONCLUSION: At least one mutation was identified in 57-63% of USH2 cases and 19-23% of cases of non-syndromic recessive RP (calculated without and including probable/possible deleterious changes) thus supporting that USH2A is the most common known cause of RP in the USA.", "author" : [ { "dropping-particle" : "", "family" : "McGee", "given" : "Terri L", "non-dropping-particle" : "", "parse-names" : false, "suffix" : "" }, { "dropping-particle" : "", "family" : "Seyedahmadi", "given" : "Babak Jian", "non-dropping-particle" : "", "parse-names" : false, "suffix" : "" }, { "dropping-particle" : "", "family" : "Sweeney", "given" : "Meredith O", "non-dropping-particle" : "", "parse-names" : false, "suffix" : "" }, { "dropping-particle" : "", "family" : "Dryja", "given" : "Thaddeus P", "non-dropping-particle" : "", "parse-names" : false, "suffix" : "" }, { "dropping-particle" : "", "family" : "Berson", "given" : "Eliot L", "non-dropping-particle" : "", "parse-names" : false, "suffix" : "" } ], "container-title" : "Journal of medical genetics", "id" : "ITEM-1", "issue" : "7", "issued" : { "date-parts" : [ [ "2010", "7" ] ] }, "page" : "499-506", "publisher" : "BMJ Publishing Group Ltd", "title" : "Novel mutations in the long isoform of the USH2A gene in patients with Usher syndrome type II or non-syndromic retinitis pigmentosa.", "type" : "article-journal", "volume" : "47" }, "uris" : [ "http://www.mendeley.com/documents/?uuid=5a3a5d04-d51c-3dcb-98e0-0a8b5964a49f" ] }, { "id" : "ITEM-2", "itemData" : { "DOI" : "10.1002/humu.9524", "ISBN" : "1098-1004 (Electronic)", "ISSN" : "10597794", "PMID" : "18273898", "abstract" : "Usher syndrome type II (USH2) is an autosomal recessive disorder, characterised by moderate to severe high-frequency hearing impairment, normal balance function and progressive visual impairment due to retinitis pigmentosa. Usher syndrome type IIa, the most common subtype, is defined by mutations in the USH2A gene encoding a short and a recently discovered long usherin isoform comprising 21 and 73 exons, respectively. More than 120 different disease-causing mutations have been reported, however, most of the previous reports concern mutations restricted to exons 1-21 of the USH2A gene. To explore the spectrum of USH2A disease-causing mutations among Scandinavian USH2 cases, patients from 118 unrelated families of which 27 previously had been found to carry mutations in exons 1-21 were subjected to extensive DNA sequence analysis of the full size USH2A gene. Altogether, 122 USH2A DNA sequence alterations were identified of which 57 were predicted to be disease-causing, 7 were considered to be of uncertain pathogenicity and 58 were predicted to be benign variants. Of 36 novel pathogenic USH2A mutations 31 were located in exons 22-73, specific to the long isoform. USH2A mutations were identified in 89/118 (75.4%) families. In 79/89 (88.8%) of these families two pathogenic mutations were identified whereas in 10/89 (11.2%) families the second mutation remained unidentified. In 5/118 (4.2%) families the USH phenotype could be explained by mutations in the USH3A gene. The results presented here provide a comprehensive picture of the genetic aetiology of Usher syndrome type IIA in Scandinavia as it is known to date.", "author" : [ { "dropping-particle" : "", "family" : "Dreyer", "given" : "Bo", "non-dropping-particle" : "", "parse-names" : false, "suffix" : "" }, { "dropping-particle" : "", "family" : "Brox", "given" : "Vigdis", "non-dropping-particle" : "", "parse-names" : false, "suffix" : "" }, { "dropping-particle" : "", "family" : "Tranebj\u00e6rg", "given" : "Lisbeth", "non-dropping-particle" : "", "parse-names" : false, "suffix" : "" }, { "dropping-particle" : "", "family" : "Rosenberg", "given" : "Thomas", "non-dropping-particle" : "", "parse-names" : false, "suffix" : "" }, { "dropping-particle" : "", "family" : "Sadeghi", "given" : "Andr\u00e8 M.", "non-dropping-particle" : "", "parse-names" : false, "suffix" : "" }, { "dropping-particle" : "", "family" : "M\u00f6ller", "given" : "Claes", "non-dropping-particle" : "", "parse-names" : false, "suffix" : "" }, { "dropping-particle" : "", "family" : "Nilssen", "given" : "\u00d8ivind", "non-dropping-particle" : "", "parse-names" : false, "suffix" : "" } ], "container-title" : "Human Mutation", "id" : "ITEM-2", "issue" : "3", "issued" : { "date-parts" : [ [ "2008", "3" ] ] }, "page" : "451-451", "publisher" : "Wiley Subscription Services, Inc., A Wiley Company", "title" : "Spectrum of USH2A mutations in Scandinavian patients with Usher syndrome type II", "type" : "article-journal", "volume" : "29" }, "uris" : [ "http://www.mendeley.com/documents/?uuid=6845f94d-a324-351f-8545-3bdc0e5f6faa" ] }, { "id" : "ITEM-3",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3",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4",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4",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20,33,39)", "plainTextFormattedCitation" : "(2,20,33,39)", "previouslyFormattedCitation" : "(2,20,33,39)"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20,33,39)</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2574C&gt;T</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Arg4192Cys</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mgg3.25", "ISSN" : "23249269", "PMID" : "24498627", "abstract" : "We show that massively parallel targeted sequencing of 19 genes provides a new and reliable strategy for molecular diagnosis of Usher syndrome (USH) and nonsyndromic deafness, particularly appropriate for these disorders characterized by a high clinical and genetic heterogeneity and a complex structure of several of the genes involved. A series of 71 patients including Usher patients previously screened by Sanger sequencing plus newly referred patients was studied. Ninety-eight percent of the variants previously identified by Sanger sequencing were found by next-generation sequencing (NGS). NGS proved to be efficient as it offers analysis of all relevant genes which is laborious to reach with Sanger sequencing. Among the 13 newly referred Usher patients, both mutations in the same gene were identified in 77% of cases (10 patients) and one candidate pathogenic variant in two additional patients. This work can be considered as pilot for implementing NGS for genetically heterogeneous diseases in clinical service.", "author" : [ { "dropping-particle" : "", "family" : "Besnard", "given" : "Thomas", "non-dropping-particle" : "", "parse-names" : false, "suffix" : "" }, { "dropping-particle" : "", "family" : "Garc\u00eda-Garc\u00eda", "given" : "Gema", "non-dropping-particle" : "", "parse-names" : false, "suffix" : "" }, { "dropping-particle" : "", "family" : "Baux", "given" : "David", "non-dropping-particle" : "", "parse-names" : false, "suffix" : "" }, { "dropping-particle" : "", "family" : "Vach\u00e9", "given" : "Christel", "non-dropping-particle" : "", "parse-names" : false, "suffix" : "" }, { "dropping-particle" : "", "family" : "Faug\u00e8re", "given" : "Val\u00e9rie", "non-dropping-particle" : "", "parse-names" : false, "suffix" : "" }, { "dropping-particle" : "", "family" : "Larrieu", "given" : "Lise", "non-dropping-particle" : "", "parse-names" : false, "suffix" : "" }, { "dropping-particle" : "", "family" : "L\u00e9onard", "given" : "Susana", "non-dropping-particle" : "", "parse-names" : false, "suffix" : "" }, { "dropping-particle" : "", "family" : "Millan", "given" : "Jose M.",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Fran\u00e7oise", "non-dropping-particle" : "", "parse-names" : false, "suffix" : "" } ], "container-title" : "Molecular Genetics &amp; Genomic Medicine", "id" : "ITEM-1", "issue" : "1", "issued" : { "date-parts" : [ [ "2014", "1" ] ] }, "page" : "30-43", "title" : "Experience of targeted Usher exome sequencing as a clinical test", "type" : "article-journal", "volume" : "2" }, "uris" : [ "http://www.mendeley.com/documents/?uuid=203e3a5b-e941-3635-ae65-55c1564c5b4b" ] }, { "id" : "ITEM-2", "itemData" : { "DOI" : "10.1371/journal.pone.0088410", "ISBN" : "1932-6203 (Electronic)\\r1932-6203 (Linking)", "ISSN" : "19326203", "PMID" : "24516651", "abstract" : "Most diagnostic laboratories are confronted with the increasing demand for molecular diagnosis from patients and families and the ever-increasing genetic heterogeneity of visual disorders. Concerning Retinal Dystrophies (RD), almost 200 causative genes have been reported to date, and most families carry private mutations. We aimed to approach RD genetic diagnosis using all the available genetic information to prioritize candidates for mutational screening, and then restrict the number of cases to be analyzed by massive sequencing. We constructed and optimized a comprehensive cosegregation RD-chip based on SNP genotyping and haplotype analysis. The RD-chip allows to genotype 768 selected SNPs (closely linked to 100 RD causative genes) in a single cost-, time-effective step. Full diagnosis was attained in 17/36 Spanish pedigrees, yielding 12 new and 12 previously reported mutations in 9 RD genes. The most frequently mutated genes were USH2A and CRB1. Notably, RD3-up to now only associated to Leber Congenital Amaurosis- was identified as causative of Retinitis Pigmentosa. The main assets of the RD-chip are: i) the robustness of the genetic information that underscores the most probable candidates, ii) the invaluable clues in cases of shared haplotypes, which are indicative of a common founder effect, and iii) the detection of extended haplotypes over closely mapping genes, which substantiates cosegregation, although the assumptions in which the genetic analysis is based could exceptionally lead astray. The combination of the genetic approach with whole exome sequencing (WES) greatly increases the diagnosis efficiency, and revealed novel mutations in USH2A and GUCY2D. Overall, the RD-chip diagnosis efficiency ranges from 16% in dominant, to 80% in consanguineous recessive pedigrees, with an average of 47%, well within the upper range of massive sequencing approaches, highlighting the validity of this time- and cost-effective approach whilst high-throughput methodologies become amenable for routine diagnosis in medium sized labs.", "author" : [ { "dropping-particle" : "", "family" : "Castro-Mir\u00f3", "given" : "Marta", "non-dropping-particle" : "De", "parse-names" : false, "suffix" : "" }, { "dropping-particle" : "", "family" : "Pomares", "given" : "Esther", "non-dropping-particle" : "", "parse-names" : false, "suffix" : "" }, { "dropping-particle" : "", "family" : "Lor\u00e9s-Motta", "given" : "Laura", "non-dropping-particle" : "", "parse-names" : false, "suffix" : "" }, { "dropping-particle" : "", "family" : "Tonda", "given" : "Raul", "non-dropping-particle" : "", "parse-names" : false, "suffix" : "" }, { "dropping-particle" : "", "family" : "Dopazo", "given" : "Joaqu\u00edn", "non-dropping-particle" : "", "parse-names" : false, "suffix" : "" }, { "dropping-particle" : "", "family" : "Marfany", "given" : "Gemma", "non-dropping-particle" : "", "parse-names" : false, "suffix" : "" }, { "dropping-particle" : "", "family" : "Gonz\u00e0lez-Duarte", "given" : "Roser", "non-dropping-particle" : "", "parse-names" : false, "suffix" : "" } ], "container-title" : "PLoS ONE", "editor" : [ { "dropping-particle" : "", "family" : "Escriva", "given" : "Hector", "non-dropping-particle" : "", "parse-names" : false, "suffix" : "" } ], "id" : "ITEM-2", "issue" : "2", "issued" : { "date-parts" : [ [ "2014", "2", "7" ] ] }, "page" : "e88410", "title" : "Combined Genetic and high-throughput strategies for molecular diagnosis of inherited retinal dystrophies", "type" : "article-journal", "volume" : "9" }, "uris" : [ "http://www.mendeley.com/documents/?uuid=ed498e08-4f91-3c29-b4c6-6293159acd75" ] }, { "id" : "ITEM-3",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3",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4", "itemData" : { "DOI" : "10.1371/journal.pone.0065574", "ISSN" : "1932-6203", "PMID" : "23940504", "abstract" : "BACKGROUND Retinal dystrophies (RD) are a group of hereditary diseases that lead to debilitating visual impairment and are usually transmitted as a Mendelian trait. Pathogenic mutations can occur in any of the 100 or more disease genes identified so far, making molecular diagnosis a rather laborious process. In this work we explored the use of whole exome sequencing (WES) as a tool for identification of RD mutations, with the aim of assessing its applicability in a diagnostic context. METHODOLOGY/PRINCIPAL FINDINGS We ascertained 12 Spanish families with seemingly recessive RD. All of the index patients underwent mutational pre-screening by chip-based sequence hybridization and resulted to be negative for known RD mutations. With the exception of one pedigree, to simulate a standard diagnostic scenario we processed by WES only the DNA from the index patient of each family, followed by in silico data analysis. We successfully identified causative mutations in patients from 10 different families, which were later verified by Sanger sequencing and co-segregation analyses. Specifically, we detected pathogenic DNA variants (\u223c50% novel mutations) in the genes RP1, USH2A, CNGB3, NMNAT1, CHM, and ABCA4, responsible for retinitis pigmentosa, Usher syndrome, achromatopsia, Leber congenital amaurosis, choroideremia, or recessive Stargardt/cone-rod dystrophy cases. CONCLUSIONS/SIGNIFICANCE Despite the absence of genetic information from other family members that could help excluding nonpathogenic DNA variants, we could detect causative mutations in a variety of genes known to represent a wide spectrum of clinical phenotypes in 83% of the patients analyzed. Considering the constant drop in costs for human exome sequencing and the relative simplicity of the analyses made, this technique could represent a valuable tool for molecular diagnostics or genetic research, even in cases for which no genotypes from family members are available.", "author" : [ { "dropping-particle" : "", "family" : "Corton", "given" : "Marta", "non-dropping-particle" : "", "parse-names" : false, "suffix" : "" }, { "dropping-particle" : "", "family" : "Nishiguchi", "given" : "Koji M.", "non-dropping-particle" : "", "parse-names" : false, "suffix" : "" }, { "dropping-particle" : "", "family" : "Avila-Fern\u00e1ndez", "given" : "Almudena", "non-dropping-particle" : "", "parse-names" : false, "suffix" : "" }, { "dropping-particle" : "", "family" : "Nikopoulos", "given" : "Konstantinos", "non-dropping-particle" : "", "parse-names" : false, "suffix" : "" }, { "dropping-particle" : "", "family" : "Riveiro-Alvarez", "given" : "Rosa", "non-dropping-particle" : "", "parse-names" : false, "suffix" : "" }, { "dropping-particle" : "", "family" : "Tatu", "given" : "Sorina D.", "non-dropping-particle" : "", "parse-names" : false, "suffix" : "" }, { "dropping-particle" : "", "family" : "Ayuso", "given" : "Carmen", "non-dropping-particle" : "", "parse-names" : false, "suffix" : "" }, { "dropping-particle" : "", "family" : "Rivolta", "given" : "Carlo", "non-dropping-particle" : "", "parse-names" : false, "suffix" : "" } ], "container-title" : "PLoS ONE", "editor" : [ { "dropping-particle" : "", "family" : "Stieger", "given" : "Knut", "non-dropping-particle" : "", "parse-names" : false, "suffix" : "" } ], "id" : "ITEM-4", "issue" : "6", "issued" : { "date-parts" : [ [ "2013", "6", "14" ] ] }, "page" : "e65574", "title" : "Exome Sequencing of Index Patients with Retinal Dystrophies as a Tool for Molecular Diagnosis", "type" : "article-journal", "volume" : "8" }, "uris" : [ "http://www.mendeley.com/documents/?uuid=e987b63a-3429-3228-9ced-6a56d97f7183" ] }, { "id" : "ITEM-5",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5",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id" : "ITEM-6", "itemData" : { "DOI" : "10.1016/j.ophtha.2016.03.046", "ISSN" : "15494713", "PMID" : "27157150", "abstract" : "no abstract available", "author" : [ { "dropping-particle" : "", "family" : "Hettinga", "given" : "Ymkje M.", "non-dropping-particle" : "", "parse-names" : false, "suffix" : "" }, { "dropping-particle" : "", "family" : "Genderen", "given" : "Maria M.", "non-dropping-particle" : "van", "parse-names" : false, "suffix" : "" }, { "dropping-particle" : "", "family" : "Wieringa", "given" : "Wietse", "non-dropping-particle" : "", "parse-names" : false, "suffix" : "" }, { "dropping-particle" : "", "family" : "Ossewaarde-van Norel", "given" : "Jeannette", "non-dropping-particle" : "", "parse-names" : false, "suffix" : "" }, { "dropping-particle" : "", "family" : "Boer", "given" : "Joke H.", "non-dropping-particle" : "de", "parse-names" : false, "suffix" : "" } ], "container-title" : "Ophthalmology", "id" : "ITEM-6", "issue" : "9", "issued" : { "date-parts" : [ [ "2016", "9", "1" ] ] }, "page" : "2043-2046", "publisher" : "Elsevier", "title" : "Retinal Dystrophy in 6 Young Patients Who Presented with Intermediate Uveitis", "type" : "article-journal", "volume" : "123" }, "uris" : [ "http://www.mendeley.com/documents/?uuid=e57c50a7-c3c5-3dfa-b158-40573828370f" ] } ], "mendeley" : { "formattedCitation" : "(2,6,33,34,43,74)", "plainTextFormattedCitation" : "(2,6,33,34,43,74)", "previouslyFormattedCitation" : "(2,6,33,34,43,74)"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6,33,34,43,74)</w:t>
            </w:r>
            <w:r w:rsidRPr="001739A7">
              <w:rPr>
                <w:rFonts w:ascii="Times New Roman" w:hAnsi="Times New Roman" w:cs="Times New Roman"/>
                <w:bCs/>
                <w:sz w:val="18"/>
                <w:szCs w:val="20"/>
              </w:rPr>
              <w:fldChar w:fldCharType="end"/>
            </w:r>
            <w:r w:rsidRPr="001739A7">
              <w:rPr>
                <w:rFonts w:ascii="Times New Roman" w:hAnsi="Times New Roman" w:cs="Times New Roman"/>
                <w:bCs/>
                <w:sz w:val="18"/>
                <w:szCs w:val="20"/>
              </w:rPr>
              <w:t>, this study</w:t>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256G&gt;T</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Cys419Phe)</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humu.9259", "ISBN" : "1098-1004 (Electronic)", "ISSN" : "1098-1004", "PMID" : "15241801", "abstract" : "Usher syndrome type II (USH2) is characterised by moderate to severe high-frequency hearing impairment, progressive visual loss due to retinitis pigmentosa and intact vestibular responses. Three loci are known for USH2, however, only the gene for USH2a (USH2A) has been identified. Mutation analysis of USH2A was performed in 70 Dutch USH2 families. Ten mutations in USH2A were detected, of which three are novel, c.949C&gt;A, c.2242C&gt;T (p.Gln748X) and c.4405C&gt;T (p.Gln1468X). Including 9 previously published Dutch USH2a families, estimates of the prevalence of USH2a in the Dutch USH2 population were made. Mutations were identified in 62% of the families. In 28% both mutated alleles were identified, whereas in 34% the mutation in only one allele was found. It is estimated that about 28% of the Dutch USH2 families have a different causative gene. Analysis of deduced haplotypes suggests that c.1256G&gt;T (p.Cys419Phe) is a Dutch ancestral mutation, occurring in 16% of the alleles.", "author" : [ { "dropping-particle" : "", "family" : "Pennings", "given" : "Ronald J E", "non-dropping-particle" : "", "parse-names" : false, "suffix" : "" }, { "dropping-particle" : "", "family" : "Brinke", "given" : "Heleen", "non-dropping-particle" : "Te", "parse-names" : false, "suffix" : "" }, { "dropping-particle" : "", "family" : "Weston", "given" : "Michael D", "non-dropping-particle" : "", "parse-names" : false, "suffix" : "" }, { "dropping-particle" : "", "family" : "Claassen", "given" : "Annemarie", "non-dropping-particle" : "", "parse-names" : false, "suffix" : "" }, { "dropping-particle" : "", "family" : "Orten", "given" : "Dana J", "non-dropping-particle" : "", "parse-names" : false, "suffix" : "" }, { "dropping-particle" : "", "family" : "Weekamp", "given" : "Henri\u00ebtte", "non-dropping-particle" : "", "parse-names" : false, "suffix" : "" }, { "dropping-particle" : "", "family" : "Aarem", "given" : "Annelies", "non-dropping-particle" : "Van", "parse-names" : false, "suffix" : "" }, { "dropping-particle" : "", "family" : "Huygen", "given" : "Patrick L M", "non-dropping-particle" : "", "parse-names" : false, "suffix" : "" }, { "dropping-particle" : "", "family" : "Deutman", "given" : "August F", "non-dropping-particle" : "", "parse-names" : false, "suffix" : "" }, { "dropping-particle" : "", "family" : "Hoefsloot", "given" : "Lies H", "non-dropping-particle" : "", "parse-names" : false, "suffix" : "" }, { "dropping-particle" : "", "family" : "Cremers", "given" : "Frans P M", "non-dropping-particle" : "", "parse-names" : false, "suffix" : "" }, { "dropping-particle" : "", "family" : "Cremers", "given" : "Cor W R J", "non-dropping-particle" : "", "parse-names" : false, "suffix" : "" }, { "dropping-particle" : "", "family" : "Kimberling", "given" : "William J", "non-dropping-particle" : "", "parse-names" : false, "suffix" : "" }, { "dropping-particle" : "", "family" : "Kremer", "given" : "Hannie", "non-dropping-particle" : "", "parse-names" : false, "suffix" : "" } ], "container-title" : "Human mutation", "id" : "ITEM-1", "issue" : "2", "issued" : { "date-parts" : [ [ "2004" ] ] }, "page" : "185", "title" : "USH2A mutation analysis in 70 Dutch families with Usher syndrome type II.", "type" : "article-journal", "volume" : "24" }, "uris" : [ "http://www.mendeley.com/documents/?uuid=cf4198f0-e1cb-4437-be01-71c59a8cf87d" ] }, { "id" : "ITEM-2",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2",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id" : "ITEM-3",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3",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id" : "ITEM-4", "itemData" : { "ISSN" : "0002-9297", "PMID" : "10729113", "abstract" : "Usher syndrome type IIa (USHIIa) is an autosomal recessive disorder characterized by moderate to severe sensorineural hearing loss and progressive retinitis pigmentosa. This disorder maps to human chromosome 1q41. Recently, mutations in USHIIa patients were identified in a novel gene isolated from this chromosomal region. The USH2A gene encodes a protein with a predicted molecular weight of 171.5 kD and possesses laminin epidermal growth factor as well as fibronectin type III domains. These domains are observed in other protein components of the basal lamina and extracellular matrixes; they may also be observed in cell-adhesion molecules. The intron/exon organization of the gene whose protein we name \"Usherin\" was determined by direct sequencing of PCR products and cloned genomic DNA with cDNA-specific primers. The gene is encoded by 21 exons and spans a minimum of 105 kb. A mutation search of 57 independent USHIIa probands was performed with a combination of direct sequencing and heteroduplex analysis of PCR-amplified exons. Fifteen new mutations were found. Of 114 independent USH2A alleles, 58 harbored probable pathologic mutations. Ten cases of USHIIa were true homozygotes and 10 were compound heterozygotes; 18 heterozygotes with only one identifiable mutation were observed. Sixty-five percent (38/58) of cases had at least one mutation, and 51% (58/114) of the total number of possible mutations were identified. The allele 2299delG (previously reported as 2314delG) was the most frequent mutant allele observed (16%; 31/192). Three new missense mutations (C319Y, N346H, and C419F) were discovered; all were restricted to the previously unreported laminin domain VI region of Usherin. The possible significance of this domain, known to be necessary for laminin network assembly, is discussed in the context of domain VI mutations from other proteins.", "author" : [ { "dropping-particle" : "", "family" : "Weston", "given" : "M D", "non-dropping-particle" : "", "parse-names" : false, "suffix" : "" }, { "dropping-particle" : "", "family" : "Eudy", "given" : "J D", "non-dropping-particle" : "", "parse-names" : false, "suffix" : "" }, { "dropping-particle" : "", "family" : "Fujita", "given" : "S", "non-dropping-particle" : "", "parse-names" : false, "suffix" : "" }, { "dropping-particle" : "", "family" : "Yao", "given" : "S", "non-dropping-particle" : "", "parse-names" : false, "suffix" : "" }, { "dropping-particle" : "", "family" : "Usami", "given" : "S", "non-dropping-particle" : "", "parse-names" : false, "suffix" : "" }, { "dropping-particle" : "", "family" : "Cremers", "given" : "C", "non-dropping-particle" : "", "parse-names" : false, "suffix" : "" }, { "dropping-particle" : "", "family" : "Greenberg", "given" : "J", "non-dropping-particle" : "", "parse-names" : false, "suffix" : "" }, { "dropping-particle" : "", "family" : "Ramesar", "given" : "R", "non-dropping-particle" : "", "parse-names" : false, "suffix" : "" }, { "dropping-particle" : "", "family" : "Martini", "given" : "A", "non-dropping-particle" : "", "parse-names" : false, "suffix" : "" }, { "dropping-particle" : "", "family" : "Moller", "given" : "C", "non-dropping-particle" : "", "parse-names" : false, "suffix" : "" }, { "dropping-particle" : "", "family" : "Smith", "given" : "R J", "non-dropping-particle" : "", "parse-names" : false, "suffix" : "" }, { "dropping-particle" : "", "family" : "Sumegi", "given" : "J", "non-dropping-particle" : "", "parse-names" : false, "suffix" : "" }, { "dropping-particle" : "", "family" : "Kimberling", "given" : "W J", "non-dropping-particle" : "", "parse-names" : false, "suffix" : "" }, { "dropping-particle" : "", "family" : "Greenburg", "given" : "J", "non-dropping-particle" : "", "parse-names" : false, "suffix" : "" } ], "container-title" : "American journal of human genetics", "id" : "ITEM-4", "issue" : "4", "issued" : { "date-parts" : [ [ "2000", "4" ] ] }, "page" : "1199-210", "title" : "Genomic structure and identification of novel mutations in usherin, the gene responsible for Usher syndrome type IIa.", "type" : "article-journal", "volume" : "66" }, "uris" : [ "http://www.mendeley.com/documents/?uuid=9ccb6ff5-e69e-33fe-b243-98c7c04ad99a" ] }, { "id" : "ITEM-5", "itemData" : { "DOI" : "10.1159/000189265", "ISBN" : "1421-9700 (Electronic)\\r1420-3030 (Linking)", "ISSN" : "14203030", "PMID" : "19129697", "abstract" : "Temporal processing, frequency discrimination and frequency resolution, three basic mechanisms involved in speech perception, were studied in 11 USH2a patients from 10 Dutch families. Measurements included loudness scaling, gap detection, determination of auditory filter shapes and difference limen for frequency. The results were compared to values obtained from listeners with normal hearing, DFNA8/12 patients, DFNA13 patients and unselected patients with presbyacusis. Overall, the results for USH2a were most similar to those obtained in patients with sensorineural hearing loss caused by hair cell defects. To our knowledge, this is the first study that presents results on audiometric measurements combined with psychophysical measurements in a group of USH2a patients.", "author" : [ { "dropping-particle" : "", "family" : "Leijendeckers", "given" : "Joop M.", "non-dropping-particle" : "", "parse-names" : false, "suffix" : "" }, { "dropping-particle" : "", "family" : "Pennings", "given" : "R. J E", "non-dropping-particle" : "", "parse-names" : false, "suffix" : "" }, { "dropping-particle" : "", "family" : "Snik", "given" : "A. F M", "non-dropping-particle" : "", "parse-names" : false, "suffix" : "" }, { "dropping-particle" : "", "family" : "Bosman", "given" : "Arjan J.", "non-dropping-particle" : "", "parse-names" : false, "suffix" : "" }, { "dropping-particle" : "", "family" : "Cremers", "given" : "C. W R J", "non-dropping-particle" : "", "parse-names" : false, "suffix" : "" } ], "container-title" : "Audiology and Neurotology", "id" : "ITEM-5", "issue" : "4", "issued" : { "date-parts" : [ [ "2009" ] ] }, "page" : "223-231", "title" : "Audiometric characteristics of USH2a patients", "type" : "article-journal", "volume" : "14" }, "uris" : [ "http://www.mendeley.com/documents/?uuid=99d69ad5-ff8c-448b-aea0-39cd202566b3" ] }, { "id" : "ITEM-6", "itemData" : { "DOI" : "10.1016/j.exer.2004.03.005", "ISBN" : "0014-4835 (Print)\\r0014-4835 (Linking)", "ISSN" : "00144835", "PMID" : "15325563", "abstract" : "A screen of the entire coding region of the USH2A gene in 129 unrelated patients with Usher syndrome type II (USH2) and in 146 unrelated patients with non-syndromic autosomal recessive retinitis pigmentosa (ARRP) uncovered 54 different sequence variations, including 18 likely pathogenic mutations (13 frameshift, three nonsense, and two missense), 12 changes of uncertain pathogenicity (11 missense changes and one in-frame deletion), and 24 non-pathogenic rare variants or polymorphisms. Of the 18 likely pathogenic mutations, nine were novel. Among the USH2 patients, 50 (39%) had one or two likely pathogenic mutations. The most common mutant allele in USH2 patients was E767fs, which was found in 29 patients, including one homozygote. Among the ARRP patients, we found 17 (12%) with one or two likely pathogenic mutations. The most common mutant allele in ARRP patients was C759F and it was found in 10 patients. The C759F allele was also found in two USH2 patients; in neither of them was a change in the other allele found. The second most common mutant allele in both patient groups was L1447fs (found in 6/50 USH2 patients and 6/17 ARRP patients). Of the 50+17=67 patients with identified USH2A mutations, only one mutation in one allele was found in 41+12=53 (79%); the reason for the high proportion of patients with only one identified mutation is obscure. Our results indicate that USH2A mutations are found in about 7% of all cases of RP in North America, a frequency similar to the RPGR gene (8%) and the rhodopsin gene (10%). \u00a9 2004 Elsevier Ltd. All rights reserved.", "author" : [ { "dropping-particle" : "", "family" : "Seyedahmadi", "given" : "Babak Jian", "non-dropping-particle" : "", "parse-names" : false, "suffix" : "" }, { "dropping-particle" : "", "family" : "Rivolta", "given" : "Carlo", "non-dropping-particle" : "", "parse-names" : false, "suffix" : "" }, { "dropping-particle" : "", "family" : "Keene", "given" : "Julia A.", "non-dropping-particle" : "", "parse-names" : false, "suffix" : "" }, { "dropping-particle" : "", "family" : "Berson", "given" : "Eliot L.", "non-dropping-particle" : "", "parse-names" : false, "suffix" : "" }, { "dropping-particle" : "", "family" : "Dryja", "given" : "Thaddeus P.", "non-dropping-particle" : "", "parse-names" : false, "suffix" : "" } ], "container-title" : "Experimental Eye Research", "id" : "ITEM-6", "issue" : "2", "issued" : { "date-parts" : [ [ "2004", "8" ] ] }, "page" : "167-173", "title" : "Comprehensive screening of the USH2A gene in Usher syndrome type II and non-syndromic recessive retinitis pigmentosa", "type" : "article-journal", "volume" : "79" }, "uris" : [ "http://www.mendeley.com/documents/?uuid=b08c7ea9-4b0b-35c7-af6e-eb719387f265" ] }, { "id" : "ITEM-7",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7",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8", "itemData" : { "DOI" : "10.1038/ejhg.2014.283", "ISBN" : "1476-5438 (Electronic)\\r1018-4813 (Linking)", "ISSN" : "1476-5438", "PMID" : "25649381", "abstract" : "Defects in USH2A cause both isolated retinal disease and Usher syndrome (ie, retinal disease and deafness). To gain insights into isolated/nonsyndromic USH2A retinopathy, we screened USH2A in 186 probands with recessive retinal disease and no hearing complaint in childhood (discovery cohort) and in 84 probands with recessive retinal disease (replication cohort). Detailed phenotyping, including retinal imaging and audiological assessment, was performed in individuals with two likely disease-causing USH2A variants. Further genetic testing, including screening for a deep-intronic disease-causing variant and large deletions/duplications, was performed in those with one likely disease-causing change. Overall, 23 of 186 probands (discovery cohort) were found to harbour two likely disease-causing variants in USH2A. Some of these variants were predominantly associated with nonsyndromic retinal degeneration ('retinal disease-specific'); these included the common c.2276 G&gt;T, p.(Cys759Phe) mutation and five additional variants: c.2802 T&gt;G, p.(Cys934Trp); c.10073 G&gt;A, p.(Cys3358Tyr); c.11156 G&gt;A, p.(Arg3719His); c.12295-3 T&gt;A; and c.12575 G&gt;A, p.(Arg4192His). An allelic hierarchy was observed in the discovery cohort and confirmed in the replication cohort. In nonsyndromic USH2A disease, retinopathy was consistent with retinitis pigmentosa and the audiological phenotype was variable. USH2A retinopathy is a common cause of nonsyndromic recessive retinal degeneration and has a different mutational spectrum to that observed in Usher syndrome. The following model is proposed: the presence of at least one 'retinal disease-specific' USH2A allele in a patient with USH2A-related disease results in the preservation of normal hearing. Careful genotype-phenotype studies such as this will become increasingly important, especially now that high-throughput sequencing is widely used in the clinical setting.", "author" : [ { "dropping-particle" : "", "family" : "Lenassi", "given" : "Eva", "non-dropping-particle" : "", "parse-names" : false, "suffix" : "" }, { "dropping-particle" : "", "family" : "Vincent", "given" : "Ajoy", "non-dropping-particle" : "", "parse-names" : false, "suffix" : "" }, { "dropping-particle" : "", "family" : "Li", "given" : "Zheng", "non-dropping-particle" : "", "parse-names" : false, "suffix" : "" }, { "dropping-particle" : "", "family" : "Saihan", "given" : "Zubin", "non-dropping-particle" : "", "parse-names" : false, "suffix" : "" }, { "dropping-particle" : "", "family" : "Coffey", "given" : "Alison J", "non-dropping-particle" : "", "parse-names" : false, "suffix" : "" }, { "dropping-particle" : "", "family" : "Steele-Stallard", "given" : "Heather B", "non-dropping-particle" : "", "parse-names" : false, "suffix" : "" }, { "dropping-particle" : "", "family" : "Moore", "given" : "Anthony T", "non-dropping-particle" : "", "parse-names" : false, "suffix" : "" }, { "dropping-particle" : "", "family" : "Steel", "given" : "Karen P", "non-dropping-particle" : "", "parse-names" : false, "suffix" : "" }, { "dropping-particle" : "", "family" : "Luxon", "given" : "Linda M", "non-dropping-particle" : "", "parse-names" : false, "suffix" : "" }, { "dropping-particle" : "", "family" : "H\u00e9on", "given" : "Elise", "non-dropping-particle" : "", "parse-names" : false, "suffix" : "" }, { "dropping-particle" : "", "family" : "Bitner-Glindzicz", "given" : "Maria", "non-dropping-particle" : "", "parse-names" : false, "suffix" : "" }, { "dropping-particle" : "", "family" : "Webster", "given" : "Andrew R", "non-dropping-particle" : "", "parse-names" : false, "suffix" : "" } ], "container-title" : "European journal of human genetics : EJHG", "id" : "ITEM-8", "issue" : "10", "issued" : { "date-parts" : [ [ "2015", "10", "4" ] ] }, "page" : "1318-27", "publisher" : "Nature Publishing Group", "title" : "A detailed clinical and molecular survey of subjects with nonsyndromic USH2A retinopathy reveals an allelic hierarchy of disease-causing variants.", "type" : "article-journal", "volume" : "23" }, "uris" : [ "http://www.mendeley.com/documents/?uuid=29ef1857-dfc5-3174-86cb-272195c89e57" ] }, { "id" : "ITEM-9", "itemData" : { "DOI" : "10.1186/s40246-017-0107-5", "ISSN" : "1479-7364", "PMID" : "28532469", "abstract" : "BACKGROUND The identification of disease-causing variants in autosomal dominant diseases using exome-sequencing data remains a difficult task in small pedigrees. We combined several strategies to improve filtering and prioritizing of heterozygous variants using exome-sequencing datasets in familial Meniere disease: an in-house Pathogenic Variant (PAVAR) score, the Variant Annotation Analysis and Search Tool (VAAST-Phevor), Exomiser-v2, CADD, and FATHMM. We also validated the method by a benchmarking procedure including causal mutations in synthetic exome datasets. RESULTS PAVAR and VAAST were able to select the same sets of candidate variants independently of the studied disease. In contrast, Exomiser V2 and VAAST-Phevor had a variable correlation depending on the phenotypic information available for the disease on each family. Nevertheless, all the selected diseases ranked a limited number of concordant variants in the top 10 ranking, using the three systems or other combined algorithm such as CADD or FATHMM. Benchmarking analyses confirmed that the combination of systems with different approaches improves the prediction of candidate variants compared with the use of a single method. The overall efficiency of combined tools ranges between 68 and 71% in the top 10 ranked variants. CONCLUSIONS Our pipeline prioritizes a short list of heterozygous variants in exome datasets based on the top 10 concordant variants combining multiple systems.", "author" : [ { "dropping-particle" : "", "family" : "Requena", "given" : "Teresa", "non-dropping-particle" : "", "parse-names" : false, "suffix" : "" }, { "dropping-particle" : "", "family" : "Gallego-Martinez", "given" : "Alvaro", "non-dropping-particle" : "", "parse-names" : false, "suffix" : "" }, { "dropping-particle" : "", "family" : "Lopez-Escamez", "given" : "Jose A.", "non-dropping-particle" : "", "parse-names" : false, "suffix" : "" } ], "container-title" : "Human Genomics", "id" : "ITEM-9", "issue" : "1", "issued" : { "date-parts" : [ [ "2017", "12", "22" ] ] }, "page" : "11", "title" : "A pipeline combining multiple strategies for prioritizing heterozygous variants for the identification of candidate genes in exome datasets", "type" : "article-journal", "volume" : "11" }, "uris" : [ "http://www.mendeley.com/documents/?uuid=a4178dc5-bf23-343c-b011-16e8062f0a2e" ] } ], "mendeley" : { "formattedCitation" : "(5,17,18,22,27,31,36,42,75)", "plainTextFormattedCitation" : "(5,17,18,22,27,31,36,42,75)", "previouslyFormattedCitation" : "(5,17,18,22,27,31,36,42,75)"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5,17,18,22,27,31,36,42,75)</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2505A&gt;G</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Thr4169Ala)</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1",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id" : "ITEM-2",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2",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3",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3",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18,22)", "plainTextFormattedCitation" : "(2,18,22)", "previouslyFormattedCitation" : "(2,18,22)"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18,22)</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227G&gt;A</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Trp409*)</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humu.9259", "ISBN" : "1098-1004 (Electronic)", "ISSN" : "1098-1004", "PMID" : "15241801", "abstract" : "Usher syndrome type II (USH2) is characterised by moderate to severe high-frequency hearing impairment, progressive visual loss due to retinitis pigmentosa and intact vestibular responses. Three loci are known for USH2, however, only the gene for USH2a (USH2A) has been identified. Mutation analysis of USH2A was performed in 70 Dutch USH2 families. Ten mutations in USH2A were detected, of which three are novel, c.949C&gt;A, c.2242C&gt;T (p.Gln748X) and c.4405C&gt;T (p.Gln1468X). Including 9 previously published Dutch USH2a families, estimates of the prevalence of USH2a in the Dutch USH2 population were made. Mutations were identified in 62% of the families. In 28% both mutated alleles were identified, whereas in 34% the mutation in only one allele was found. It is estimated that about 28% of the Dutch USH2 families have a different causative gene. Analysis of deduced haplotypes suggests that c.1256G&gt;T (p.Cys419Phe) is a Dutch ancestral mutation, occurring in 16% of the alleles.", "author" : [ { "dropping-particle" : "", "family" : "Pennings", "given" : "Ronald J E", "non-dropping-particle" : "", "parse-names" : false, "suffix" : "" }, { "dropping-particle" : "", "family" : "Brinke", "given" : "Heleen", "non-dropping-particle" : "Te", "parse-names" : false, "suffix" : "" }, { "dropping-particle" : "", "family" : "Weston", "given" : "Michael D", "non-dropping-particle" : "", "parse-names" : false, "suffix" : "" }, { "dropping-particle" : "", "family" : "Claassen", "given" : "Annemarie", "non-dropping-particle" : "", "parse-names" : false, "suffix" : "" }, { "dropping-particle" : "", "family" : "Orten", "given" : "Dana J", "non-dropping-particle" : "", "parse-names" : false, "suffix" : "" }, { "dropping-particle" : "", "family" : "Weekamp", "given" : "Henri\u00ebtte", "non-dropping-particle" : "", "parse-names" : false, "suffix" : "" }, { "dropping-particle" : "", "family" : "Aarem", "given" : "Annelies", "non-dropping-particle" : "Van", "parse-names" : false, "suffix" : "" }, { "dropping-particle" : "", "family" : "Huygen", "given" : "Patrick L M", "non-dropping-particle" : "", "parse-names" : false, "suffix" : "" }, { "dropping-particle" : "", "family" : "Deutman", "given" : "August F", "non-dropping-particle" : "", "parse-names" : false, "suffix" : "" }, { "dropping-particle" : "", "family" : "Hoefsloot", "given" : "Lies H", "non-dropping-particle" : "", "parse-names" : false, "suffix" : "" }, { "dropping-particle" : "", "family" : "Cremers", "given" : "Frans P M", "non-dropping-particle" : "", "parse-names" : false, "suffix" : "" }, { "dropping-particle" : "", "family" : "Cremers", "given" : "Cor W R J", "non-dropping-particle" : "", "parse-names" : false, "suffix" : "" }, { "dropping-particle" : "", "family" : "Kimberling", "given" : "William J", "non-dropping-particle" : "", "parse-names" : false, "suffix" : "" }, { "dropping-particle" : "", "family" : "Kremer", "given" : "Hannie", "non-dropping-particle" : "", "parse-names" : false, "suffix" : "" } ], "container-title" : "Human mutation", "id" : "ITEM-1", "issue" : "2", "issued" : { "date-parts" : [ [ "2004" ] ] }, "page" : "185", "title" : "USH2A mutation analysis in 70 Dutch families with Usher syndrome type II.", "type" : "article-journal", "volume" : "24" }, "uris" : [ "http://www.mendeley.com/documents/?uuid=cf4198f0-e1cb-4437-be01-71c59a8cf87d" ] }, { "id" : "ITEM-2",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2",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27,36)", "plainTextFormattedCitation" : "(27,36)", "previouslyFormattedCitation" : "(27,36)"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7,36)</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1875_11876delCA</w:t>
            </w:r>
          </w:p>
        </w:tc>
        <w:tc>
          <w:tcPr>
            <w:tcW w:w="2873" w:type="dxa"/>
            <w:tcBorders>
              <w:left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p.(Gln3959Asnfs*53)</w:t>
            </w:r>
          </w:p>
        </w:tc>
        <w:tc>
          <w:tcPr>
            <w:tcW w:w="3088" w:type="dxa"/>
            <w:tcBorders>
              <w:left w:val="single" w:sz="4" w:space="0" w:color="auto"/>
            </w:tcBorders>
            <w:shd w:val="clear" w:color="auto" w:fill="FFFFFF" w:themeFill="background1"/>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1",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2", "itemData" : { "DOI" : "10.1002/humu.9524", "ISBN" : "1098-1004 (Electronic)", "ISSN" : "10597794", "PMID" : "18273898", "abstract" : "Usher syndrome type II (USH2) is an autosomal recessive disorder, characterised by moderate to severe high-frequency hearing impairment, normal balance function and progressive visual impairment due to retinitis pigmentosa. Usher syndrome type IIa, the most common subtype, is defined by mutations in the USH2A gene encoding a short and a recently discovered long usherin isoform comprising 21 and 73 exons, respectively. More than 120 different disease-causing mutations have been reported, however, most of the previous reports concern mutations restricted to exons 1-21 of the USH2A gene. To explore the spectrum of USH2A disease-causing mutations among Scandinavian USH2 cases, patients from 118 unrelated families of which 27 previously had been found to carry mutations in exons 1-21 were subjected to extensive DNA sequence analysis of the full size USH2A gene. Altogether, 122 USH2A DNA sequence alterations were identified of which 57 were predicted to be disease-causing, 7 were considered to be of uncertain pathogenicity and 58 were predicted to be benign variants. Of 36 novel pathogenic USH2A mutations 31 were located in exons 22-73, specific to the long isoform. USH2A mutations were identified in 89/118 (75.4%) families. In 79/89 (88.8%) of these families two pathogenic mutations were identified whereas in 10/89 (11.2%) families the second mutation remained unidentified. In 5/118 (4.2%) families the USH phenotype could be explained by mutations in the USH3A gene. The results presented here provide a comprehensive picture of the genetic aetiology of Usher syndrome type IIA in Scandinavia as it is known to date.", "author" : [ { "dropping-particle" : "", "family" : "Dreyer", "given" : "Bo", "non-dropping-particle" : "", "parse-names" : false, "suffix" : "" }, { "dropping-particle" : "", "family" : "Brox", "given" : "Vigdis", "non-dropping-particle" : "", "parse-names" : false, "suffix" : "" }, { "dropping-particle" : "", "family" : "Tranebj\u00e6rg", "given" : "Lisbeth", "non-dropping-particle" : "", "parse-names" : false, "suffix" : "" }, { "dropping-particle" : "", "family" : "Rosenberg", "given" : "Thomas", "non-dropping-particle" : "", "parse-names" : false, "suffix" : "" }, { "dropping-particle" : "", "family" : "Sadeghi", "given" : "Andr\u00e8 M.", "non-dropping-particle" : "", "parse-names" : false, "suffix" : "" }, { "dropping-particle" : "", "family" : "M\u00f6ller", "given" : "Claes", "non-dropping-particle" : "", "parse-names" : false, "suffix" : "" }, { "dropping-particle" : "", "family" : "Nilssen", "given" : "\u00d8ivind", "non-dropping-particle" : "", "parse-names" : false, "suffix" : "" } ], "container-title" : "Human Mutation", "id" : "ITEM-2", "issue" : "3", "issued" : { "date-parts" : [ [ "2008", "3" ] ] }, "page" : "451-451", "publisher" : "Wiley Subscription Services, Inc., A Wiley Company", "title" : "Spectrum of USH2A mutations in Scandinavian patients with Usher syndrome type II", "type" : "article-journal", "volume" : "29" }, "uris" : [ "http://www.mendeley.com/documents/?uuid=6845f94d-a324-351f-8545-3bdc0e5f6faa" ] }, { "id" : "ITEM-3",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3",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id" : "ITEM-4",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4",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5", "itemData" : { "DOI" : "10.1038/jhg.2009.107", "ISBN" : "1435-232X (Electronic)\\r1434-5161 (Linking)", "ISSN" : "1434-5161", "PMID" : "19881469", "abstract" : "Usher syndrome type II (USH2) is an autosomal recessive disorder characterized by moderate to severe hearing impairment and progressive visual loss due to retinitis pigmentosa (RP). To identify novel mutations and determine the frequency of USH2A mutations as a cause of USH2, we have carried out mutation screening of all 72 coding exons and exon-intron splice sites of the USH2A gene. A total of 20 USH2 American probands of European descent were analyzed using single strand conformational polymorphism (SSCP) and direct sequencing methods. Ten different USH2A mutations were identified in 55% of the probands, five of which were novel mutations. The detected mutations include three missense, three frameshifts and four nonsense mutations, with c.2299delG/p.E767fs mutation, accounting for 38.9% of the pathological alleles. Two cases were homozygotes, two cases were compound heterozygotes and one case had complex allele with three variants. In seven probands, only one USH2A mutation was detected and no pathological mutation was found in the remaining eight individuals. Altogether, our data support the fact that c.2299delG/p.E767fs is indeed the most common USH2A mutation found in USH2 patients of European Caucasian background. Thus, if screening for mutations in USH2A is considered, it is reasonable to screen for the c.2299delG mutation first.", "author" : [ { "dropping-particle" : "", "family" : "Yan", "given" : "Denise", "non-dropping-particle" : "", "parse-names" : false, "suffix" : "" }, { "dropping-particle" : "", "family" : "Ouyang", "given" : "Xiaomei", "non-dropping-particle" : "", "parse-names" : false, "suffix" : "" }, { "dropping-particle" : "", "family" : "Patterson", "given" : "D Michael", "non-dropping-particle" : "", "parse-names" : false, "suffix" : "" }, { "dropping-particle" : "", "family" : "Du", "given" : "Li Lin", "non-dropping-particle" : "", "parse-names" : false, "suffix" : "" }, { "dropping-particle" : "", "family" : "Jacobson", "given" : "Samuel G", "non-dropping-particle" : "", "parse-names" : false, "suffix" : "" }, { "dropping-particle" : "", "family" : "Liu", "given" : "Xue-Zhong", "non-dropping-particle" : "", "parse-names" : false, "suffix" : "" } ], "container-title" : "Journal of human genetics", "id" : "ITEM-5", "issue" : "12", "issued" : { "date-parts" : [ [ "2009", "12", "30" ] ] }, "page" : "732-738", "title" : "Mutation analysis in the long isoform of USH2A in American patients with Usher Syndrome type II.", "type" : "article-journal", "volume" : "54" }, "uris" : [ "http://www.mendeley.com/documents/?uuid=b2048bc5-fb07-37cb-91fb-101e5f90b308" ] }, { "id" : "ITEM-6", "itemData" : { "DOI" : "10.1016/j.heares.2016.06.008", "ISSN" : "03785955", "abstract" : "OBJECTIVES\nUsher syndrome is an inherited disorder that is characterized by hearing impairment (HI), retinitis pigmentosa, and in some cases vestibular dysfunction. Usher syndrome type IIa is caused by mutations in USH2A. HI in these patients is highly heterogeneous and the present study evaluates the effects of different types of USH2A mutations on the audiometric phenotype. Data from two large centres of expertise on Usher Syndrome in the Netherlands and Sweden were combined in order to create a large combined sample of patients to identify possible genotype-phenotype correlations. \n\nDESIGN\nA retrospective study on HI in 110 patients (65 Dutch and 45 Swedish) genetically diagnosed with Usher syndrome type IIa. We used methods especially designed for characterizing and testing differences in audiological phenotype between patient subgroups. These methods included Age Related Typical Audiograms (ARTA) and a method to evaluate the difference in the degree of HI developed throughout life between subgroups. \n\nRESULTS\nCross-sectional linear regression analysis of last-visit audiograms for the best hearing ear demonstrated a gradual decline of hearing over decades. The congenital level of HI was in the range of 16\u201333\u00a0dB\u00a0at 0.25\u20130.5\u00a0kHz, and in the range of 51\u201360\u00a0dB\u00a0at 1\u20138\u00a0kHz. The annual threshold deterioration was in the range of 0.4\u20130.5\u00a0dB/year at 0.25\u20132\u00a0kHz and in the range of 0.7\u20130.8\u00a0dB/year at 4\u20138\u00a0kHz. Patients with two truncating mutations, including homozygotes for the common c.2299delG mutation, developed significantly more severe HI throughout life than patients with one truncating mutation combined with one nontruncating mutation, and patients with two nontruncating mutations. \n\nCONCLUSIONS\nThe results have direct implications for patient counselling in terms of prognosis of hearing and may serve as baseline measures for future (genetic) therapeutic interventions.", "author" : [ { "dropping-particle" : "", "family" : "Hartel", "given" : "Bas P.", "non-dropping-particle" : "", "parse-names" : false, "suffix" : "" }, { "dropping-particle" : "", "family" : "L\u00f6fgren", "given" : "Maria", "non-dropping-particle" : "", "parse-names" : false, "suffix" : "" }, { "dropping-particle" : "", "family" : "Huygen", "given" : "Patrick L.M.", "non-dropping-particle" : "", "parse-names" : false, "suffix" : "" }, { "dropping-particle" : "", "family" : "Guchelaar", "given" : "Iris", "non-dropping-particle" : "", "parse-names" : false, "suffix" : "" }, { "dropping-particle" : "", "family" : "Lo-A-Njoe Kort", "given" : "Nicole", "non-dropping-particle" : "", "parse-names" : false, "suffix" : "" }, { "dropping-particle" : "", "family" : "Sadeghi", "given" : "Andre M.", "non-dropping-particle" : "", "parse-names" : false, "suffix" : "" }, { "dropping-particle" : "", "family" : "Wijk", "given" : "Erwin", "non-dropping-particle" : "van", "parse-names" : false, "suffix" : "" }, { "dropping-particle" : "", "family" : "Tranebj\u00e6rg", "given" : "Lisbeth", "non-dropping-particle" : "", "parse-names" : false, "suffix" : "" }, { "dropping-particle" : "", "family" : "Kremer", "given" : "Hannie", "non-dropping-particle" : "", "parse-names" : false, "suffix" : "" }, { "dropping-particle" : "", "family" : "Kimberling", "given" : "William J.", "non-dropping-particle" : "", "parse-names" : false, "suffix" : "" }, { "dropping-particle" : "", "family" : "Cremers", "given" : "Cor W.R.J.", "non-dropping-particle" : "", "parse-names" : false, "suffix" : "" }, { "dropping-particle" : "", "family" : "M\u00f6ller", "given" : "Claes", "non-dropping-particle" : "", "parse-names" : false, "suffix" : "" }, { "dropping-particle" : "", "family" : "Pennings", "given" : "Ronald J.E.", "non-dropping-particle" : "", "parse-names" : false, "suffix" : "" } ], "container-title" : "Hearing Research", "id" : "ITEM-6", "issued" : { "date-parts" : [ [ "2016" ] ] }, "page" : "60-68", "title" : "A combination of two truncating mutations in USH2A causes more severe and progressive hearing impairment in Usher syndrome type IIa", "type" : "article-journal", "volume" : "339" }, "uris" : [ "http://www.mendeley.com/documents/?uuid=21e8fc67-ea46-327a-9784-b90c1a5be462" ] }, { "id" : "ITEM-7",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7",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18,22,33,39,47,48)", "plainTextFormattedCitation" : "(2,18,22,33,39,47,48)", "previouslyFormattedCitation" : "(2,18,22,33,39,47,48)"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18,22,33,39,47,48)</w:t>
            </w:r>
            <w:r w:rsidRPr="001739A7">
              <w:rPr>
                <w:rFonts w:ascii="Times New Roman" w:hAnsi="Times New Roman" w:cs="Times New Roman"/>
                <w:bCs/>
                <w:sz w:val="18"/>
                <w:szCs w:val="20"/>
              </w:rPr>
              <w:fldChar w:fldCharType="end"/>
            </w:r>
          </w:p>
        </w:tc>
      </w:tr>
      <w:tr w:rsidR="001739A7" w:rsidRPr="00CF0E34"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1864G&gt;A</w:t>
            </w:r>
          </w:p>
        </w:tc>
        <w:tc>
          <w:tcPr>
            <w:tcW w:w="2873" w:type="dxa"/>
            <w:tcBorders>
              <w:left w:val="single" w:sz="4" w:space="0" w:color="auto"/>
              <w:righ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Trp3955*)</w:t>
            </w:r>
          </w:p>
        </w:tc>
        <w:tc>
          <w:tcPr>
            <w:tcW w:w="3088" w:type="dxa"/>
            <w:tcBorders>
              <w:lef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16/j.heares.2016.06.008", "ISSN" : "03785955", "abstract" : "OBJECTIVES\nUsher syndrome is an inherited disorder that is characterized by hearing impairment (HI), retinitis pigmentosa, and in some cases vestibular dysfunction. Usher syndrome type IIa is caused by mutations in USH2A. HI in these patients is highly heterogeneous and the present study evaluates the effects of different types of USH2A mutations on the audiometric phenotype. Data from two large centres of expertise on Usher Syndrome in the Netherlands and Sweden were combined in order to create a large combined sample of patients to identify possible genotype-phenotype correlations. \n\nDESIGN\nA retrospective study on HI in 110 patients (65 Dutch and 45 Swedish) genetically diagnosed with Usher syndrome type IIa. We used methods especially designed for characterizing and testing differences in audiological phenotype between patient subgroups. These methods included Age Related Typical Audiograms (ARTA) and a method to evaluate the difference in the degree of HI developed throughout life between subgroups. \n\nRESULTS\nCross-sectional linear regression analysis of last-visit audiograms for the best hearing ear demonstrated a gradual decline of hearing over decades. The congenital level of HI was in the range of 16\u201333\u00a0dB\u00a0at 0.25\u20130.5\u00a0kHz, and in the range of 51\u201360\u00a0dB\u00a0at 1\u20138\u00a0kHz. The annual threshold deterioration was in the range of 0.4\u20130.5\u00a0dB/year at 0.25\u20132\u00a0kHz and in the range of 0.7\u20130.8\u00a0dB/year at 4\u20138\u00a0kHz. Patients with two truncating mutations, including homozygotes for the common c.2299delG mutation, developed significantly more severe HI throughout life than patients with one truncating mutation combined with one nontruncating mutation, and patients with two nontruncating mutations. \n\nCONCLUSIONS\nThe results have direct implications for patient counselling in terms of prognosis of hearing and may serve as baseline measures for future (genetic) therapeutic interventions.", "author" : [ { "dropping-particle" : "", "family" : "Hartel", "given" : "Bas P.", "non-dropping-particle" : "", "parse-names" : false, "suffix" : "" }, { "dropping-particle" : "", "family" : "L\u00f6fgren", "given" : "Maria", "non-dropping-particle" : "", "parse-names" : false, "suffix" : "" }, { "dropping-particle" : "", "family" : "Huygen", "given" : "Patrick L.M.", "non-dropping-particle" : "", "parse-names" : false, "suffix" : "" }, { "dropping-particle" : "", "family" : "Guchelaar", "given" : "Iris", "non-dropping-particle" : "", "parse-names" : false, "suffix" : "" }, { "dropping-particle" : "", "family" : "Lo-A-Njoe Kort", "given" : "Nicole", "non-dropping-particle" : "", "parse-names" : false, "suffix" : "" }, { "dropping-particle" : "", "family" : "Sadeghi", "given" : "Andre M.", "non-dropping-particle" : "", "parse-names" : false, "suffix" : "" }, { "dropping-particle" : "", "family" : "Wijk", "given" : "Erwin", "non-dropping-particle" : "van", "parse-names" : false, "suffix" : "" }, { "dropping-particle" : "", "family" : "Tranebj\u00e6rg", "given" : "Lisbeth", "non-dropping-particle" : "", "parse-names" : false, "suffix" : "" }, { "dropping-particle" : "", "family" : "Kremer", "given" : "Hannie", "non-dropping-particle" : "", "parse-names" : false, "suffix" : "" }, { "dropping-particle" : "", "family" : "Kimberling", "given" : "William J.", "non-dropping-particle" : "", "parse-names" : false, "suffix" : "" }, { "dropping-particle" : "", "family" : "Cremers", "given" : "Cor W.R.J.", "non-dropping-particle" : "", "parse-names" : false, "suffix" : "" }, { "dropping-particle" : "", "family" : "M\u00f6ller", "given" : "Claes", "non-dropping-particle" : "", "parse-names" : false, "suffix" : "" }, { "dropping-particle" : "", "family" : "Pennings", "given" : "Ronald J.E.", "non-dropping-particle" : "", "parse-names" : false, "suffix" : "" } ], "container-title" : "Hearing Research", "id" : "ITEM-1", "issued" : { "date-parts" : [ [ "2016" ] ] }, "page" : "60-68", "title" : "A combination of two truncating mutations in USH2A causes more severe and progressive hearing impairment in Usher syndrome type IIa", "type" : "article-journal", "volume" : "339" }, "uris" : [ "http://www.mendeley.com/documents/?uuid=21e8fc67-ea46-327a-9784-b90c1a5be462" ] }, { "id" : "ITEM-2",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2",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id" : "ITEM-3",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3",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27,48)", "plainTextFormattedCitation" : "(2,27,48)", "previouslyFormattedCitation" : "(2,27,48)"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27,48)</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1819A&gt;C</w:t>
            </w:r>
          </w:p>
        </w:tc>
        <w:tc>
          <w:tcPr>
            <w:tcW w:w="2873" w:type="dxa"/>
            <w:tcBorders>
              <w:left w:val="single" w:sz="4" w:space="0" w:color="auto"/>
              <w:righ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Tyr3940Ser)</w:t>
            </w:r>
          </w:p>
        </w:tc>
        <w:tc>
          <w:tcPr>
            <w:tcW w:w="3088" w:type="dxa"/>
            <w:tcBorders>
              <w:lef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86/383096", "ISSN" : "00029297", "author" : [ { "dropping-particle" : "", "family" : "Wijk", "given" : "Erwin", "non-dropping-particle" : "van", "parse-names" : false, "suffix" : "" }, { "dropping-particle" : "", "family" : "Pennings", "given" : "Ronald J.E.", "non-dropping-particle" : "", "parse-names" : false, "suffix" : "" }, { "dropping-particle" : "", "family" : "Brinke", "given" : "Heleen", "non-dropping-particle" : "te", "parse-names" : false, "suffix" : "" }, { "dropping-particle" : "", "family" : "Claassen", "given" : "Annemarie", "non-dropping-particle" : "", "parse-names" : false, "suffix" : "" }, { "dropping-particle" : "", "family" : "Yntema", "given" : "Helger G.", "non-dropping-particle" : "", "parse-names" : false, "suffix" : "" }, { "dropping-particle" : "", "family" : "Hoefsloot", "given" : "Lies H.", "non-dropping-particle" : "", "parse-names" : false, "suffix" : "" }, { "dropping-particle" : "", "family" : "Cremers", "given" : "Frans P.M.", "non-dropping-particle" : "", "parse-names" : false, "suffix" : "" }, { "dropping-particle" : "", "family" : "Cremers", "given" : "Cor. W.R.J.", "non-dropping-particle" : "", "parse-names" : false, "suffix" : "" }, { "dropping-particle" : "", "family" : "Kremer", "given" : "Hannie", "non-dropping-particle" : "", "parse-names" : false, "suffix" : "" } ], "container-title" : "The American Journal of Human Genetics", "id" : "ITEM-1", "issue" : "4", "issued" : { "date-parts" : [ [ "2004", "4" ] ] }, "page" : "738-744", "title" : "Identification of 51 Novel Exons of the Usher Syndrome Type 2A (USH2A) Gene That Encode Multiple Conserved Functional Domains and That Are Mutated in Patients with Usher Syndrome Type II", "type" : "article-journal", "volume" : "74" }, "uris" : [ "http://www.mendeley.com/documents/?uuid=b3e0d1ea-eec6-3772-b166-538854ea938b" ] }, { "id" : "ITEM-2", "itemData" : { "DOI" : "10.1016/j.exer.2004.03.005", "ISBN" : "0014-4835 (Print)\\r0014-4835 (Linking)", "ISSN" : "00144835", "PMID" : "15325563", "abstract" : "A screen of the entire coding region of the USH2A gene in 129 unrelated patients with Usher syndrome type II (USH2) and in 146 unrelated patients with non-syndromic autosomal recessive retinitis pigmentosa (ARRP) uncovered 54 different sequence variations, including 18 likely pathogenic mutations (13 frameshift, three nonsense, and two missense), 12 changes of uncertain pathogenicity (11 missense changes and one in-frame deletion), and 24 non-pathogenic rare variants or polymorphisms. Of the 18 likely pathogenic mutations, nine were novel. Among the USH2 patients, 50 (39%) had one or two likely pathogenic mutations. The most common mutant allele in USH2 patients was E767fs, which was found in 29 patients, including one homozygote. Among the ARRP patients, we found 17 (12%) with one or two likely pathogenic mutations. The most common mutant allele in ARRP patients was C759F and it was found in 10 patients. The C759F allele was also found in two USH2 patients; in neither of them was a change in the other allele found. The second most common mutant allele in both patient groups was L1447fs (found in 6/50 USH2 patients and 6/17 ARRP patients). Of the 50+17=67 patients with identified USH2A mutations, only one mutation in one allele was found in 41+12=53 (79%); the reason for the high proportion of patients with only one identified mutation is obscure. Our results indicate that USH2A mutations are found in about 7% of all cases of RP in North America, a frequency similar to the RPGR gene (8%) and the rhodopsin gene (10%). \u00a9 2004 Elsevier Ltd. All rights reserved.", "author" : [ { "dropping-particle" : "", "family" : "Seyedahmadi", "given" : "Babak Jian", "non-dropping-particle" : "", "parse-names" : false, "suffix" : "" }, { "dropping-particle" : "", "family" : "Rivolta", "given" : "Carlo", "non-dropping-particle" : "", "parse-names" : false, "suffix" : "" }, { "dropping-particle" : "", "family" : "Keene", "given" : "Julia A.", "non-dropping-particle" : "", "parse-names" : false, "suffix" : "" }, { "dropping-particle" : "", "family" : "Berson", "given" : "Eliot L.", "non-dropping-particle" : "", "parse-names" : false, "suffix" : "" }, { "dropping-particle" : "", "family" : "Dryja", "given" : "Thaddeus P.", "non-dropping-particle" : "", "parse-names" : false, "suffix" : "" } ], "container-title" : "Experimental Eye Research", "id" : "ITEM-2", "issue" : "2", "issued" : { "date-parts" : [ [ "2004", "8" ] ] }, "page" : "167-173", "title" : "Comprehensive screening of the USH2A gene in Usher syndrome type II and non-syndromic recessive retinitis pigmentosa", "type" : "article-journal", "volume" : "79" }, "uris" : [ "http://www.mendeley.com/documents/?uuid=b08c7ea9-4b0b-35c7-af6e-eb719387f265" ] }, { "id" : "ITEM-3", "itemData" : { "DOI" : "10.1038/jhg.2009.107", "ISBN" : "1435-232X (Electronic)\\r1434-5161 (Linking)", "ISSN" : "1434-5161", "PMID" : "19881469", "abstract" : "Usher syndrome type II (USH2) is an autosomal recessive disorder characterized by moderate to severe hearing impairment and progressive visual loss due to retinitis pigmentosa (RP). To identify novel mutations and determine the frequency of USH2A mutations as a cause of USH2, we have carried out mutation screening of all 72 coding exons and exon-intron splice sites of the USH2A gene. A total of 20 USH2 American probands of European descent were analyzed using single strand conformational polymorphism (SSCP) and direct sequencing methods. Ten different USH2A mutations were identified in 55% of the probands, five of which were novel mutations. The detected mutations include three missense, three frameshifts and four nonsense mutations, with c.2299delG/p.E767fs mutation, accounting for 38.9% of the pathological alleles. Two cases were homozygotes, two cases were compound heterozygotes and one case had complex allele with three variants. In seven probands, only one USH2A mutation was detected and no pathological mutation was found in the remaining eight individuals. Altogether, our data support the fact that c.2299delG/p.E767fs is indeed the most common USH2A mutation found in USH2 patients of European Caucasian background. Thus, if screening for mutations in USH2A is considered, it is reasonable to screen for the c.2299delG mutation first.", "author" : [ { "dropping-particle" : "", "family" : "Yan", "given" : "Denise", "non-dropping-particle" : "", "parse-names" : false, "suffix" : "" }, { "dropping-particle" : "", "family" : "Ouyang", "given" : "Xiaomei", "non-dropping-particle" : "", "parse-names" : false, "suffix" : "" }, { "dropping-particle" : "", "family" : "Patterson", "given" : "D Michael", "non-dropping-particle" : "", "parse-names" : false, "suffix" : "" }, { "dropping-particle" : "", "family" : "Du", "given" : "Li Lin", "non-dropping-particle" : "", "parse-names" : false, "suffix" : "" }, { "dropping-particle" : "", "family" : "Jacobson", "given" : "Samuel G", "non-dropping-particle" : "", "parse-names" : false, "suffix" : "" }, { "dropping-particle" : "", "family" : "Liu", "given" : "Xue-Zhong", "non-dropping-particle" : "", "parse-names" : false, "suffix" : "" } ], "container-title" : "Journal of human genetics", "id" : "ITEM-3", "issue" : "12", "issued" : { "date-parts" : [ [ "2009", "12", "30" ] ] }, "page" : "732-738", "title" : "Mutation analysis in the long isoform of USH2A in American patients with Usher Syndrome type II.", "type" : "article-journal", "volume" : "54" }, "uris" : [ "http://www.mendeley.com/documents/?uuid=b2048bc5-fb07-37cb-91fb-101e5f90b308" ] }, { "id" : "ITEM-4",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4",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5", "itemData" : { "DOI" : "10.1136/jmg.2009.075143", "ISBN" : "1468-6244 (Electronic)\\r0022-2593 (Linking)", "ISSN" : "1468-6244", "PMID" : "20507924", "abstract" : "BACKGROUND: Usher syndrome type II (USH2) is an autosomal recessive disorder characterised by retinitis pigmentosa (RP) and mild to moderate sensorineural hearing loss. Mutations in the USH2A gene are the most common cause of USH2 and are also a cause of some forms of RP without hearing loss (ie, non-syndromic RP). The USH2A gene was initially identified as a transcript comprised of 21 exons but subsequently a longer isoform containing 72 exons was identified.\\n\\nMETHODS: The 51 exons unique to the long isoform of USH2A were screened for mutations among a core set of 108 patients diagnosed with USH2 and 80 patients with non-syndromic RP who were all included in a previously reported screen of the short isoform of USH2A. For several exons, additional patients were screened.\\n\\nRESULTS: In total, 35 deleterious mutations were identified including 17 nonsense mutations, 9 frameshift mutations, 5 splice-site mutations, and 4 small in-frame deletions or insertions. Twenty-seven mutations were novel. In addition, 65 rare missense changes were identified. A method of classifying the deleterious effect of the missense changes was developed using the summed results of four different mutation assessment algorithms, SIFT, pMUT, PolyPhen, and AGVGD. This system classified 8 of the 65 changes as 'likely deleterious' and 9 as 'possibly deleterious'.\\n\\nCONCLUSION: At least one mutation was identified in 57-63% of USH2 cases and 19-23% of cases of non-syndromic recessive RP (calculated without and including probable/possible deleterious changes) thus supporting that USH2A is the most common known cause of RP in the USA.", "author" : [ { "dropping-particle" : "", "family" : "McGee", "given" : "Terri L", "non-dropping-particle" : "", "parse-names" : false, "suffix" : "" }, { "dropping-particle" : "", "family" : "Seyedahmadi", "given" : "Babak Jian", "non-dropping-particle" : "", "parse-names" : false, "suffix" : "" }, { "dropping-particle" : "", "family" : "Sweeney", "given" : "Meredith O", "non-dropping-particle" : "", "parse-names" : false, "suffix" : "" }, { "dropping-particle" : "", "family" : "Dryja", "given" : "Thaddeus P", "non-dropping-particle" : "", "parse-names" : false, "suffix" : "" }, { "dropping-particle" : "", "family" : "Berson", "given" : "Eliot L", "non-dropping-particle" : "", "parse-names" : false, "suffix" : "" } ], "container-title" : "Journal of medical genetics", "id" : "ITEM-5", "issue" : "7", "issued" : { "date-parts" : [ [ "2010", "7" ] ] }, "page" : "499-506", "publisher" : "BMJ Publishing Group Ltd", "title" : "Novel mutations in the long isoform of the USH2A gene in patients with Usher syndrome type II or non-syndromic retinitis pigmentosa.", "type" : "article-journal", "volume" : "47" }, "uris" : [ "http://www.mendeley.com/documents/?uuid=5a3a5d04-d51c-3dcb-98e0-0a8b5964a49f" ] }, { "id" : "ITEM-6", "itemData" : { "DOI" : "10.1002/humu.9524", "ISBN" : "1098-1004 (Electronic)", "ISSN" : "10597794", "PMID" : "18273898", "abstract" : "Usher syndrome type II (USH2) is an autosomal recessive disorder, characterised by moderate to severe high-frequency hearing impairment, normal balance function and progressive visual impairment due to retinitis pigmentosa. Usher syndrome type IIa, the most common subtype, is defined by mutations in the USH2A gene encoding a short and a recently discovered long usherin isoform comprising 21 and 73 exons, respectively. More than 120 different disease-causing mutations have been reported, however, most of the previous reports concern mutations restricted to exons 1-21 of the USH2A gene. To explore the spectrum of USH2A disease-causing mutations among Scandinavian USH2 cases, patients from 118 unrelated families of which 27 previously had been found to carry mutations in exons 1-21 were subjected to extensive DNA sequence analysis of the full size USH2A gene. Altogether, 122 USH2A DNA sequence alterations were identified of which 57 were predicted to be disease-causing, 7 were considered to be of uncertain pathogenicity and 58 were predicted to be benign variants. Of 36 novel pathogenic USH2A mutations 31 were located in exons 22-73, specific to the long isoform. USH2A mutations were identified in 89/118 (75.4%) families. In 79/89 (88.8%) of these families two pathogenic mutations were identified whereas in 10/89 (11.2%) families the second mutation remained unidentified. In 5/118 (4.2%) families the USH phenotype could be explained by mutations in the USH3A gene. The results presented here provide a comprehensive picture of the genetic aetiology of Usher syndrome type IIA in Scandinavia as it is known to date.", "author" : [ { "dropping-particle" : "", "family" : "Dreyer", "given" : "Bo", "non-dropping-particle" : "", "parse-names" : false, "suffix" : "" }, { "dropping-particle" : "", "family" : "Brox", "given" : "Vigdis", "non-dropping-particle" : "", "parse-names" : false, "suffix" : "" }, { "dropping-particle" : "", "family" : "Tranebj\u00e6rg", "given" : "Lisbeth", "non-dropping-particle" : "", "parse-names" : false, "suffix" : "" }, { "dropping-particle" : "", "family" : "Rosenberg", "given" : "Thomas", "non-dropping-particle" : "", "parse-names" : false, "suffix" : "" }, { "dropping-particle" : "", "family" : "Sadeghi", "given" : "Andr\u00e8 M.", "non-dropping-particle" : "", "parse-names" : false, "suffix" : "" }, { "dropping-particle" : "", "family" : "M\u00f6ller", "given" : "Claes", "non-dropping-particle" : "", "parse-names" : false, "suffix" : "" }, { "dropping-particle" : "", "family" : "Nilssen", "given" : "\u00d8ivind", "non-dropping-particle" : "", "parse-names" : false, "suffix" : "" } ], "container-title" : "Human Mutation", "id" : "ITEM-6", "issue" : "3", "issued" : { "date-parts" : [ [ "2008", "3" ] ] }, "page" : "451-451", "publisher" : "Wiley Subscription Services, Inc., A Wiley Company", "title" : "Spectrum of USH2A mutations in Scandinavian patients with Usher syndrome type II", "type" : "article-journal", "volume" : "29" }, "uris" : [ "http://www.mendeley.com/documents/?uuid=6845f94d-a324-351f-8545-3bdc0e5f6faa" ] }, { "id" : "ITEM-7", "itemData" : { "DOI" : "10.1186/1750-1172-6-21", "ISSN" : "1750-1172", "PMID" : "21569298", "abstract" : "BACKGROUND Usher syndrome (USH) combines sensorineural deafness with blindness. It is inherited in an autosomal recessive mode. Early diagnosis is critical for adapted educational and patient management choices, and for genetic counseling. To date, nine causative genes have been identified for the three clinical subtypes (USH1, USH2 and USH3). Current diagnostic strategies make use of a genotyping microarray that is based on the previously reported mutations. The purpose of this study was to design a more accurate molecular diagnosis tool. METHODS We sequenced the 366 coding exons and flanking regions of the nine known USH genes, in 54 USH patients (27 USH1, 21 USH2 and 6 USH3). RESULTS Biallelic mutations were detected in 39 patients (72%) and monoallelic mutations in an additional 10 patients (18.5%). In addition to biallelic mutations in one of the USH genes, presumably pathogenic mutations in another USH gene were detected in seven patients (13%), and another patient carried monoallelic mutations in three different USH genes. Notably, none of the USH3 patients carried detectable mutations in the only known USH3 gene, whereas they all carried mutations in USH2 genes. Most importantly, the currently used microarray would have detected only 30 of the 81 different mutations that we found, of which 39 (48%) were novel. CONCLUSIONS Based on these results, complete exon sequencing of the currently known USH genes stands as a definite improvement for molecular diagnosis of this disease, which is of utmost importance in the perspective of gene therapy.", "author" : [ { "dropping-particle" : "", "family" : "Bonnet", "given" : "Crystel", "non-dropping-particle" : "", "parse-names" : false, "suffix" : "" }, { "dropping-particle" : "", "family" : "Grati", "given" : "M'hamed", "non-dropping-particle" : "", "parse-names" : false, "suffix" : "" }, { "dropping-particle" : "", "family" : "Marlin", "given" : "Sandrine", "non-dropping-particle" : "", "parse-names" : false, "suffix" : "" }, { "dropping-particle" : "", "family" : "Levilliers", "given" : "Jacqueline", "non-dropping-particle" : "", "parse-names" : false, "suffix" : "" }, { "dropping-particle" : "", "family" : "Hardelin", "given" : "Jean-Pierre", "non-dropping-particle" : "", "parse-names" : false, "suffix" : "" }, { "dropping-particle" : "", "family" : "Parodi", "given" : "Marine", "non-dropping-particle" : "", "parse-names" : false, "suffix" : "" }, { "dropping-particle" : "", "family" : "Niasme-Grare", "given" : "Magali", "non-dropping-particle" : "", "parse-names" : false, "suffix" : "" }, { "dropping-particle" : "", "family" : "Zelenika", "given" : "Diana", "non-dropping-particle" : "", "parse-names" : false, "suffix" : "" }, { "dropping-particle" : "", "family" : "D\u00e9l\u00e9pine", "given" : "Marc", "non-dropping-particle" : "", "parse-names" : false, "suffix" : "" }, { "dropping-particle" : "", "family" : "Feldmann", "given" : "Delphine", "non-dropping-particle" : "", "parse-names" : false, "suffix" : "" }, { "dropping-particle" : "", "family" : "Jonard", "given" : "Laurence", "non-dropping-particle" : "", "parse-names" : false, "suffix" : "" }, { "dropping-particle" : "", "family" : "El-Amraoui", "given" : "Aziz", "non-dropping-particle" : "", "parse-names" : false, "suffix" : "" }, { "dropping-particle" : "", "family" : "Weil", "given" : "Dominique", "non-dropping-particle" : "", "parse-names" : false, "suffix" : "" }, { "dropping-particle" : "", "family" : "Delobel", "given" : "Bruno", "non-dropping-particle" : "", "parse-names" : false, "suffix" : "" }, { "dropping-particle" : "", "family" : "Vincent", "given" : "Christophe", "non-dropping-particle" : "", "parse-names" : false, "suffix" : "" }, { "dropping-particle" : "", "family" : "Dollfus", "given" : "H\u00e9l\u00e8ne", "non-dropping-particle" : "", "parse-names" : false, "suffix" : "" }, { "dropping-particle" : "", "family" : "Eliot", "given" : "Marie-Madeleine", "non-dropping-particle" : "", "parse-names" : false, "suffix" : "" }, { "dropping-particle" : "", "family" : "David", "given" : "Albert", "non-dropping-particle" : "", "parse-names" : false, "suffix" : "" }, { "dropping-particle" : "", "family" : "Calais", "given" : "Catherine", "non-dropping-particle" : "", "parse-names" : false, "suffix" : "" }, { "dropping-particle" : "", "family" : "Vigneron", "given" : "Jacqueline", "non-dropping-particle" : "", "parse-names" : false, "suffix" : "" }, { "dropping-particle" : "", "family" : "Montaut-Verient", "given" : "Bettina", "non-dropping-particle" : "", "parse-names" : false, "suffix" : "" }, { "dropping-particle" : "", "family" : "Bonneau", "given" : "Dominique", "non-dropping-particle" : "", "parse-names" : false, "suffix" : "" }, { "dropping-particle" : "", "family" : "Dubin", "given" : "Jacques", "non-dropping-particle" : "", "parse-names" : false, "suffix" : "" }, { "dropping-particle" : "", "family" : "Thauvin", "given" : "Christel", "non-dropping-particle" : "", "parse-names" : false, "suffix" : "" }, { "dropping-particle" : "", "family" : "Duvillard", "given" : "Alain", "non-dropping-particle" : "", "parse-names" : false, "suffix" : "" }, { "dropping-particle" : "", "family" : "Francannet", "given" : "Christine", "non-dropping-particle" : "", "parse-names" : false, "suffix" : "" }, { "dropping-particle" : "", "family" : "Mom", "given" : "Thierry", "non-dropping-particle" : "", "parse-names" : false, "suffix" : "" }, { "dropping-particle" : "", "family" : "Lacombe", "given" : "Didier", "non-dropping-particle" : "", "parse-names" : false, "suffix" : "" }, { "dropping-particle" : "", "family" : "Duriez", "given" : "Fran\u00e7oise", "non-dropping-particle" : "", "parse-names" : false, "suffix" : "" }, { "dropping-particle" : "", "family" : "Drouin-Garraud", "given" : "Val\u00e9rie", "non-dropping-particle" : "", "parse-names" : false, "suffix" : "" }, { "dropping-particle" : "", "family" : "Thuillier-Obstoy", "given" : "Marie-Fran\u00e7oise", "non-dropping-particle" : "", "parse-names" : false, "suffix" : "" }, { "dropping-particle" : "", "family" : "Sigaudy", "given" : "Sabine", "non-dropping-particle" : "", "parse-names" : false, "suffix" : "" }, { "dropping-particle" : "", "family" : "Frances", "given" : "Anne-Marie", "non-dropping-particle" : "", "parse-names" : false, "suffix" : "" }, { "dropping-particle" : "", "family" : "Collignon", "given" : "Patrick", "non-dropping-particle" : "", "parse-names" : false, "suffix" : "" }, { "dropping-particle" : "", "family" : "Challe", "given" : "Georges", "non-dropping-particle" : "", "parse-names" : false, "suffix" : "" }, { "dropping-particle" : "", "family" : "Couderc", "given" : "R\u00e9my", "non-dropping-particle" : "", "parse-names" : false, "suffix" : "" }, { "dropping-particle" : "", "family" : "Lathrop", "given" : "Mark", "non-dropping-particle" : "", "parse-names" : false, "suffix" : "" }, { "dropping-particle" : "", "family" : "Sahel", "given" : "Jos\u00e9-Alain", "non-dropping-particle" : "", "parse-names" : false, "suffix" : "" }, { "dropping-particle" : "", "family" : "Weissenbach", "given" : "Jean", "non-dropping-particle" : "", "parse-names" : false, "suffix" : "" }, { "dropping-particle" : "", "family" : "Petit", "given" : "Christine", "non-dropping-particle" : "", "parse-names" : false, "suffix" : "" }, { "dropping-particle" : "", "family" : "Denoyelle", "given" : "Fran\u00e7oise", "non-dropping-particle" : "", "parse-names" : false, "suffix" : "" } ], "container-title" : "Orphanet Journal of Rare Diseases", "id" : "ITEM-7", "issue" : "1", "issued" : { "date-parts" : [ [ "2011", "5", "11" ] ] }, "page" : "21", "title" : "Complete exon sequencing of all known Usher syndrome genes greatly improves molecular diagnosis", "type" : "article-journal", "volume" : "6" }, "uris" : [ "http://www.mendeley.com/documents/?uuid=38b28b85-d07a-353f-b203-06da2a707029" ] }, { "id" : "ITEM-8", "itemData" : { "ISBN" : "1090-0535", "ISSN" : "1090-0535", "PMID" : "21738395", "abstract" : "Usher syndrome is an autosomal recessive disorder characterized by hearing and vision loss. Usher syndrome is divided into three clinical subclasses (type 1, type 2, and type 3), which differ in terms of the severity and progression of hearing loss and the presence or absence of vestibular symptoms. Usher syndrome is defined by significant genetic heterogeneity, with at least 12 distinct loci described and 9 genes identified. This study aims to provide a molecular epidemiology report of Usher syndrome in Italy.", "author" : [ { "dropping-particle" : "", "family" : "Vozzi", "given" : "Diego", "non-dropping-particle" : "", "parse-names" : false, "suffix" : "" }, { "dropping-particle" : "", "family" : "Aasp\u00f5llu", "given" : "Anu", "non-dropping-particle" : "", "parse-names" : false, "suffix" : "" }, { "dropping-particle" : "", "family" : "Athanasakis", "given" : "Emmanouil", "non-dropping-particle" : "", "parse-names" : false, "suffix" : "" }, { "dropping-particle" : "", "family" : "Berto", "given" : "Anna", "non-dropping-particle" : "", "parse-names" : false, "suffix" : "" }, { "dropping-particle" : "", "family" : "Fabretto", "given" : "Antonella", "non-dropping-particle" : "", "parse-names" : false, "suffix" : "" }, { "dropping-particle" : "", "family" : "Licastro", "given" : "Danilo", "non-dropping-particle" : "", "parse-names" : false, "suffix" : "" }, { "dropping-particle" : "", "family" : "K\u00fclm", "given" : "Maigi", "non-dropping-particle" : "", "parse-names" : false, "suffix" : "" }, { "dropping-particle" : "", "family" : "Testa", "given" : "Francesco", "non-dropping-particle" : "", "parse-names" : false, "suffix" : "" }, { "dropping-particle" : "", "family" : "Trevisi", "given" : "Patrizia", "non-dropping-particle" : "", "parse-names" : false, "suffix" : "" }, { "dropping-particle" : "", "family" : "Vahter", "given" : "Marju", "non-dropping-particle" : "", "parse-names" : false, "suffix" : "" }, { "dropping-particle" : "", "family" : "Ziviello", "given" : "Carmela", "non-dropping-particle" : "", "parse-names" : false, "suffix" : "" }, { "dropping-particle" : "", "family" : "Martini", "given" : "Alessandro", "non-dropping-particle" : "", "parse-names" : false, "suffix" : "" }, { "dropping-particle" : "", "family" : "Simonelli", "given" : "Francesca", "non-dropping-particle" : "", "parse-names" : false, "suffix" : "" }, { "dropping-particle" : "", "family" : "Banfi", "given" : "Sandro", "non-dropping-particle" : "", "parse-names" : false, "suffix" : "" }, { "dropping-particle" : "", "family" : "Gasparini", "given" : "Paolo", "non-dropping-particle" : "", "parse-names" : false, "suffix" : "" } ], "container-title" : "Molecular vision", "id" : "ITEM-8", "issue" : "June", "issued" : { "date-parts" : [ [ "2011" ] ] }, "page" : "1662-1668", "publisher" : "Emory University", "title" : "Molecular epidemiology of Usher syndrome in Italy.", "type" : "article-journal", "volume" : "17" }, "uris" : [ "http://www.mendeley.com/documents/?uuid=2952a41c-97c1-3d05-8468-94c15363a00b" ] }, { "id" : "ITEM-9",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9",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id" : "ITEM-10", "itemData" : { "DOI" : "10.1002/mgg3.25", "ISSN" : "23249269", "PMID" : "24498627", "abstract" : "We show that massively parallel targeted sequencing of 19 genes provides a new and reliable strategy for molecular diagnosis of Usher syndrome (USH) and nonsyndromic deafness, particularly appropriate for these disorders characterized by a high clinical and genetic heterogeneity and a complex structure of several of the genes involved. A series of 71 patients including Usher patients previously screened by Sanger sequencing plus newly referred patients was studied. Ninety-eight percent of the variants previously identified by Sanger sequencing were found by next-generation sequencing (NGS). NGS proved to be efficient as it offers analysis of all relevant genes which is laborious to reach with Sanger sequencing. Among the 13 newly referred Usher patients, both mutations in the same gene were identified in 77% of cases (10 patients) and one candidate pathogenic variant in two additional patients. This work can be considered as pilot for implementing NGS for genetically heterogeneous diseases in clinical service.", "author" : [ { "dropping-particle" : "", "family" : "Besnard", "given" : "Thomas", "non-dropping-particle" : "", "parse-names" : false, "suffix" : "" }, { "dropping-particle" : "", "family" : "Garc\u00eda-Garc\u00eda", "given" : "Gema", "non-dropping-particle" : "", "parse-names" : false, "suffix" : "" }, { "dropping-particle" : "", "family" : "Baux", "given" : "David", "non-dropping-particle" : "", "parse-names" : false, "suffix" : "" }, { "dropping-particle" : "", "family" : "Vach\u00e9", "given" : "Christel", "non-dropping-particle" : "", "parse-names" : false, "suffix" : "" }, { "dropping-particle" : "", "family" : "Faug\u00e8re", "given" : "Val\u00e9rie", "non-dropping-particle" : "", "parse-names" : false, "suffix" : "" }, { "dropping-particle" : "", "family" : "Larrieu", "given" : "Lise", "non-dropping-particle" : "", "parse-names" : false, "suffix" : "" }, { "dropping-particle" : "", "family" : "L\u00e9onard", "given" : "Susana", "non-dropping-particle" : "", "parse-names" : false, "suffix" : "" }, { "dropping-particle" : "", "family" : "Millan", "given" : "Jose M.",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Fran\u00e7oise", "non-dropping-particle" : "", "parse-names" : false, "suffix" : "" } ], "container-title" : "Molecular Genetics &amp; Genomic Medicine", "id" : "ITEM-10", "issue" : "1", "issued" : { "date-parts" : [ [ "2014", "1" ] ] }, "page" : "30-43", "title" : "Experience of targeted Usher exome sequencing as a clinical test", "type" : "article-journal", "volume" : "2" }, "uris" : [ "http://www.mendeley.com/documents/?uuid=203e3a5b-e941-3635-ae65-55c1564c5b4b" ] }, { "id" : "ITEM-11", "itemData" : { "DOI" : "10.1002/mgg3.92", "ISSN" : "2324-9269", "PMID" : "25333064", "abstract" : "Usher syndrome is an autosomal recessive disorder characterized both by deafness and blindness. For the three clinical subtypes of Usher syndrome causal mutations in altogether 12 genes and a modifier gene have been identified. Due to the genetic heterogeneity of Usher syndrome, the molecular analysis is predestined for a comprehensive and parallelized analysis of all known genes by next-generation sequencing (NGS) approaches. We describe here the targeted enrichment and deep sequencing for exons of Usher genes and compare the costs and workload of this approach compared to Sanger sequencing. We also present a bioinformatics analysis pipeline that allows us to detect single-nucleotide variants, short insertions and deletions, as well as copy number variations of one or more exons on the same sequence data. Additionally, we present a flexible in silico gene panel for the analysis of sequence variants, in which newly identified genes can easily be included. We applied this approach to a cohort of 44 Usher patients and detected biallelic pathogenic mutations in 35 individuals and monoallelic mutations in eight individuals of our cohort. Thirty-nine of the sequence variants, including two heterozygous deletions comprising several exons of USH2A, have not been reported so far. Our NGS-based approach allowed us to assess single-nucleotide variants, small indels, and whole exon deletions in a single test. The described diagnostic approach is fast and cost-effective with a high molecular diagnostic yield.", "author" : [ { "dropping-particle" : "", "family" : "Krawitz", "given" : "Peter M", "non-dropping-particle" : "", "parse-names" : false, "suffix" : "" }, { "dropping-particle" : "", "family" : "Schiska", "given" : "Daniela", "non-dropping-particle" : "", "parse-names" : false, "suffix" : "" }, { "dropping-particle" : "", "family" : "Kr\u00fcger", "given" : "Ulrike", "non-dropping-particle" : "", "parse-names" : false, "suffix" : "" }, { "dropping-particle" : "", "family" : "Appelt", "given" : "Sandra", "non-dropping-particle" : "", "parse-names" : false, "suffix" : "" }, { "dropping-particle" : "", "family" : "Heinrich", "given" : "Verena", "non-dropping-particle" : "", "parse-names" : false, "suffix" : "" }, { "dropping-particle" : "", "family" : "Parkhomchuk", "given" : "Dmitri", "non-dropping-particle" : "", "parse-names" : false, "suffix" : "" }, { "dropping-particle" : "", "family" : "Timmermann", "given" : "Bernd", "non-dropping-particle" : "", "parse-names" : false, "suffix" : "" }, { "dropping-particle" : "", "family" : "Millan", "given" : "Jose M", "non-dropping-particle" : "", "parse-names" : false, "suffix" : "" }, { "dropping-particle" : "", "family" : "Robinson", "given" : "Peter N", "non-dropping-particle" : "", "parse-names" : false, "suffix" : "" }, { "dropping-particle" : "", "family" : "Mundlos", "given" : "Stefan", "non-dropping-particle" : "", "parse-names" : false, "suffix" : "" }, { "dropping-particle" : "", "family" : "Hecht", "given" : "Jochen", "non-dropping-particle" : "", "parse-names" : false, "suffix" : "" }, { "dropping-particle" : "", "family" : "Gross", "given" : "Manfred", "non-dropping-particle" : "", "parse-names" : false, "suffix" : "" } ], "container-title" : "Molecular genetics &amp; genomic medicine", "id" : "ITEM-11", "issue" : "5", "issued" : { "date-parts" : [ [ "2014", "9" ] ] }, "page" : "393-401", "title" : "Screening for single nucleotide variants, small indels and exon deletions with a next-generation sequencing based gene panel approach for Usher syndrome.", "type" : "article-journal", "volume" : "2" }, "uris" : [ "http://www.mendeley.com/documents/?uuid=6231f3f5-5247-3840-ba06-0791e7d75d85" ] }, { "id" : "ITEM-12", "itemData" : { "ISSN" : "1090-0535", "PMID" : "25558175", "abstract" : "PURPOSE: To analyze the spectrum of sequence variants in the MYO7A and USH2A genes in a group of Italian patients affected by Usher syndrome (USH).\\n\\nMETHODS: Thirty-six Italian patients with a diagnosis of USH were recruited. They received a standard ophthalmologic examination, visual field testing, optical coherence tomography (OCT) scan, and electrophysiological tests. Fluorescein angiography and fundus autofluorescence imaging were performed in selected cases. All the patients underwent an audiologic examination for the 0.25-8,000 Hz frequencies. Vestibular function was evaluated with specific tests. DNA samples were analyzed for sequence variants of the MYO7A gene (for USH1) and the USH2A gene (for USH2) with direct sequencing techniques. A few patients were analyzed for both genes.\\n\\nRESULTS: In the MYO7A gene, ten missense variants were found; three patients were compound heterozygous, and two were homozygous. Thirty-four USH2A gene variants were detected, including eight missense variants, nine nonsense variants, six splicing variants, and 11 duplications/deletions; 19 patients were compound heterozygous, and three were homozygous. Four MYO7A and 17 USH2A variants have already been described in the literature. Among the novel mutations there are four USH2A large deletions, detected with multiplex ligation dependent probe amplification (MLPA) technology. Two potentially pathogenic variants were found in 27 patients (75%). Affected patients showed variable clinical pictures without a clear genotype-phenotype correlation.\\n\\nCONCLUSIONS: Ten variants in the MYO7A gene and 34 variants in the USH2A gene were detected in Italian patients with USH at a high detection rate. A selective analysis of these genes may be valuable for molecular analysis, combining diagnostic efficiency with little time wastage and less resource consumption.", "author" : [ { "dropping-particle" : "", "family" : "Sodi", "given" : "Andrea", "non-dropping-particle" : "", "parse-names" : false, "suffix" : "" }, { "dropping-particle" : "", "family" : "Mariottini", "given" : "Alessandro", "non-dropping-particle" : "", "parse-names" : false, "suffix" : "" }, { "dropping-particle" : "", "family" : "Passerini", "given" : "Ilaria", "non-dropping-particle" : "", "parse-names" : false, "suffix" : "" }, { "dropping-particle" : "", "family" : "Murro", "given" : "Vittoria", "non-dropping-particle" : "", "parse-names" : false, "suffix" : "" }, { "dropping-particle" : "", "family" : "Tachyla", "given" : "Iryna", "non-dropping-particle" : "", "parse-names" : false, "suffix" : "" }, { "dropping-particle" : "", "family" : "Bianchi", "given" : "Benedetta", "non-dropping-particle" : "", "parse-names" : false, "suffix" : "" }, { "dropping-particle" : "", "family" : "Menchini", "given" : "Ugo", "non-dropping-particle" : "", "parse-names" : false, "suffix" : "" }, { "dropping-particle" : "", "family" : "Torricelli", "given" : "Francesca", "non-dropping-particle" : "", "parse-names" : false, "suffix" : "" } ], "container-title" : "Molecular vision", "id" : "ITEM-12", "issued" : { "date-parts" : [ [ "2014" ] ] }, "page" : "1717-31", "publisher" : "Emory University", "title" : "MYO7A and USH2A gene sequence variants in Italian patients with Usher syndrome.", "type" : "article-journal", "volume" : "20" }, "uris" : [ "http://www.mendeley.com/documents/?uuid=ce5fadc8-c63c-3516-9712-d53d9377ce7f" ] }, { "id" : "ITEM-13", "itemData" : { "DOI" : "10.1016/j.heares.2014.12.006", "ISSN" : "03785955", "abstract" : "Usher syndrome is an autosomal recessive disorder characterized by retinitis pigmentosa, sensorineural hearing loss and, in some cases, vestibular dysfunction. The disorder is clinically and genetically heterogeneous and, to date, mutations in 11 genes have been described. This finding makes difficult to get a precise molecular diagnosis and offer patients accurate genetic counselling. To overcome this problem and to increase our knowledge of the molecular basis of Usher syndrome, we designed a targeted resequencing custom panel. In a first validation step a series of 16 Italian patients with known molecular diagnosis were analysed and 31 out of 32 alleles were detected (97% of accuracy). After this step, 31 patients without a molecular diagnosis were enrolled in the study. Three out of them with an uncertain Usher diagnosis were excluded. One causative allele was detected in 24 out 28 patients (86%) while the presence of both causative alleles characterized 19 patients out 28 (68%). Sixteen novel and 27 known alleles were found in the following genes: USH2A (50%), MYO7A (7%), CDH23 (11%), PCDH15 (7%) and USH1G (2%). Overall, on the 44 patients the protocol was able to characterize 74 alleles out of 88 (84%). These results suggest that our panel is an effective approach for the genetic diagnosis of Usher syndrome leading to: 1) an accurate molecular diagnosis, 2) better genetic counselling, 3) more precise molecular epidemiology data fundamental for future interventional plans.", "author" : [ { "dropping-particle" : "", "family" : "Lenarduzzi", "given" : "S.", "non-dropping-particle" : "", "parse-names" : false, "suffix" : "" }, { "dropping-particle" : "", "family" : "Vozzi", "given" : "D.", "non-dropping-particle" : "", "parse-names" : false, "suffix" : "" }, { "dropping-particle" : "", "family" : "Morgan", "given" : "A.", "non-dropping-particle" : "", "parse-names" : false, "suffix" : "" }, { "dropping-particle" : "", "family" : "Rubinato", "given" : "E.", "non-dropping-particle" : "", "parse-names" : false, "suffix" : "" }, { "dropping-particle" : "", "family" : "D'Eustacchio", "given" : "A.", "non-dropping-particle" : "", "parse-names" : false, "suffix" : "" }, { "dropping-particle" : "", "family" : "Osland", "given" : "T.M.", "non-dropping-particle" : "", "parse-names" : false, "suffix" : "" }, { "dropping-particle" : "", "family" : "Rossi", "given" : "C.", "non-dropping-particle" : "", "parse-names" : false, "suffix" : "" }, { "dropping-particle" : "", "family" : "Graziano", "given" : "C.", "non-dropping-particle" : "", "parse-names" : false, "suffix" : "" }, { "dropping-particle" : "", "family" : "Castorina", "given" : "P.", "non-dropping-particle" : "", "parse-names" : false, "suffix" : "" }, { "dropping-particle" : "", "family" : "Ambrosetti", "given" : "U.", "non-dropping-particle" : "", "parse-names" : false, "suffix" : "" }, { "dropping-particle" : "", "family" : "Morgutti", "given" : "M.", "non-dropping-particle" : "", "parse-names" : false, "suffix" : "" }, { "dropping-particle" : "", "family" : "Girotto", "given" : "G.", "non-dropping-particle" : "", "parse-names" : false, "suffix" : "" } ], "container-title" : "Hearing Research", "id" : "ITEM-13", "issued" : { "date-parts" : [ [ "2015" ] ] }, "page" : "18-23", "title" : "Usher syndrome: An effective sequencing approach to establish a genetic and clinical diagnosis", "type" : "article-journal", "volume" : "320" }, "uris" : [ "http://www.mendeley.com/documents/?uuid=fceea3d1-fef6-3848-967e-952d6db21694" ] }, { "id" : "ITEM-14",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14",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15", "itemData" : { "DOI" : "10.1167/iovs.07-1505", "ISSN" : "1552-5783", "author" : [ { "dropping-particle" : "", "family" : "Herrera", "given" : "Waldo", "non-dropping-particle" : "", "parse-names" : false, "suffix" : "" }, { "dropping-particle" : "", "family" : "Aleman", "given" : "Tomas S.", "non-dropping-particle" : "", "parse-names" : false, "suffix" : "" }, { "dropping-particle" : "V.", "family" : "Cideciyan", "given" : "Artur", "non-dropping-particle" : "", "parse-names" : false, "suffix" : "" }, { "dropping-particle" : "", "family" : "Roman", "given" : "Alejandro J.", "non-dropping-particle" : "", "parse-names" : false, "suffix" : "" }, { "dropping-particle" : "", "family" : "Banin", "given" : "Eyal", "non-dropping-particle" : "", "parse-names" : false, "suffix" : "" }, { "dropping-particle" : "", "family" : "Ben-Yosef", "given" : "Tamar", "non-dropping-particle" : "", "parse-names" : false, "suffix" : "" }, { "dropping-particle" : "", "family" : "Gardner", "given" : "Leigh M.", "non-dropping-particle" : "", "parse-names" : false, "suffix" : "" }, { "dropping-particle" : "", "family" : "Sumaroka", "given" : "Alexander", "non-dropping-particle" : "", "parse-names" : false, "suffix" : "" }, { "dropping-particle" : "", "family" : "Windsor", "given" : "Elizabeth A. M.", "non-dropping-particle" : "", "parse-names" : false, "suffix" : "" }, { "dropping-particle" : "", "family" : "Schwartz", "given" : "Sharon B.", "non-dropping-particle" : "", "parse-names" : false, "suffix" : "" }, { "dropping-particle" : "", "family" : "Stone", "given" : "Edwin M.", "non-dropping-particle" : "", "parse-names" : false, "suffix" : "" }, { "dropping-particle" : "", "family" : "Liu", "given" : "Xue-Zhong", "non-dropping-particle" : "", "parse-names" : false, "suffix" : "" }, { "dropping-particle" : "", "family" : "Kimberling", "given" : "William J.", "non-dropping-particle" : "", "parse-names" : false, "suffix" : "" }, { "dropping-particle" : "", "family" : "Jacobson", "given" : "Samuel G.", "non-dropping-particle" : "", "parse-names" : false, "suffix" : "" } ], "container-title" : "Investigative Opthalmology &amp; Visual Science", "id" : "ITEM-15", "issue" : "6", "issued" : { "date-parts" : [ [ "2008", "6", "1" ] ] }, "page" : "2651", "publisher" : "The Association for Research in Vision and Ophthalmology", "title" : "Retinal Disease in Usher Syndrome III Caused by Mutations in the Clarin-1 Gene", "type" : "article-journal", "volume" : "49" }, "uris" : [ "http://www.mendeley.com/documents/?uuid=20981148-267b-3562-9166-932b6e874cd5" ] }, { "id" : "ITEM-16", "itemData" : { "DOI" : "10.1167/iovs.08-2009", "ISBN" : "1552-5783 (Electronic)\\n0146-0404 (Linking)", "ISSN" : "1552-5783", "PMID" : "18641288", "abstract" : "PURPOSE: To estimate the mean rates of ocular function loss in patients with autosomal recessive retinitis pigmentosa due to USH2A mutations.\\n\\nMETHODS: In 125 patients with USH2A mutations, longitudinal regression was used to estimate mean rates of change in Snellen visual acuity, Goldmann visual field area (V4e white test light), and 30-Hz (cone) full-field electroretinogram amplitude. These rates were compared with those of previously studied cohorts with dominant retinitis pigmentosa due to RHO mutations and with X-linked retinitis pigmentosa due to RPGR mutations. Rates of change in patients with the Cys759Phe mutation, the USH2A mutation associated with nonsyndromic disease, were compared with rates of change in patients with the Glu767fs mutation, the most common USH2A mutation associated with Usher syndrome type II (i.e., retinitis pigmentosa and hearing loss).\\n\\nRESULTS: Mean annual exponential rates of decline for the USH2A patients were 2.6% for visual acuity, 7.0% for visual field area, and 13.2% for electroretinogram amplitude. The rate of acuity loss fell between the corresponding rates for the RHO and RPGR patients, whereas the rates for field and ERG amplitude loss were faster than those for the RHO and RPGR patients. No significant differences were found for patients with the Cys759Phe mutation versus patients with the Glu767fs mutation.\\n\\nCONCLUSIONS: On average, USH2A patients lose visual acuity faster than RHO patients and slower than RPGR patients. USH2A patients lose visual field and cone electroretinogram amplitude faster than patients with RHO or RPGR mutations. Patients with a nonsyndromic USH2A mutation have the same retinal disease course as patients with syndromic USH2A disease.", "author" : [ { "dropping-particle" : "", "family" : "Sandberg", "given" : "Michael A", "non-dropping-particle" : "", "parse-names" : false, "suffix" : "" }, { "dropping-particle" : "", "family" : "Rosner", "given" : "Bernard", "non-dropping-particle" : "", "parse-names" : false, "suffix" : "" }, { "dropping-particle" : "", "family" : "Weigel-DiFranco", "given" : "Carol", "non-dropping-particle" : "", "parse-names" : false, "suffix" : "" }, { "dropping-particle" : "", "family" : "McGee", "given" : "Terri L", "non-dropping-particle" : "", "parse-names" : false, "suffix" : "" }, { "dropping-particle" : "", "family" : "Dryja", "given" : "Thaddeus P", "non-dropping-particle" : "", "parse-names" : false, "suffix" : "" }, { "dropping-particle" : "", "family" : "Berson", "given" : "Eliot L", "non-dropping-particle" : "", "parse-names" : false, "suffix" : "" } ], "container-title" : "Investigative ophthalmology &amp; visual science", "id" : "ITEM-16", "issue" : "12", "issued" : { "date-parts" : [ [ "2008", "12" ] ] }, "page" : "5532-9", "publisher" : "NIH Public Access", "title" : "Disease course in patients with autosomal recessive retinitis pigmentosa due to the USH2A gene.", "type" : "article-journal", "volume" : "49" }, "uris" : [ "http://www.mendeley.com/documents/?uuid=6c3551a6-45c2-3ac8-95ce-b2ec54bf8fcb" ] }, { "id" : "ITEM-17", "itemData" : { "DOI" : "10.1038/ejhg.2013.72", "ISBN" : "doi:10.1038/ejhg.2013.72", "ISSN" : "1018-4813", "PMID" : "23591405", "abstract" : "Hereditary retinal dystrophies (RD) constitute a group of blinding diseases that are characterized by clinical variability and pronounced genetic heterogeneity. The different forms of RD can be caused by mutations in &gt;100 genes, including &gt;1600 exons. Consequently, next generation sequencing (NGS) technologies are among the most promising approaches to identify mutations in RD. So far, NGS is not routinely used in gene diagnostics. We developed a diagnostic NGS pipeline to identify mutations in 170 genetically and clinically unselected RD patients. NGS was applied to 105 RD-associated genes. Underrepresented regions were examined by Sanger sequencing. The NGS approach was successfully established using cases with known sequence alterations. Depending on the initial clinical diagnosis, we identified likely causative mutations in 55% of retinitis pigmentosa and 80% of Bardet-Biedl or Usher syndrome cases. Seventy-one novel mutations in 40 genes were newly associated with RD. The genes USH2A, EYS, ABCA4, and RHO were more frequently affected than others. Occasionally, cases carried mutations in more than one RD-associated gene. In addition, we found possible dominant de-novo mutations in cases with sporadic RD, which implies consequences for counseling of patients and families. NGS-based mutation analyses are reliable and cost-efficient approaches in gene diagnostics of genetically heterogeneous diseases like RD.", "author" : [ { "dropping-particle" : "", "family" : "Gl\u00f6ckle", "given" : "Nicola", "non-dropping-particle" : "", "parse-names" : false, "suffix" : "" }, { "dropping-particle" : "", "family" : "Kohl", "given" : "Susanne", "non-dropping-particle" : "", "parse-names" : false, "suffix" : "" }, { "dropping-particle" : "", "family" : "Mohr", "given" : "Julia", "non-dropping-particle" : "", "parse-names" : false, "suffix" : "" }, { "dropping-particle" : "", "family" : "Scheurenbrand", "given" : "Tim", "non-dropping-particle" : "", "parse-names" : false, "suffix" : "" }, { "dropping-particle" : "", "family" : "Sprecher", "given" : "Andrea", "non-dropping-particle" : "", "parse-names" : false, "suffix" : "" }, { "dropping-particle" : "", "family" : "Weisschuh", "given" : "Nicole", "non-dropping-particle" : "", "parse-names" : false, "suffix" : "" }, { "dropping-particle" : "", "family" : "Bernd", "given" : "Antje", "non-dropping-particle" : "", "parse-names" : false, "suffix" : "" }, { "dropping-particle" : "", "family" : "Rudolph", "given" : "G\u00fcnther", "non-dropping-particle" : "", "parse-names" : false, "suffix" : "" }, { "dropping-particle" : "", "family" : "Schubach", "given" : "Max", "non-dropping-particle" : "", "parse-names" : false, "suffix" : "" }, { "dropping-particle" : "", "family" : "Poloschek", "given" : "Charlotte", "non-dropping-particle" : "", "parse-names" : false, "suffix" : "" }, { "dropping-particle" : "", "family" : "Zrenner", "given" : "Eberhart", "non-dropping-particle" : "", "parse-names" : false, "suffix" : "" }, { "dropping-particle" : "", "family" : "Biskup", "given" : "Saskia", "non-dropping-particle" : "", "parse-names" : false, "suffix" : "" }, { "dropping-particle" : "", "family" : "Berger", "given" : "Wolfgang", "non-dropping-particle" : "", "parse-names" : false, "suffix" : "" }, { "dropping-particle" : "", "family" : "Wissinger", "given" : "Bernd", "non-dropping-particle" : "", "parse-names" : false, "suffix" : "" }, { "dropping-particle" : "", "family" : "Neidhardt", "given" : "John", "non-dropping-particle" : "", "parse-names" : false, "suffix" : "" } ], "container-title" : "European Journal of Human Genetics", "id" : "ITEM-17", "issue" : "1", "issued" : { "date-parts" : [ [ "2014", "1", "17" ] ] }, "page" : "99-104", "publisher" : "Nature Publishing Group", "title" : "Panel-based next generation sequencing as a reliable and efficient technique to detect mutations in unselected patients with retinal dystrophies", "type" : "article-journal", "volume" : "22" }, "uris" : [ "http://www.mendeley.com/documents/?uuid=e9ae8644-b838-300a-8689-1cf260e8208d" ] }, { "id" : "ITEM-18", "itemData" : { "DOI" : "10.1038/ejhg.2014.283", "ISBN" : "1476-5438 (Electronic)\\r1018-4813 (Linking)", "ISSN" : "1476-5438", "PMID" : "25649381", "abstract" : "Defects in USH2A cause both isolated retinal disease and Usher syndrome (ie, retinal disease and deafness). To gain insights into isolated/nonsyndromic USH2A retinopathy, we screened USH2A in 186 probands with recessive retinal disease and no hearing complaint in childhood (discovery cohort) and in 84 probands with recessive retinal disease (replication cohort). Detailed phenotyping, including retinal imaging and audiological assessment, was performed in individuals with two likely disease-causing USH2A variants. Further genetic testing, including screening for a deep-intronic disease-causing variant and large deletions/duplications, was performed in those with one likely disease-causing change. Overall, 23 of 186 probands (discovery cohort) were found to harbour two likely disease-causing variants in USH2A. Some of these variants were predominantly associated with nonsyndromic retinal degeneration ('retinal disease-specific'); these included the common c.2276 G&gt;T, p.(Cys759Phe) mutation and five additional variants: c.2802 T&gt;G, p.(Cys934Trp); c.10073 G&gt;A, p.(Cys3358Tyr); c.11156 G&gt;A, p.(Arg3719His); c.12295-3 T&gt;A; and c.12575 G&gt;A, p.(Arg4192His). An allelic hierarchy was observed in the discovery cohort and confirmed in the replication cohort. In nonsyndromic USH2A disease, retinopathy was consistent with retinitis pigmentosa and the audiological phenotype was variable. USH2A retinopathy is a common cause of nonsyndromic recessive retinal degeneration and has a different mutational spectrum to that observed in Usher syndrome. The following model is proposed: the presence of at least one 'retinal disease-specific' USH2A allele in a patient with USH2A-related disease results in the preservation of normal hearing. Careful genotype-phenotype studies such as this will become increasingly important, especially now that high-throughput sequencing is widely used in the clinical setting.", "author" : [ { "dropping-particle" : "", "family" : "Lenassi", "given" : "Eva", "non-dropping-particle" : "", "parse-names" : false, "suffix" : "" }, { "dropping-particle" : "", "family" : "Vincent", "given" : "Ajoy", "non-dropping-particle" : "", "parse-names" : false, "suffix" : "" }, { "dropping-particle" : "", "family" : "Li", "given" : "Zheng", "non-dropping-particle" : "", "parse-names" : false, "suffix" : "" }, { "dropping-particle" : "", "family" : "Saihan", "given" : "Zubin", "non-dropping-particle" : "", "parse-names" : false, "suffix" : "" }, { "dropping-particle" : "", "family" : "Coffey", "given" : "Alison J", "non-dropping-particle" : "", "parse-names" : false, "suffix" : "" }, { "dropping-particle" : "", "family" : "Steele-Stallard", "given" : "Heather B", "non-dropping-particle" : "", "parse-names" : false, "suffix" : "" }, { "dropping-particle" : "", "family" : "Moore", "given" : "Anthony T", "non-dropping-particle" : "", "parse-names" : false, "suffix" : "" }, { "dropping-particle" : "", "family" : "Steel", "given" : "Karen P", "non-dropping-particle" : "", "parse-names" : false, "suffix" : "" }, { "dropping-particle" : "", "family" : "Luxon", "given" : "Linda M", "non-dropping-particle" : "", "parse-names" : false, "suffix" : "" }, { "dropping-particle" : "", "family" : "H\u00e9on", "given" : "Elise", "non-dropping-particle" : "", "parse-names" : false, "suffix" : "" }, { "dropping-particle" : "", "family" : "Bitner-Glindzicz", "given" : "Maria", "non-dropping-particle" : "", "parse-names" : false, "suffix" : "" }, { "dropping-particle" : "", "family" : "Webster", "given" : "Andrew R", "non-dropping-particle" : "", "parse-names" : false, "suffix" : "" } ], "container-title" : "European journal of human genetics : EJHG", "id" : "ITEM-18", "issue" : "10", "issued" : { "date-parts" : [ [ "2015", "10", "4" ] ] }, "page" : "1318-27", "publisher" : "Nature Publishing Group", "title" : "A detailed clinical and molecular survey of subjects with nonsyndromic USH2A retinopathy reveals an allelic hierarchy of disease-causing variants.", "type" : "article-journal", "volume" : "23" }, "uris" : [ "http://www.mendeley.com/documents/?uuid=29ef1857-dfc5-3174-86cb-272195c89e57" ] }, { "id" : "ITEM-19", "itemData" : { "DOI" : "10.1002/humu.21634", "ISBN" : "1098-1004 (Electronic)\\r1059-7794 (Linking)", "ISSN" : "10597794", "PMID" : "22009552", "abstract" : "USH2A sequencing in three affected members of a large family, referred for the recessive USH2 syndrome, identified a single pathogenic alteration in one of them and a different mutation in the two affected nieces. As the patients carried a common USH2A haplotype, they likely shared a mutation not found by standard sequencing techniques. Analysis of RNA from nasal cells in one affected individual identified an additional pseudoexon (PE) resulting from a deep intronic mutation. This was confirmed by minigene assay. This is the first example in Usher syndrome (USH) with a mutation causing activation of a PE. The finding of this alteration in eight other individuals of mixed European origin emphasizes the importance of including RNA analysis in a comprehensive diagnostic service. Finally, this mutation, which would not have been found by whole-exome sequencing, could offer, for the first time in USH, the possibility of therapeutic correction by antisense oligonucleotides (AONs).", "author" : [ { "dropping-particle" : "", "family" : "Vach\u00e9", "given" : "Christel", "non-dropping-particle" : "", "parse-names" : false, "suffix" : "" }, { "dropping-particle" : "", "family" : "Besnard", "given" : "Thomas", "non-dropping-particle" : "", "parse-names" : false, "suffix" : "" }, { "dropping-particle" : "", "family" : "Berre", "given" : "Pauline", "non-dropping-particle" : "le", "parse-names" : false, "suffix" : "" }, { "dropping-particle" : "", "family" : "Garc\u00eda-Garc\u00eda", "given" : "Gema", "non-dropping-particle" : "", "parse-names" : false, "suffix" : "" }, { "dropping-particle" : "", "family" : "Baux", "given" : "David", "non-dropping-particle" : "", "parse-names" : false, "suffix" : "" }, { "dropping-particle" : "", "family" : "Larrieu", "given" : "Lise", "non-dropping-particle" : "", "parse-names" : false, "suffix" : "" }, { "dropping-particle" : "", "family" : "Abadie", "given" : "Caroline", "non-dropping-particle" : "", "parse-names" : false, "suffix" : "" }, { "dropping-particle" : "", "family" : "Blanchet", "given" : "Catherine", "non-dropping-particle" : "", "parse-names" : false, "suffix" : "" }, { "dropping-particle" : "", "family" : "Bolz", "given" : "Hanno J\u00f6rn", "non-dropping-particle" : "", "parse-names" : false, "suffix" : "" }, { "dropping-particle" : "", "family" : "Millan", "given" : "Jose", "non-dropping-particle" : "", "parse-names" : false, "suffix" : "" }, { "dropping-particle" : "", "family" : "Hamel", "given" : "Christian",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19", "issue" : "1", "issued" : { "date-parts" : [ [ "2012", "1" ] ] }, "page" : "104-108", "title" : "Usher syndrome type 2 caused by activation of an USH2A pseudoexon: Implications for diagnosis and therapy", "type" : "article-journal", "volume" : "33" }, "uris" : [ "http://www.mendeley.com/documents/?uuid=7abec6a8-7402-3ba7-bdb4-e9803f0e9548" ] } ], "mendeley" : { "formattedCitation" : "(4\u20137,17,18,20,22,30,32,33,37\u201340,44,47,49,59)", "plainTextFormattedCitation" : "(4\u20137,17,18,20,22,30,32,33,37\u201340,44,47,49,59)", "previouslyFormattedCitation" : "(4\u20137,17,18,20,22,30,32,33,37\u201340,44,47,49,59)"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4–7,17,18,20,22,30,32,33,37–40,44,47,49,59)</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1156G&gt;A</w:t>
            </w:r>
          </w:p>
        </w:tc>
        <w:tc>
          <w:tcPr>
            <w:tcW w:w="2873" w:type="dxa"/>
            <w:tcBorders>
              <w:left w:val="single" w:sz="4" w:space="0" w:color="auto"/>
              <w:righ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Arg3719His)</w:t>
            </w:r>
          </w:p>
        </w:tc>
        <w:tc>
          <w:tcPr>
            <w:tcW w:w="3088" w:type="dxa"/>
            <w:tcBorders>
              <w:lef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371/journal.pone.0105439", "ISBN" : "1932-6203", "ISSN" : "19326203", "PMID" : "25133613", "abstract" : "USH2A mutations have been implicated in the disease etiology of several inherited diseases, including Usher syndrome type 2 (USH2), nonsyndromic retinitis pigmentosa (RP), and nonsyndromic deafness. The complex genetic and phenotypic spectrums relevant to USH2A defects make it difficult to manage patients with such mutations. In the present study, we aim to determine the genetic etiology and to characterize the correlated clinical phenotypes for three Chinese pedigrees with nonsyndromic RP, one with RP sine pigmento (RPSP), and one with USH2. Family histories and clinical details for all included patients were reviewed. Ophthalmic examinations included best corrected visual acuities, visual field measurements, funduscopy, and electroretinography. Targeted next-generation sequencing (NGS) was applied using two sequence capture arrays to reveal the disease causative mutations for each family. Genotype-phenotype correlations were also annotated. Seven USH2A mutations, including four missense substitutions (p.P2762A, p.G3320C, p.R3719H, and p.G4763R), two splice site variants (c.8223+1G&gt;A and c.8559-2T&gt;C), and a nonsense mutation (p.Y3745*), were identified as disease causative in the five investigated families, of which three reported to have consanguineous marriage. Among all seven mutations, six were novel, and one was recurrent. Two homozygous missense mutations (p.P2762A and p.G3320C) were found in one individual family suggesting a potential double hit effect. Significant phenotypic divergences were revealed among the five families. Three families of the five families were affected with early, moderated, or late onset RP, one with RPSP, and the other one with USH2. Our study expands the genotypic and phenotypic variability relevant to USH2A mutations, which would help with a clear insight into the complex genetic and phenotypic spectrums relevant to USH2A defects, and is complementary for a better management of patients with such mutations. We have also demonstrated that a targeted NGS approach is a valuable tool for the genetic diagnosis of USH2 and RP.", "author" : [ { "dropping-particle" : "", "family" : "Chen", "given" : "Xue", "non-dropping-particle" : "", "parse-names" : false, "suffix" : "" }, { "dropping-particle" : "", "family" : "Sheng", "given" : "Xunlun", "non-dropping-particle" : "", "parse-names" : false, "suffix" : "" }, { "dropping-particle" : "", "family" : "Liu", "given" : "Xiaoxing", "non-dropping-particle" : "", "parse-names" : false, "suffix" : "" }, { "dropping-particle" : "", "family" : "Li", "given" : "Huiping", "non-dropping-particle" : "", "parse-names" : false, "suffix" : "" }, { "dropping-particle" : "", "family" : "Liu", "given" : "Yani", "non-dropping-particle" : "", "parse-names" : false, "suffix" : "" }, { "dropping-particle" : "", "family" : "Rong", "given" : "Weining", "non-dropping-particle" : "", "parse-names" : false, "suffix" : "" }, { "dropping-particle" : "", "family" : "Ha", "given" : "Shaoping", "non-dropping-particle" : "", "parse-names" : false, "suffix" : "" }, { "dropping-particle" : "", "family" : "Liu", "given" : "Wenzhou", "non-dropping-particle" : "", "parse-names" : false, "suffix" : "" }, { "dropping-particle" : "", "family" : "Kang", "given" : "Xiaoli", "non-dropping-particle" : "", "parse-names" : false, "suffix" : "" }, { "dropping-particle" : "", "family" : "Zhao", "given" : "Kanxing", "non-dropping-particle" : "", "parse-names" : false, "suffix" : "" }, { "dropping-particle" : "", "family" : "Zhao", "given" : "Chen", "non-dropping-particle" : "", "parse-names" : false, "suffix" : "" } ], "container-title" : "PLoS ONE", "editor" : [ { "dropping-particle" : "", "family" : "Dermaut", "given" : "Bart", "non-dropping-particle" : "", "parse-names" : false, "suffix" : "" } ], "id" : "ITEM-1", "issue" : "8", "issued" : { "date-parts" : [ [ "2014", "8", "18" ] ] }, "page" : "e105439", "publisher" : "Public Library of Science", "title" : "Targeted next-generation sequencing reveals novel USH2A mutations associated with diverse disease phenotypes: Implications for clinical and molecular diagnosis", "type" : "article-journal", "volume" : "9" }, "uris" : [ "http://www.mendeley.com/documents/?uuid=122a7b63-a834-3b57-973c-1b43aaceba07" ] }, { "id" : "ITEM-2",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2",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3", "itemData" : { "DOI" : "10.1136/jmg.2009.075143", "ISBN" : "1468-6244 (Electronic)\\r0022-2593 (Linking)", "ISSN" : "1468-6244", "PMID" : "20507924", "abstract" : "BACKGROUND: Usher syndrome type II (USH2) is an autosomal recessive disorder characterised by retinitis pigmentosa (RP) and mild to moderate sensorineural hearing loss. Mutations in the USH2A gene are the most common cause of USH2 and are also a cause of some forms of RP without hearing loss (ie, non-syndromic RP). The USH2A gene was initially identified as a transcript comprised of 21 exons but subsequently a longer isoform containing 72 exons was identified.\\n\\nMETHODS: The 51 exons unique to the long isoform of USH2A were screened for mutations among a core set of 108 patients diagnosed with USH2 and 80 patients with non-syndromic RP who were all included in a previously reported screen of the short isoform of USH2A. For several exons, additional patients were screened.\\n\\nRESULTS: In total, 35 deleterious mutations were identified including 17 nonsense mutations, 9 frameshift mutations, 5 splice-site mutations, and 4 small in-frame deletions or insertions. Twenty-seven mutations were novel. In addition, 65 rare missense changes were identified. A method of classifying the deleterious effect of the missense changes was developed using the summed results of four different mutation assessment algorithms, SIFT, pMUT, PolyPhen, and AGVGD. This system classified 8 of the 65 changes as 'likely deleterious' and 9 as 'possibly deleterious'.\\n\\nCONCLUSION: At least one mutation was identified in 57-63% of USH2 cases and 19-23% of cases of non-syndromic recessive RP (calculated without and including probable/possible deleterious changes) thus supporting that USH2A is the most common known cause of RP in the USA.", "author" : [ { "dropping-particle" : "", "family" : "McGee", "given" : "Terri L", "non-dropping-particle" : "", "parse-names" : false, "suffix" : "" }, { "dropping-particle" : "", "family" : "Seyedahmadi", "given" : "Babak Jian", "non-dropping-particle" : "", "parse-names" : false, "suffix" : "" }, { "dropping-particle" : "", "family" : "Sweeney", "given" : "Meredith O", "non-dropping-particle" : "", "parse-names" : false, "suffix" : "" }, { "dropping-particle" : "", "family" : "Dryja", "given" : "Thaddeus P", "non-dropping-particle" : "", "parse-names" : false, "suffix" : "" }, { "dropping-particle" : "", "family" : "Berson", "given" : "Eliot L", "non-dropping-particle" : "", "parse-names" : false, "suffix" : "" } ], "container-title" : "Journal of medical genetics", "id" : "ITEM-3", "issue" : "7", "issued" : { "date-parts" : [ [ "2010", "7" ] ] }, "page" : "499-506", "publisher" : "BMJ Publishing Group Ltd", "title" : "Novel mutations in the long isoform of the USH2A gene in patients with Usher syndrome type II or non-syndromic retinitis pigmentosa.", "type" : "article-journal", "volume" : "47" }, "uris" : [ "http://www.mendeley.com/documents/?uuid=5a3a5d04-d51c-3dcb-98e0-0a8b5964a49f" ] }, { "id" : "ITEM-4", "itemData" : { "DOI" : "10.1038/ejhg.2014.283", "ISBN" : "1476-5438 (Electronic)\\r1018-4813 (Linking)", "ISSN" : "1476-5438", "PMID" : "25649381", "abstract" : "Defects in USH2A cause both isolated retinal disease and Usher syndrome (ie, retinal disease and deafness). To gain insights into isolated/nonsyndromic USH2A retinopathy, we screened USH2A in 186 probands with recessive retinal disease and no hearing complaint in childhood (discovery cohort) and in 84 probands with recessive retinal disease (replication cohort). Detailed phenotyping, including retinal imaging and audiological assessment, was performed in individuals with two likely disease-causing USH2A variants. Further genetic testing, including screening for a deep-intronic disease-causing variant and large deletions/duplications, was performed in those with one likely disease-causing change. Overall, 23 of 186 probands (discovery cohort) were found to harbour two likely disease-causing variants in USH2A. Some of these variants were predominantly associated with nonsyndromic retinal degeneration ('retinal disease-specific'); these included the common c.2276 G&gt;T, p.(Cys759Phe) mutation and five additional variants: c.2802 T&gt;G, p.(Cys934Trp); c.10073 G&gt;A, p.(Cys3358Tyr); c.11156 G&gt;A, p.(Arg3719His); c.12295-3 T&gt;A; and c.12575 G&gt;A, p.(Arg4192His). An allelic hierarchy was observed in the discovery cohort and confirmed in the replication cohort. In nonsyndromic USH2A disease, retinopathy was consistent with retinitis pigmentosa and the audiological phenotype was variable. USH2A retinopathy is a common cause of nonsyndromic recessive retinal degeneration and has a different mutational spectrum to that observed in Usher syndrome. The following model is proposed: the presence of at least one 'retinal disease-specific' USH2A allele in a patient with USH2A-related disease results in the preservation of normal hearing. Careful genotype-phenotype studies such as this will become increasingly important, especially now that high-throughput sequencing is widely used in the clinical setting.", "author" : [ { "dropping-particle" : "", "family" : "Lenassi", "given" : "Eva", "non-dropping-particle" : "", "parse-names" : false, "suffix" : "" }, { "dropping-particle" : "", "family" : "Vincent", "given" : "Ajoy", "non-dropping-particle" : "", "parse-names" : false, "suffix" : "" }, { "dropping-particle" : "", "family" : "Li", "given" : "Zheng", "non-dropping-particle" : "", "parse-names" : false, "suffix" : "" }, { "dropping-particle" : "", "family" : "Saihan", "given" : "Zubin", "non-dropping-particle" : "", "parse-names" : false, "suffix" : "" }, { "dropping-particle" : "", "family" : "Coffey", "given" : "Alison J", "non-dropping-particle" : "", "parse-names" : false, "suffix" : "" }, { "dropping-particle" : "", "family" : "Steele-Stallard", "given" : "Heather B", "non-dropping-particle" : "", "parse-names" : false, "suffix" : "" }, { "dropping-particle" : "", "family" : "Moore", "given" : "Anthony T", "non-dropping-particle" : "", "parse-names" : false, "suffix" : "" }, { "dropping-particle" : "", "family" : "Steel", "given" : "Karen P", "non-dropping-particle" : "", "parse-names" : false, "suffix" : "" }, { "dropping-particle" : "", "family" : "Luxon", "given" : "Linda M", "non-dropping-particle" : "", "parse-names" : false, "suffix" : "" }, { "dropping-particle" : "", "family" : "H\u00e9on", "given" : "Elise", "non-dropping-particle" : "", "parse-names" : false, "suffix" : "" }, { "dropping-particle" : "", "family" : "Bitner-Glindzicz", "given" : "Maria", "non-dropping-particle" : "", "parse-names" : false, "suffix" : "" }, { "dropping-particle" : "", "family" : "Webster", "given" : "Andrew R", "non-dropping-particle" : "", "parse-names" : false, "suffix" : "" } ], "container-title" : "European journal of human genetics : EJHG", "id" : "ITEM-4", "issue" : "10", "issued" : { "date-parts" : [ [ "2015", "10", "4" ] ] }, "page" : "1318-27", "publisher" : "Nature Publishing Group", "title" : "A detailed clinical and molecular survey of subjects with nonsyndromic USH2A retinopathy reveals an allelic hierarchy of disease-causing variants.", "type" : "article-journal", "volume" : "23" }, "uris" : [ "http://www.mendeley.com/documents/?uuid=29ef1857-dfc5-3174-86cb-272195c89e57" ] }, { "id" : "ITEM-5",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5",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5,20,33,76)", "plainTextFormattedCitation" : "(2,5,20,33,76)", "previouslyFormattedCitation" : "(2,5,20,33,76)"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5,20,33,76)</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0561T&gt;C</w:t>
            </w:r>
          </w:p>
        </w:tc>
        <w:tc>
          <w:tcPr>
            <w:tcW w:w="2873" w:type="dxa"/>
            <w:tcBorders>
              <w:left w:val="single" w:sz="4" w:space="0" w:color="auto"/>
              <w:righ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Trp3521Arg)</w:t>
            </w:r>
          </w:p>
        </w:tc>
        <w:tc>
          <w:tcPr>
            <w:tcW w:w="3088" w:type="dxa"/>
            <w:tcBorders>
              <w:lef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16/j.heares.2016.06.008", "ISSN" : "03785955", "abstract" : "OBJECTIVES\nUsher syndrome is an inherited disorder that is characterized by hearing impairment (HI), retinitis pigmentosa, and in some cases vestibular dysfunction. Usher syndrome type IIa is caused by mutations in USH2A. HI in these patients is highly heterogeneous and the present study evaluates the effects of different types of USH2A mutations on the audiometric phenotype. Data from two large centres of expertise on Usher Syndrome in the Netherlands and Sweden were combined in order to create a large combined sample of patients to identify possible genotype-phenotype correlations. \n\nDESIGN\nA retrospective study on HI in 110 patients (65 Dutch and 45 Swedish) genetically diagnosed with Usher syndrome type IIa. We used methods especially designed for characterizing and testing differences in audiological phenotype between patient subgroups. These methods included Age Related Typical Audiograms (ARTA) and a method to evaluate the difference in the degree of HI developed throughout life between subgroups. \n\nRESULTS\nCross-sectional linear regression analysis of last-visit audiograms for the best hearing ear demonstrated a gradual decline of hearing over decades. The congenital level of HI was in the range of 16\u201333\u00a0dB\u00a0at 0.25\u20130.5\u00a0kHz, and in the range of 51\u201360\u00a0dB\u00a0at 1\u20138\u00a0kHz. The annual threshold deterioration was in the range of 0.4\u20130.5\u00a0dB/year at 0.25\u20132\u00a0kHz and in the range of 0.7\u20130.8\u00a0dB/year at 4\u20138\u00a0kHz. Patients with two truncating mutations, including homozygotes for the common c.2299delG mutation, developed significantly more severe HI throughout life than patients with one truncating mutation combined with one nontruncating mutation, and patients with two nontruncating mutations. \n\nCONCLUSIONS\nThe results have direct implications for patient counselling in terms of prognosis of hearing and may serve as baseline measures for future (genetic) therapeutic interventions.", "author" : [ { "dropping-particle" : "", "family" : "Hartel", "given" : "Bas P.", "non-dropping-particle" : "", "parse-names" : false, "suffix" : "" }, { "dropping-particle" : "", "family" : "L\u00f6fgren", "given" : "Maria", "non-dropping-particle" : "", "parse-names" : false, "suffix" : "" }, { "dropping-particle" : "", "family" : "Huygen", "given" : "Patrick L.M.", "non-dropping-particle" : "", "parse-names" : false, "suffix" : "" }, { "dropping-particle" : "", "family" : "Guchelaar", "given" : "Iris", "non-dropping-particle" : "", "parse-names" : false, "suffix" : "" }, { "dropping-particle" : "", "family" : "Lo-A-Njoe Kort", "given" : "Nicole", "non-dropping-particle" : "", "parse-names" : false, "suffix" : "" }, { "dropping-particle" : "", "family" : "Sadeghi", "given" : "Andre M.", "non-dropping-particle" : "", "parse-names" : false, "suffix" : "" }, { "dropping-particle" : "", "family" : "Wijk", "given" : "Erwin", "non-dropping-particle" : "van", "parse-names" : false, "suffix" : "" }, { "dropping-particle" : "", "family" : "Tranebj\u00e6rg", "given" : "Lisbeth", "non-dropping-particle" : "", "parse-names" : false, "suffix" : "" }, { "dropping-particle" : "", "family" : "Kremer", "given" : "Hannie", "non-dropping-particle" : "", "parse-names" : false, "suffix" : "" }, { "dropping-particle" : "", "family" : "Kimberling", "given" : "William J.", "non-dropping-particle" : "", "parse-names" : false, "suffix" : "" }, { "dropping-particle" : "", "family" : "Cremers", "given" : "Cor W.R.J.", "non-dropping-particle" : "", "parse-names" : false, "suffix" : "" }, { "dropping-particle" : "", "family" : "M\u00f6ller", "given" : "Claes", "non-dropping-particle" : "", "parse-names" : false, "suffix" : "" }, { "dropping-particle" : "", "family" : "Pennings", "given" : "Ronald J.E.", "non-dropping-particle" : "", "parse-names" : false, "suffix" : "" } ], "container-title" : "Hearing Research", "id" : "ITEM-1", "issued" : { "date-parts" : [ [ "2016" ] ] }, "page" : "60-68", "title" : "A combination of two truncating mutations in USH2A causes more severe and progressive hearing impairment in Usher syndrome type IIa", "type" : "article-journal", "volume" : "339" }, "uris" : [ "http://www.mendeley.com/documents/?uuid=21e8fc67-ea46-327a-9784-b90c1a5be462" ] }, { "id" : "ITEM-2", "itemData" : { "DOI" : "10.1136/jmg.2009.075143", "ISBN" : "1468-6244 (Electronic)\\r0022-2593 (Linking)", "ISSN" : "1468-6244", "PMID" : "20507924", "abstract" : "BACKGROUND: Usher syndrome type II (USH2) is an autosomal recessive disorder characterised by retinitis pigmentosa (RP) and mild to moderate sensorineural hearing loss. Mutations in the USH2A gene are the most common cause of USH2 and are also a cause of some forms of RP without hearing loss (ie, non-syndromic RP). The USH2A gene was initially identified as a transcript comprised of 21 exons but subsequently a longer isoform containing 72 exons was identified.\\n\\nMETHODS: The 51 exons unique to the long isoform of USH2A were screened for mutations among a core set of 108 patients diagnosed with USH2 and 80 patients with non-syndromic RP who were all included in a previously reported screen of the short isoform of USH2A. For several exons, additional patients were screened.\\n\\nRESULTS: In total, 35 deleterious mutations were identified including 17 nonsense mutations, 9 frameshift mutations, 5 splice-site mutations, and 4 small in-frame deletions or insertions. Twenty-seven mutations were novel. In addition, 65 rare missense changes were identified. A method of classifying the deleterious effect of the missense changes was developed using the summed results of four different mutation assessment algorithms, SIFT, pMUT, PolyPhen, and AGVGD. This system classified 8 of the 65 changes as 'likely deleterious' and 9 as 'possibly deleterious'.\\n\\nCONCLUSION: At least one mutation was identified in 57-63% of USH2 cases and 19-23% of cases of non-syndromic recessive RP (calculated without and including probable/possible deleterious changes) thus supporting that USH2A is the most common known cause of RP in the USA.", "author" : [ { "dropping-particle" : "", "family" : "McGee", "given" : "Terri L", "non-dropping-particle" : "", "parse-names" : false, "suffix" : "" }, { "dropping-particle" : "", "family" : "Seyedahmadi", "given" : "Babak Jian", "non-dropping-particle" : "", "parse-names" : false, "suffix" : "" }, { "dropping-particle" : "", "family" : "Sweeney", "given" : "Meredith O", "non-dropping-particle" : "", "parse-names" : false, "suffix" : "" }, { "dropping-particle" : "", "family" : "Dryja", "given" : "Thaddeus P", "non-dropping-particle" : "", "parse-names" : false, "suffix" : "" }, { "dropping-particle" : "", "family" : "Berson", "given" : "Eliot L", "non-dropping-particle" : "", "parse-names" : false, "suffix" : "" } ], "container-title" : "Journal of medical genetics", "id" : "ITEM-2", "issue" : "7", "issued" : { "date-parts" : [ [ "2010", "7" ] ] }, "page" : "499-506", "publisher" : "BMJ Publishing Group Ltd", "title" : "Novel mutations in the long isoform of the USH2A gene in patients with Usher syndrome type II or non-syndromic retinitis pigmentosa.", "type" : "article-journal", "volume" : "47" }, "uris" : [ "http://www.mendeley.com/documents/?uuid=5a3a5d04-d51c-3dcb-98e0-0a8b5964a49f" ] }, { "id" : "ITEM-3", "itemData" : { "DOI" : "10.1002/humu.9524", "ISBN" : "1098-1004 (Electronic)", "ISSN" : "10597794", "PMID" : "18273898", "abstract" : "Usher syndrome type II (USH2) is an autosomal recessive disorder, characterised by moderate to severe high-frequency hearing impairment, normal balance function and progressive visual impairment due to retinitis pigmentosa. Usher syndrome type IIa, the most common subtype, is defined by mutations in the USH2A gene encoding a short and a recently discovered long usherin isoform comprising 21 and 73 exons, respectively. More than 120 different disease-causing mutations have been reported, however, most of the previous reports concern mutations restricted to exons 1-21 of the USH2A gene. To explore the spectrum of USH2A disease-causing mutations among Scandinavian USH2 cases, patients from 118 unrelated families of which 27 previously had been found to carry mutations in exons 1-21 were subjected to extensive DNA sequence analysis of the full size USH2A gene. Altogether, 122 USH2A DNA sequence alterations were identified of which 57 were predicted to be disease-causing, 7 were considered to be of uncertain pathogenicity and 58 were predicted to be benign variants. Of 36 novel pathogenic USH2A mutations 31 were located in exons 22-73, specific to the long isoform. USH2A mutations were identified in 89/118 (75.4%) families. In 79/89 (88.8%) of these families two pathogenic mutations were identified whereas in 10/89 (11.2%) families the second mutation remained unidentified. In 5/118 (4.2%) families the USH phenotype could be explained by mutations in the USH3A gene. The results presented here provide a comprehensive picture of the genetic aetiology of Usher syndrome type IIA in Scandinavia as it is known to date.", "author" : [ { "dropping-particle" : "", "family" : "Dreyer", "given" : "Bo", "non-dropping-particle" : "", "parse-names" : false, "suffix" : "" }, { "dropping-particle" : "", "family" : "Brox", "given" : "Vigdis", "non-dropping-particle" : "", "parse-names" : false, "suffix" : "" }, { "dropping-particle" : "", "family" : "Tranebj\u00e6rg", "given" : "Lisbeth", "non-dropping-particle" : "", "parse-names" : false, "suffix" : "" }, { "dropping-particle" : "", "family" : "Rosenberg", "given" : "Thomas", "non-dropping-particle" : "", "parse-names" : false, "suffix" : "" }, { "dropping-particle" : "", "family" : "Sadeghi", "given" : "Andr\u00e8 M.", "non-dropping-particle" : "", "parse-names" : false, "suffix" : "" }, { "dropping-particle" : "", "family" : "M\u00f6ller", "given" : "Claes", "non-dropping-particle" : "", "parse-names" : false, "suffix" : "" }, { "dropping-particle" : "", "family" : "Nilssen", "given" : "\u00d8ivind", "non-dropping-particle" : "", "parse-names" : false, "suffix" : "" } ], "container-title" : "Human Mutation", "id" : "ITEM-3", "issue" : "3", "issued" : { "date-parts" : [ [ "2008", "3" ] ] }, "page" : "451-451", "publisher" : "Wiley Subscription Services, Inc., A Wiley Company", "title" : "Spectrum of USH2A mutations in Scandinavian patients with Usher syndrome type II", "type" : "article-journal", "volume" : "29" }, "uris" : [ "http://www.mendeley.com/documents/?uuid=6845f94d-a324-351f-8545-3bdc0e5f6faa" ] }, { "id" : "ITEM-4",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4",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id" : "ITEM-5", "itemData" : { "DOI" : "10.1038/ejhg.2013.72", "ISBN" : "doi:10.1038/ejhg.2013.72", "ISSN" : "1018-4813", "PMID" : "23591405", "abstract" : "Hereditary retinal dystrophies (RD) constitute a group of blinding diseases that are characterized by clinical variability and pronounced genetic heterogeneity. The different forms of RD can be caused by mutations in &gt;100 genes, including &gt;1600 exons. Consequently, next generation sequencing (NGS) technologies are among the most promising approaches to identify mutations in RD. So far, NGS is not routinely used in gene diagnostics. We developed a diagnostic NGS pipeline to identify mutations in 170 genetically and clinically unselected RD patients. NGS was applied to 105 RD-associated genes. Underrepresented regions were examined by Sanger sequencing. The NGS approach was successfully established using cases with known sequence alterations. Depending on the initial clinical diagnosis, we identified likely causative mutations in 55% of retinitis pigmentosa and 80% of Bardet-Biedl or Usher syndrome cases. Seventy-one novel mutations in 40 genes were newly associated with RD. The genes USH2A, EYS, ABCA4, and RHO were more frequently affected than others. Occasionally, cases carried mutations in more than one RD-associated gene. In addition, we found possible dominant de-novo mutations in cases with sporadic RD, which implies consequences for counseling of patients and families. NGS-based mutation analyses are reliable and cost-efficient approaches in gene diagnostics of genetically heterogeneous diseases like RD.", "author" : [ { "dropping-particle" : "", "family" : "Gl\u00f6ckle", "given" : "Nicola", "non-dropping-particle" : "", "parse-names" : false, "suffix" : "" }, { "dropping-particle" : "", "family" : "Kohl", "given" : "Susanne", "non-dropping-particle" : "", "parse-names" : false, "suffix" : "" }, { "dropping-particle" : "", "family" : "Mohr", "given" : "Julia", "non-dropping-particle" : "", "parse-names" : false, "suffix" : "" }, { "dropping-particle" : "", "family" : "Scheurenbrand", "given" : "Tim", "non-dropping-particle" : "", "parse-names" : false, "suffix" : "" }, { "dropping-particle" : "", "family" : "Sprecher", "given" : "Andrea", "non-dropping-particle" : "", "parse-names" : false, "suffix" : "" }, { "dropping-particle" : "", "family" : "Weisschuh", "given" : "Nicole", "non-dropping-particle" : "", "parse-names" : false, "suffix" : "" }, { "dropping-particle" : "", "family" : "Bernd", "given" : "Antje", "non-dropping-particle" : "", "parse-names" : false, "suffix" : "" }, { "dropping-particle" : "", "family" : "Rudolph", "given" : "G\u00fcnther", "non-dropping-particle" : "", "parse-names" : false, "suffix" : "" }, { "dropping-particle" : "", "family" : "Schubach", "given" : "Max", "non-dropping-particle" : "", "parse-names" : false, "suffix" : "" }, { "dropping-particle" : "", "family" : "Poloschek", "given" : "Charlotte", "non-dropping-particle" : "", "parse-names" : false, "suffix" : "" }, { "dropping-particle" : "", "family" : "Zrenner", "given" : "Eberhart", "non-dropping-particle" : "", "parse-names" : false, "suffix" : "" }, { "dropping-particle" : "", "family" : "Biskup", "given" : "Saskia", "non-dropping-particle" : "", "parse-names" : false, "suffix" : "" }, { "dropping-particle" : "", "family" : "Berger", "given" : "Wolfgang", "non-dropping-particle" : "", "parse-names" : false, "suffix" : "" }, { "dropping-particle" : "", "family" : "Wissinger", "given" : "Bernd", "non-dropping-particle" : "", "parse-names" : false, "suffix" : "" }, { "dropping-particle" : "", "family" : "Neidhardt", "given" : "John", "non-dropping-particle" : "", "parse-names" : false, "suffix" : "" } ], "container-title" : "European Journal of Human Genetics", "id" : "ITEM-5", "issue" : "1", "issued" : { "date-parts" : [ [ "2014", "1", "17" ] ] }, "page" : "99-104", "publisher" : "Nature Publishing Group", "title" : "Panel-based next generation sequencing as a reliable and efficient technique to detect mutations in unselected patients with retinal dystrophies", "type" : "article-journal", "volume" : "22" }, "uris" : [ "http://www.mendeley.com/documents/?uuid=e9ae8644-b838-300a-8689-1cf260e8208d" ] }, { "id" : "ITEM-6",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6",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7",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7",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id" : "ITEM-8",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8",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id" : "ITEM-9", "itemData" : { "DOI" : "10.1002/humu.22045", "ISBN" : "1098-1004 (Electronic)\\r1059-7794 (Linking)", "ISSN" : "10597794", "PMID" : "22334370", "abstract" : "Molecular diagnostics for patients with retinitis pigmentosa (RP) has been hampered by extreme genetic and clinical heterogeneity, with 52 causative genes known to date. Here, we developed a comprehensive next-generation sequencing (NGS) approach for the clinical molecular diagnostics of RP. All known inherited retinal disease genes (n = 111) were captured and simultaneously analyzed using NGS in 100 RP patients without a molecular diagnosis. A systematic data analysis pipeline was developed and validated to prioritize and predict the pathogenicity of all genetic variants identified in each patient, which enabled us to reduce the number of potential pathogenic variants from approximately 1,200 to zero to nine per patient. Subsequent segregation analysis and in silico predictions of pathogenicity resulted in a molecular diagnosis in 36 RP patients, comprising 27 recessive, six dominant, and three X-linked cases. Intriguingly, De novo mutations were present in at least three out of 28 isolated cases with causative mutations. This study demonstrates the enormous potential and clinical utility of NGS in molecular diagnosis of genetically heterogeneous diseases such as RP. De novo dominant mutations appear to play a significant role in patients with isolated RP, having major implications for genetic counselling.", "author" : [ { "dropping-particle" : "", "family" : "Neveling", "given" : "Kornelia", "non-dropping-particle" : "", "parse-names" : false, "suffix" : "" }, { "dropping-particle" : "", "family" : "Collin", "given" : "Rob W J", "non-dropping-particle" : "", "parse-names" : false, "suffix" : "" }, { "dropping-particle" : "", "family" : "Gilissen", "given" : "Christian", "non-dropping-particle" : "", "parse-names" : false, "suffix" : "" }, { "dropping-particle" : "", "family" : "Huet", "given" : "Ramon A C", "non-dropping-particle" : "Van", "parse-names" : false, "suffix" : "" }, { "dropping-particle" : "", "family" : "Visser", "given" : "Linda", "non-dropping-particle" : "", "parse-names" : false, "suffix" : "" }, { "dropping-particle" : "", "family" : "Kwint", "given" : "Michael P.", "non-dropping-particle" : "", "parse-names" : false, "suffix" : "" }, { "dropping-particle" : "", "family" : "Gijsen", "given" : "Sabine J.", "non-dropping-particle" : "", "parse-names" : false, "suffix" : "" }, { "dropping-particle" : "", "family" : "Zonneveld", "given" : "Marijke N.", "non-dropping-particle" : "", "parse-names" : false, "suffix" : "" }, { "dropping-particle" : "", "family" : "Wieskamp", "given" : "Nienke", "non-dropping-particle" : "", "parse-names" : false, "suffix" : "" }, { "dropping-particle" : "", "family" : "Ligt", "given" : "Joep", "non-dropping-particle" : "De", "parse-names" : false, "suffix" : "" }, { "dropping-particle" : "", "family" : "Siemiatkowska", "given" : "Anna M.", "non-dropping-particle" : "", "parse-names" : false, "suffix" : "" }, { "dropping-particle" : "", "family" : "Hoefsloot", "given" : "Lies H.", "non-dropping-particle" : "", "parse-names" : false, "suffix" : "" }, { "dropping-particle" : "", "family" : "Buckley", "given" : "Michael F.", "non-dropping-particle" : "", "parse-names" : false, "suffix" : "" }, { "dropping-particle" : "", "family" : "Kellner", "given" : "Ulrich", "non-dropping-particle" : "", "parse-names" : false, "suffix" : "" }, { "dropping-particle" : "", "family" : "Branham", "given" : "Kari E.", "non-dropping-particle" : "", "parse-names" : false, "suffix" : "" }, { "dropping-particle" : "", "family" : "Hollander", "given" : "Anneke I.", "non-dropping-particle" : "den", "parse-names" : false, "suffix" : "" }, { "dropping-particle" : "", "family" : "Hoischen", "given" : "Alexander", "non-dropping-particle" : "", "parse-names" : false, "suffix" : "" }, { "dropping-particle" : "", "family" : "Hoyng", "given" : "Carel", "non-dropping-particle" : "", "parse-names" : false, "suffix" : "" }, { "dropping-particle" : "", "family" : "Klevering", "given" : "B. Jeroen", "non-dropping-particle" : "", "parse-names" : false, "suffix" : "" }, { "dropping-particle" : "", "family" : "Born", "given" : "L. Ingeborgh", "non-dropping-particle" : "Van den", "parse-names" : false, "suffix" : "" }, { "dropping-particle" : "", "family" : "Veltman", "given" : "Joris A.", "non-dropping-particle" : "", "parse-names" : false, "suffix" : "" }, { "dropping-particle" : "", "family" : "Cremers", "given" : "Frans P M", "non-dropping-particle" : "", "parse-names" : false, "suffix" : "" }, { "dropping-particle" : "", "family" : "Scheffer", "given" : "Hans", "non-dropping-particle" : "", "parse-names" : false, "suffix" : "" } ], "container-title" : "Human Mutation", "id" : "ITEM-9", "issue" : "6", "issued" : { "date-parts" : [ [ "2012", "6" ] ] }, "page" : "963-972", "title" : "Next-generation genetic testing for retinitis pigmentosa", "type" : "article-journal", "volume" : "33" }, "uris" : [ "http://www.mendeley.com/documents/?uuid=c8294668-2a03-35d6-b15f-b312fb10a138" ] }, { "id" : "ITEM-10", "itemData" : { "DOI" : "10.1371/journal.pone.0078496", "ISBN" : "1932-6203 (Electronic)\\r1932-6203 (Linking)", "ISSN" : "19326203", "PMID" : "24265693", "abstract" : "Retinitis pigmentosa (RP) and Leber congenital amaurosis (LCA) are major causes of blindness. They result from mutations in many genes which has long hampered comprehensive genetic analysis. Recently, targeted next-generation sequencing (NGS) has proven useful to overcome this limitation. To uncover \"hidden mutations\" such as copy number variations (CNVs) and mutations in non-coding regions, we extended the use of NGS data by quantitative readout for the exons of 55 RP and LCA genes in 126 patients, and by including non-coding 5' exons. We detected several causative CNVs which were key to the diagnosis in hitherto unsolved constellations, e.g. hemizygous point mutations in consanguineous families, and CNVs complemented apparently monoallelic recessive alleles. Mutations of non-coding exon 1 of EYS revealed its contribution to disease. In view of the high carrier frequency for retinal disease gene mutations in the general population, we considered the overall variant load in each patient to assess if a mutation was causative or reflected accidental carriership in patients with mutations in several genes or with single recessive alleles. For example, truncating mutations in RP1, a gene implicated in both recessive and dominant RP, were causative in biallelic constellations, unrelated to disease when heterozygous on a biallelic mutation background of another gene, or even non-pathogenic if close to the C-terminus. Patients with mutations in several loci were common, but without evidence for di- or oligogenic inheritance. Although the number of targeted genes was low compared to previous studies, the mutation detection rate was highest (70%) which likely results from completeness and depth of coverage, and quantitative data analysis. CNV analysis should routinely be applied in targeted NGS, and mutations in non-coding exons give reason to systematically include 5'-UTRs in disease gene or exome panels. Consideration of all variants is indispensable because even truncating mutations may be misleading.", "author" : [ { "dropping-particle" : "", "family" : "Eisenberger", "given" : "Tobias", "non-dropping-particle" : "", "parse-names" : false, "suffix" : "" }, { "dropping-particle" : "", "family" : "Neuhaus", "given" : "Christine", "non-dropping-particle" : "", "parse-names" : false, "suffix" : "" }, { "dropping-particle" : "", "family" : "Khan", "given" : "Arif O.", "non-dropping-particle" : "", "parse-names" : false, "suffix" : "" }, { "dropping-particle" : "", "family" : "Decker", "given" : "Christian", "non-dropping-particle" : "", "parse-names" : false, "suffix" : "" }, { "dropping-particle" : "", "family" : "Preising", "given" : "Markus N.", "non-dropping-particle" : "", "parse-names" : false, "suffix" : "" }, { "dropping-particle" : "", "family" : "Friedburg", "given" : "Christoph", "non-dropping-particle" : "", "parse-names" : false, "suffix" : "" }, { "dropping-particle" : "", "family" : "Bieg", "given" : "Anika", "non-dropping-particle" : "", "parse-names" : false, "suffix" : "" }, { "dropping-particle" : "", "family" : "Gliem", "given" : "Martin", "non-dropping-particle" : "", "parse-names" : false, "suffix" : "" }, { "dropping-particle" : "", "family" : "Issa", "given" : "Peter Charbel", "non-dropping-particle" : "", "parse-names" : false, "suffix" : "" }, { "dropping-particle" : "", "family" : "Holz", "given" : "Frank G.", "non-dropping-particle" : "", "parse-names" : false, "suffix" : "" }, { "dropping-particle" : "", "family" : "Baig", "given" : "Shahid M.", "non-dropping-particle" : "", "parse-names" : false, "suffix" : "" }, { "dropping-particle" : "", "family" : "Hellenbroich", "given" : "Yorck", "non-dropping-particle" : "", "parse-names" : false, "suffix" : "" }, { "dropping-particle" : "", "family" : "Galvez", "given" : "Alberto", "non-dropping-particle" : "", "parse-names" : false, "suffix" : "" }, { "dropping-particle" : "", "family" : "Platzer", "given" : "Konrad", "non-dropping-particle" : "", "parse-names" : false, "suffix" : "" }, { "dropping-particle" : "", "family" : "Wollnik", "given" : "Bernd", "non-dropping-particle" : "", "parse-names" : false, "suffix" : "" }, { "dropping-particle" : "", "family" : "Laddach", "given" : "Nadja", "non-dropping-particle" : "", "parse-names" : false, "suffix" : "" }, { "dropping-particle" : "", "family" : "Ghaffari", "given" : "Saeed Reza", "non-dropping-particle" : "", "parse-names" : false, "suffix" : "" }, { "dropping-particle" : "", "family" : "Rafati", "given" : "Maryam", "non-dropping-particle" : "", "parse-names" : false, "suffix" : "" }, { "dropping-particle" : "", "family" : "Botzenhart", "given" : "Elke", "non-dropping-particle" : "", "parse-names" : false, "suffix" : "" }, { "dropping-particle" : "", "family" : "Tinschert", "given" : "Sigrid", "non-dropping-particle" : "", "parse-names" : false, "suffix" : "" }, { "dropping-particle" : "", "family" : "B\u00f6rger", "given" : "Doris", "non-dropping-particle" : "", "parse-names" : false, "suffix" : "" }, { "dropping-particle" : "", "family" : "Bohring", "given" : "Axel", "non-dropping-particle" : "", "parse-names" : false, "suffix" : "" }, { "dropping-particle" : "", "family" : "Schreml", "given" : "Julia", "non-dropping-particle" : "", "parse-names" : false, "suffix" : "" }, { "dropping-particle" : "", "family" : "K\u00f6rtge-Jung", "given" : "Stefani", "non-dropping-particle" : "", "parse-names" : false, "suffix" : "" }, { "dropping-particle" : "", "family" : "Schell-Apacik", "given" : "Chayim", "non-dropping-particle" : "", "parse-names" : false, "suffix" : "" }, { "dropping-particle" : "", "family" : "Bakur", "given" : "Khadijah", "non-dropping-particle" : "", "parse-names" : false, "suffix" : "" }, { "dropping-particle" : "", "family" : "Al-Aama", "given" : "Jumana Y.", "non-dropping-particle" : "", "parse-names" : false, "suffix" : "" }, { "dropping-particle" : "", "family" : "Neuhann", "given" : "Teresa", "non-dropping-particle" : "", "parse-names" : false, "suffix" : "" }, { "dropping-particle" : "", "family" : "Herkenrath", "given" : "Peter", "non-dropping-particle" : "", "parse-names" : false, "suffix" : "" }, { "dropping-particle" : "", "family" : "N\u00fcrnberg", "given" : "Gudrun", "non-dropping-particle" : "", "parse-names" : false, "suffix" : "" }, { "dropping-particle" : "", "family" : "N\u00fcrnberg", "given" : "Peter", "non-dropping-particle" : "", "parse-names" : false, "suffix" : "" }, { "dropping-particle" : "", "family" : "Davis", "given" : "John S.", "non-dropping-particle" : "", "parse-names" : false, "suffix" : "" }, { "dropping-particle" : "", "family" : "Gal", "given" : "Andreas", "non-dropping-particle" : "", "parse-names" : false, "suffix" : "" }, { "dropping-particle" : "", "family" : "Bergmann", "given" : "Carsten", "non-dropping-particle" : "", "parse-names" : false, "suffix" : "" }, { "dropping-particle" : "", "family" : "Lorenz", "given" : "Birgit", "non-dropping-particle" : "", "parse-names" : false, "suffix" : "" }, { "dropping-particle" : "", "family" : "Bolz", "given" : "Hanno J.", "non-dropping-particle" : "", "parse-names" : false, "suffix" : "" } ], "container-title" : "PLoS ONE", "editor" : [ { "dropping-particle" : "", "family" : "Li", "given" : "Tiansen", "non-dropping-particle" : "", "parse-names" : false, "suffix" : "" } ], "id" : "ITEM-10", "issue" : "11", "issued" : { "date-parts" : [ [ "2013", "11", "12" ] ] }, "page" : "e78496", "title" : "Increasing the yield in targeted next-generation sequencing by implicating CNV analysis, non-coding exons and the overall variant load: The example of retinal dystrophies", "type" : "article-journal", "volume" : "8" }, "uris" : [ "http://www.mendeley.com/documents/?uuid=bc5b52ed-20f3-37b4-bfe0-f1ce1f0061c8" ] } ], "mendeley" : { "formattedCitation" : "(2,4,20,22\u201324,27,33,39,48)", "plainTextFormattedCitation" : "(2,4,20,22\u201324,27,33,39,48)", "previouslyFormattedCitation" : "(2,4,20,22\u201324,27,33,39,48)"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4,20,22–24,27,33,39,48)</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0525A&gt;T</w:t>
            </w:r>
          </w:p>
        </w:tc>
        <w:tc>
          <w:tcPr>
            <w:tcW w:w="2873" w:type="dxa"/>
            <w:tcBorders>
              <w:left w:val="single" w:sz="4" w:space="0" w:color="auto"/>
              <w:righ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Lys3509*)</w:t>
            </w:r>
          </w:p>
        </w:tc>
        <w:tc>
          <w:tcPr>
            <w:tcW w:w="3088" w:type="dxa"/>
            <w:tcBorders>
              <w:lef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1",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id" : "ITEM-2", "itemData" : { "DOI" : "10.1016/j.heares.2016.06.008", "ISSN" : "03785955", "abstract" : "OBJECTIVES\nUsher syndrome is an inherited disorder that is characterized by hearing impairment (HI), retinitis pigmentosa, and in some cases vestibular dysfunction. Usher syndrome type IIa is caused by mutations in USH2A. HI in these patients is highly heterogeneous and the present study evaluates the effects of different types of USH2A mutations on the audiometric phenotype. Data from two large centres of expertise on Usher Syndrome in the Netherlands and Sweden were combined in order to create a large combined sample of patients to identify possible genotype-phenotype correlations. \n\nDESIGN\nA retrospective study on HI in 110 patients (65 Dutch and 45 Swedish) genetically diagnosed with Usher syndrome type IIa. We used methods especially designed for characterizing and testing differences in audiological phenotype between patient subgroups. These methods included Age Related Typical Audiograms (ARTA) and a method to evaluate the difference in the degree of HI developed throughout life between subgroups. \n\nRESULTS\nCross-sectional linear regression analysis of last-visit audiograms for the best hearing ear demonstrated a gradual decline of hearing over decades. The congenital level of HI was in the range of 16\u201333\u00a0dB\u00a0at 0.25\u20130.5\u00a0kHz, and in the range of 51\u201360\u00a0dB\u00a0at 1\u20138\u00a0kHz. The annual threshold deterioration was in the range of 0.4\u20130.5\u00a0dB/year at 0.25\u20132\u00a0kHz and in the range of 0.7\u20130.8\u00a0dB/year at 4\u20138\u00a0kHz. Patients with two truncating mutations, including homozygotes for the common c.2299delG mutation, developed significantly more severe HI throughout life than patients with one truncating mutation combined with one nontruncating mutation, and patients with two nontruncating mutations. \n\nCONCLUSIONS\nThe results have direct implications for patient counselling in terms of prognosis of hearing and may serve as baseline measures for future (genetic) therapeutic interventions.", "author" : [ { "dropping-particle" : "", "family" : "Hartel", "given" : "Bas P.", "non-dropping-particle" : "", "parse-names" : false, "suffix" : "" }, { "dropping-particle" : "", "family" : "L\u00f6fgren", "given" : "Maria", "non-dropping-particle" : "", "parse-names" : false, "suffix" : "" }, { "dropping-particle" : "", "family" : "Huygen", "given" : "Patrick L.M.", "non-dropping-particle" : "", "parse-names" : false, "suffix" : "" }, { "dropping-particle" : "", "family" : "Guchelaar", "given" : "Iris", "non-dropping-particle" : "", "parse-names" : false, "suffix" : "" }, { "dropping-particle" : "", "family" : "Lo-A-Njoe Kort", "given" : "Nicole", "non-dropping-particle" : "", "parse-names" : false, "suffix" : "" }, { "dropping-particle" : "", "family" : "Sadeghi", "given" : "Andre M.", "non-dropping-particle" : "", "parse-names" : false, "suffix" : "" }, { "dropping-particle" : "", "family" : "Wijk", "given" : "Erwin", "non-dropping-particle" : "van", "parse-names" : false, "suffix" : "" }, { "dropping-particle" : "", "family" : "Tranebj\u00e6rg", "given" : "Lisbeth", "non-dropping-particle" : "", "parse-names" : false, "suffix" : "" }, { "dropping-particle" : "", "family" : "Kremer", "given" : "Hannie", "non-dropping-particle" : "", "parse-names" : false, "suffix" : "" }, { "dropping-particle" : "", "family" : "Kimberling", "given" : "William J.", "non-dropping-particle" : "", "parse-names" : false, "suffix" : "" }, { "dropping-particle" : "", "family" : "Cremers", "given" : "Cor W.R.J.", "non-dropping-particle" : "", "parse-names" : false, "suffix" : "" }, { "dropping-particle" : "", "family" : "M\u00f6ller", "given" : "Claes", "non-dropping-particle" : "", "parse-names" : false, "suffix" : "" }, { "dropping-particle" : "", "family" : "Pennings", "given" : "Ronald J.E.", "non-dropping-particle" : "", "parse-names" : false, "suffix" : "" } ], "container-title" : "Hearing Research", "id" : "ITEM-2", "issued" : { "date-parts" : [ [ "2016" ] ] }, "page" : "60-68", "title" : "A combination of two truncating mutations in USH2A causes more severe and progressive hearing impairment in Usher syndrome type IIa", "type" : "article-journal", "volume" : "339" }, "uris" : [ "http://www.mendeley.com/documents/?uuid=21e8fc67-ea46-327a-9784-b90c1a5be462" ] }, { "id" : "ITEM-3", "itemData" : { "DOI" : "10.1002/humu.22045", "ISBN" : "1098-1004 (Electronic)\\r1059-7794 (Linking)", "ISSN" : "10597794", "PMID" : "22334370", "abstract" : "Molecular diagnostics for patients with retinitis pigmentosa (RP) has been hampered by extreme genetic and clinical heterogeneity, with 52 causative genes known to date. Here, we developed a comprehensive next-generation sequencing (NGS) approach for the clinical molecular diagnostics of RP. All known inherited retinal disease genes (n = 111) were captured and simultaneously analyzed using NGS in 100 RP patients without a molecular diagnosis. A systematic data analysis pipeline was developed and validated to prioritize and predict the pathogenicity of all genetic variants identified in each patient, which enabled us to reduce the number of potential pathogenic variants from approximately 1,200 to zero to nine per patient. Subsequent segregation analysis and in silico predictions of pathogenicity resulted in a molecular diagnosis in 36 RP patients, comprising 27 recessive, six dominant, and three X-linked cases. Intriguingly, De novo mutations were present in at least three out of 28 isolated cases with causative mutations. This study demonstrates the enormous potential and clinical utility of NGS in molecular diagnosis of genetically heterogeneous diseases such as RP. De novo dominant mutations appear to play a significant role in patients with isolated RP, having major implications for genetic counselling.", "author" : [ { "dropping-particle" : "", "family" : "Neveling", "given" : "Kornelia", "non-dropping-particle" : "", "parse-names" : false, "suffix" : "" }, { "dropping-particle" : "", "family" : "Collin", "given" : "Rob W J", "non-dropping-particle" : "", "parse-names" : false, "suffix" : "" }, { "dropping-particle" : "", "family" : "Gilissen", "given" : "Christian", "non-dropping-particle" : "", "parse-names" : false, "suffix" : "" }, { "dropping-particle" : "", "family" : "Huet", "given" : "Ramon A C", "non-dropping-particle" : "Van", "parse-names" : false, "suffix" : "" }, { "dropping-particle" : "", "family" : "Visser", "given" : "Linda", "non-dropping-particle" : "", "parse-names" : false, "suffix" : "" }, { "dropping-particle" : "", "family" : "Kwint", "given" : "Michael P.", "non-dropping-particle" : "", "parse-names" : false, "suffix" : "" }, { "dropping-particle" : "", "family" : "Gijsen", "given" : "Sabine J.", "non-dropping-particle" : "", "parse-names" : false, "suffix" : "" }, { "dropping-particle" : "", "family" : "Zonneveld", "given" : "Marijke N.", "non-dropping-particle" : "", "parse-names" : false, "suffix" : "" }, { "dropping-particle" : "", "family" : "Wieskamp", "given" : "Nienke", "non-dropping-particle" : "", "parse-names" : false, "suffix" : "" }, { "dropping-particle" : "", "family" : "Ligt", "given" : "Joep", "non-dropping-particle" : "De", "parse-names" : false, "suffix" : "" }, { "dropping-particle" : "", "family" : "Siemiatkowska", "given" : "Anna M.", "non-dropping-particle" : "", "parse-names" : false, "suffix" : "" }, { "dropping-particle" : "", "family" : "Hoefsloot", "given" : "Lies H.", "non-dropping-particle" : "", "parse-names" : false, "suffix" : "" }, { "dropping-particle" : "", "family" : "Buckley", "given" : "Michael F.", "non-dropping-particle" : "", "parse-names" : false, "suffix" : "" }, { "dropping-particle" : "", "family" : "Kellner", "given" : "Ulrich", "non-dropping-particle" : "", "parse-names" : false, "suffix" : "" }, { "dropping-particle" : "", "family" : "Branham", "given" : "Kari E.", "non-dropping-particle" : "", "parse-names" : false, "suffix" : "" }, { "dropping-particle" : "", "family" : "Hollander", "given" : "Anneke I.", "non-dropping-particle" : "den", "parse-names" : false, "suffix" : "" }, { "dropping-particle" : "", "family" : "Hoischen", "given" : "Alexander", "non-dropping-particle" : "", "parse-names" : false, "suffix" : "" }, { "dropping-particle" : "", "family" : "Hoyng", "given" : "Carel", "non-dropping-particle" : "", "parse-names" : false, "suffix" : "" }, { "dropping-particle" : "", "family" : "Klevering", "given" : "B. Jeroen", "non-dropping-particle" : "", "parse-names" : false, "suffix" : "" }, { "dropping-particle" : "", "family" : "Born", "given" : "L. Ingeborgh", "non-dropping-particle" : "Van den", "parse-names" : false, "suffix" : "" }, { "dropping-particle" : "", "family" : "Veltman", "given" : "Joris A.", "non-dropping-particle" : "", "parse-names" : false, "suffix" : "" }, { "dropping-particle" : "", "family" : "Cremers", "given" : "Frans P M", "non-dropping-particle" : "", "parse-names" : false, "suffix" : "" }, { "dropping-particle" : "", "family" : "Scheffer", "given" : "Hans", "non-dropping-particle" : "", "parse-names" : false, "suffix" : "" } ], "container-title" : "Human Mutation", "id" : "ITEM-3", "issue" : "6", "issued" : { "date-parts" : [ [ "2012", "6" ] ] }, "page" : "963-972", "title" : "Next-generation genetic testing for retinitis pigmentosa", "type" : "article-journal", "volume" : "33" }, "uris" : [ "http://www.mendeley.com/documents/?uuid=c8294668-2a03-35d6-b15f-b312fb10a138" ] } ], "mendeley" : { "formattedCitation" : "(23,27,48)", "plainTextFormattedCitation" : "(23,27,48)", "previouslyFormattedCitation" : "(23,27,48)"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3,27,48)</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055C&gt;T</w:t>
            </w:r>
          </w:p>
        </w:tc>
        <w:tc>
          <w:tcPr>
            <w:tcW w:w="2873" w:type="dxa"/>
            <w:tcBorders>
              <w:left w:val="single" w:sz="4" w:space="0" w:color="auto"/>
              <w:righ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sz w:val="18"/>
                <w:szCs w:val="20"/>
              </w:rPr>
              <w:t>p.(Thr352Ile)</w:t>
            </w:r>
          </w:p>
        </w:tc>
        <w:tc>
          <w:tcPr>
            <w:tcW w:w="3088" w:type="dxa"/>
            <w:tcBorders>
              <w:lef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humu.20513", "ISSN" : "10597794", "author" : [ { "dropping-particle" : "", "family" : "Baux", "given" : "David", "non-dropping-particle" : "", "parse-names" : false, "suffix" : "" }, { "dropping-particle" : "", "family" : "Larrieu", "given" : "Lise",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Salah", "given" : "Safouane", "non-dropping-particle" : "Ben", "parse-names" : false, "suffix" : "" }, { "dropping-particle" : "", "family" : "Vielle", "given" : "Anne", "non-dropping-particle" : "", "parse-names" : false, "suffix" : "" }, { "dropping-particle" : "", "family" : "Gilbert-Dussardier", "given" : "Brigitte", "non-dropping-particle" : "", "parse-names" : false, "suffix" : "" }, { "dropping-particle" : "", "family" : "Holder", "given" : "Muriel", "non-dropping-particle" : "", "parse-names" : false, "suffix" : "" }, { "dropping-particle" : "", "family" : "Calvas", "given" : "Patrick", "non-dropping-particle" : "", "parse-names" : false, "suffix" : "" }, { "dropping-particle" : "", "family" : "Philip", "given" : "Nicole", "non-dropping-particle" : "", "parse-names" : false, "suffix" : "" }, { "dropping-particle" : "", "family" : "Edery", "given" : "Patrick", "non-dropping-particle" : "", "parse-names" : false, "suffix" : "" }, { "dropping-particle" : "", "family" : "Bonneau", "given" : "Dominique", "non-dropping-particle" : "", "parse-names" : false, "suffix" : "" }, { "dropping-particle" : "", "family" : "Claustres", "given" : "Mireille", "non-dropping-particle" : "", "parse-names" : false, "suffix" : "" }, { "dropping-particle" : "", "family" : "Malcolm", "given" : "Sue", "non-dropping-particle" : "", "parse-names" : false, "suffix" : "" }, { "dropping-particle" : "", "family" : "Roux", "given" : "Anne-Fran\u00e7oise", "non-dropping-particle" : "", "parse-names" : false, "suffix" : "" } ], "container-title" : "Human Mutation", "id" : "ITEM-1", "issue" : "8", "issued" : { "date-parts" : [ [ "2007", "8" ] ] }, "page" : "781-789", "title" : "Molecular and in silico analyses of the full-length isoform of usherin identify new pathogenic alleles in Usher type II patients", "type" : "article-journal", "volume" : "28" }, "uris" : [ "http://www.mendeley.com/documents/?uuid=ac326cae-7545-3736-b74a-b68b25a18db0" ] }, { "id" : "ITEM-2", "itemData" : { "DOI" : "10.1002/humu.9524", "ISBN" : "1098-1004 (Electronic)", "ISSN" : "10597794", "PMID" : "18273898", "abstract" : "Usher syndrome type II (USH2) is an autosomal recessive disorder, characterised by moderate to severe high-frequency hearing impairment, normal balance function and progressive visual impairment due to retinitis pigmentosa. Usher syndrome type IIa, the most common subtype, is defined by mutations in the USH2A gene encoding a short and a recently discovered long usherin isoform comprising 21 and 73 exons, respectively. More than 120 different disease-causing mutations have been reported, however, most of the previous reports concern mutations restricted to exons 1-21 of the USH2A gene. To explore the spectrum of USH2A disease-causing mutations among Scandinavian USH2 cases, patients from 118 unrelated families of which 27 previously had been found to carry mutations in exons 1-21 were subjected to extensive DNA sequence analysis of the full size USH2A gene. Altogether, 122 USH2A DNA sequence alterations were identified of which 57 were predicted to be disease-causing, 7 were considered to be of uncertain pathogenicity and 58 were predicted to be benign variants. Of 36 novel pathogenic USH2A mutations 31 were located in exons 22-73, specific to the long isoform. USH2A mutations were identified in 89/118 (75.4%) families. In 79/89 (88.8%) of these families two pathogenic mutations were identified whereas in 10/89 (11.2%) families the second mutation remained unidentified. In 5/118 (4.2%) families the USH phenotype could be explained by mutations in the USH3A gene. The results presented here provide a comprehensive picture of the genetic aetiology of Usher syndrome type IIA in Scandinavia as it is known to date.", "author" : [ { "dropping-particle" : "", "family" : "Dreyer", "given" : "Bo", "non-dropping-particle" : "", "parse-names" : false, "suffix" : "" }, { "dropping-particle" : "", "family" : "Brox", "given" : "Vigdis", "non-dropping-particle" : "", "parse-names" : false, "suffix" : "" }, { "dropping-particle" : "", "family" : "Tranebj\u00e6rg", "given" : "Lisbeth", "non-dropping-particle" : "", "parse-names" : false, "suffix" : "" }, { "dropping-particle" : "", "family" : "Rosenberg", "given" : "Thomas", "non-dropping-particle" : "", "parse-names" : false, "suffix" : "" }, { "dropping-particle" : "", "family" : "Sadeghi", "given" : "Andr\u00e8 M.", "non-dropping-particle" : "", "parse-names" : false, "suffix" : "" }, { "dropping-particle" : "", "family" : "M\u00f6ller", "given" : "Claes", "non-dropping-particle" : "", "parse-names" : false, "suffix" : "" }, { "dropping-particle" : "", "family" : "Nilssen", "given" : "\u00d8ivind", "non-dropping-particle" : "", "parse-names" : false, "suffix" : "" } ], "container-title" : "Human Mutation", "id" : "ITEM-2", "issue" : "3", "issued" : { "date-parts" : [ [ "2008", "3" ] ] }, "page" : "451-451", "publisher" : "Wiley Subscription Services, Inc., A Wiley Company", "title" : "Spectrum of USH2A mutations in Scandinavian patients with Usher syndrome type II", "type" : "article-journal", "volume" : "29" }, "uris" : [ "http://www.mendeley.com/documents/?uuid=6845f94d-a324-351f-8545-3bdc0e5f6faa" ] }, { "id" : "ITEM-3", "itemData" : { "DOI" : "10.1186/1750-1172-6-21", "ISSN" : "1750-1172", "PMID" : "21569298", "abstract" : "BACKGROUND Usher syndrome (USH) combines sensorineural deafness with blindness. It is inherited in an autosomal recessive mode. Early diagnosis is critical for adapted educational and patient management choices, and for genetic counseling. To date, nine causative genes have been identified for the three clinical subtypes (USH1, USH2 and USH3). Current diagnostic strategies make use of a genotyping microarray that is based on the previously reported mutations. The purpose of this study was to design a more accurate molecular diagnosis tool. METHODS We sequenced the 366 coding exons and flanking regions of the nine known USH genes, in 54 USH patients (27 USH1, 21 USH2 and 6 USH3). RESULTS Biallelic mutations were detected in 39 patients (72%) and monoallelic mutations in an additional 10 patients (18.5%). In addition to biallelic mutations in one of the USH genes, presumably pathogenic mutations in another USH gene were detected in seven patients (13%), and another patient carried monoallelic mutations in three different USH genes. Notably, none of the USH3 patients carried detectable mutations in the only known USH3 gene, whereas they all carried mutations in USH2 genes. Most importantly, the currently used microarray would have detected only 30 of the 81 different mutations that we found, of which 39 (48%) were novel. CONCLUSIONS Based on these results, complete exon sequencing of the currently known USH genes stands as a definite improvement for molecular diagnosis of this disease, which is of utmost importance in the perspective of gene therapy.", "author" : [ { "dropping-particle" : "", "family" : "Bonnet", "given" : "Crystel", "non-dropping-particle" : "", "parse-names" : false, "suffix" : "" }, { "dropping-particle" : "", "family" : "Grati", "given" : "M'hamed", "non-dropping-particle" : "", "parse-names" : false, "suffix" : "" }, { "dropping-particle" : "", "family" : "Marlin", "given" : "Sandrine", "non-dropping-particle" : "", "parse-names" : false, "suffix" : "" }, { "dropping-particle" : "", "family" : "Levilliers", "given" : "Jacqueline", "non-dropping-particle" : "", "parse-names" : false, "suffix" : "" }, { "dropping-particle" : "", "family" : "Hardelin", "given" : "Jean-Pierre", "non-dropping-particle" : "", "parse-names" : false, "suffix" : "" }, { "dropping-particle" : "", "family" : "Parodi", "given" : "Marine", "non-dropping-particle" : "", "parse-names" : false, "suffix" : "" }, { "dropping-particle" : "", "family" : "Niasme-Grare", "given" : "Magali", "non-dropping-particle" : "", "parse-names" : false, "suffix" : "" }, { "dropping-particle" : "", "family" : "Zelenika", "given" : "Diana", "non-dropping-particle" : "", "parse-names" : false, "suffix" : "" }, { "dropping-particle" : "", "family" : "D\u00e9l\u00e9pine", "given" : "Marc", "non-dropping-particle" : "", "parse-names" : false, "suffix" : "" }, { "dropping-particle" : "", "family" : "Feldmann", "given" : "Delphine", "non-dropping-particle" : "", "parse-names" : false, "suffix" : "" }, { "dropping-particle" : "", "family" : "Jonard", "given" : "Laurence", "non-dropping-particle" : "", "parse-names" : false, "suffix" : "" }, { "dropping-particle" : "", "family" : "El-Amraoui", "given" : "Aziz", "non-dropping-particle" : "", "parse-names" : false, "suffix" : "" }, { "dropping-particle" : "", "family" : "Weil", "given" : "Dominique", "non-dropping-particle" : "", "parse-names" : false, "suffix" : "" }, { "dropping-particle" : "", "family" : "Delobel", "given" : "Bruno", "non-dropping-particle" : "", "parse-names" : false, "suffix" : "" }, { "dropping-particle" : "", "family" : "Vincent", "given" : "Christophe", "non-dropping-particle" : "", "parse-names" : false, "suffix" : "" }, { "dropping-particle" : "", "family" : "Dollfus", "given" : "H\u00e9l\u00e8ne", "non-dropping-particle" : "", "parse-names" : false, "suffix" : "" }, { "dropping-particle" : "", "family" : "Eliot", "given" : "Marie-Madeleine", "non-dropping-particle" : "", "parse-names" : false, "suffix" : "" }, { "dropping-particle" : "", "family" : "David", "given" : "Albert", "non-dropping-particle" : "", "parse-names" : false, "suffix" : "" }, { "dropping-particle" : "", "family" : "Calais", "given" : "Catherine", "non-dropping-particle" : "", "parse-names" : false, "suffix" : "" }, { "dropping-particle" : "", "family" : "Vigneron", "given" : "Jacqueline", "non-dropping-particle" : "", "parse-names" : false, "suffix" : "" }, { "dropping-particle" : "", "family" : "Montaut-Verient", "given" : "Bettina", "non-dropping-particle" : "", "parse-names" : false, "suffix" : "" }, { "dropping-particle" : "", "family" : "Bonneau", "given" : "Dominique", "non-dropping-particle" : "", "parse-names" : false, "suffix" : "" }, { "dropping-particle" : "", "family" : "Dubin", "given" : "Jacques", "non-dropping-particle" : "", "parse-names" : false, "suffix" : "" }, { "dropping-particle" : "", "family" : "Thauvin", "given" : "Christel", "non-dropping-particle" : "", "parse-names" : false, "suffix" : "" }, { "dropping-particle" : "", "family" : "Duvillard", "given" : "Alain", "non-dropping-particle" : "", "parse-names" : false, "suffix" : "" }, { "dropping-particle" : "", "family" : "Francannet", "given" : "Christine", "non-dropping-particle" : "", "parse-names" : false, "suffix" : "" }, { "dropping-particle" : "", "family" : "Mom", "given" : "Thierry", "non-dropping-particle" : "", "parse-names" : false, "suffix" : "" }, { "dropping-particle" : "", "family" : "Lacombe", "given" : "Didier", "non-dropping-particle" : "", "parse-names" : false, "suffix" : "" }, { "dropping-particle" : "", "family" : "Duriez", "given" : "Fran\u00e7oise", "non-dropping-particle" : "", "parse-names" : false, "suffix" : "" }, { "dropping-particle" : "", "family" : "Drouin-Garraud", "given" : "Val\u00e9rie", "non-dropping-particle" : "", "parse-names" : false, "suffix" : "" }, { "dropping-particle" : "", "family" : "Thuillier-Obstoy", "given" : "Marie-Fran\u00e7oise", "non-dropping-particle" : "", "parse-names" : false, "suffix" : "" }, { "dropping-particle" : "", "family" : "Sigaudy", "given" : "Sabine", "non-dropping-particle" : "", "parse-names" : false, "suffix" : "" }, { "dropping-particle" : "", "family" : "Frances", "given" : "Anne-Marie", "non-dropping-particle" : "", "parse-names" : false, "suffix" : "" }, { "dropping-particle" : "", "family" : "Collignon", "given" : "Patrick", "non-dropping-particle" : "", "parse-names" : false, "suffix" : "" }, { "dropping-particle" : "", "family" : "Challe", "given" : "Georges", "non-dropping-particle" : "", "parse-names" : false, "suffix" : "" }, { "dropping-particle" : "", "family" : "Couderc", "given" : "R\u00e9my", "non-dropping-particle" : "", "parse-names" : false, "suffix" : "" }, { "dropping-particle" : "", "family" : "Lathrop", "given" : "Mark", "non-dropping-particle" : "", "parse-names" : false, "suffix" : "" }, { "dropping-particle" : "", "family" : "Sahel", "given" : "Jos\u00e9-Alain", "non-dropping-particle" : "", "parse-names" : false, "suffix" : "" }, { "dropping-particle" : "", "family" : "Weissenbach", "given" : "Jean", "non-dropping-particle" : "", "parse-names" : false, "suffix" : "" }, { "dropping-particle" : "", "family" : "Petit", "given" : "Christine", "non-dropping-particle" : "", "parse-names" : false, "suffix" : "" }, { "dropping-particle" : "", "family" : "Denoyelle", "given" : "Fran\u00e7oise", "non-dropping-particle" : "", "parse-names" : false, "suffix" : "" } ], "container-title" : "Orphanet Journal of Rare Diseases", "id" : "ITEM-3", "issue" : "1", "issued" : { "date-parts" : [ [ "2011", "5", "11" ] ] }, "page" : "21", "title" : "Complete exon sequencing of all known Usher syndrome genes greatly improves molecular diagnosis", "type" : "article-journal", "volume" : "6" }, "uris" : [ "http://www.mendeley.com/documents/?uuid=38b28b85-d07a-353f-b203-06da2a707029" ] }, { "id" : "ITEM-4", "itemData" : { "DOI" : "10.1002/mgg3.25", "ISSN" : "23249269", "PMID" : "24498627", "abstract" : "We show that massively parallel targeted sequencing of 19 genes provides a new and reliable strategy for molecular diagnosis of Usher syndrome (USH) and nonsyndromic deafness, particularly appropriate for these disorders characterized by a high clinical and genetic heterogeneity and a complex structure of several of the genes involved. A series of 71 patients including Usher patients previously screened by Sanger sequencing plus newly referred patients was studied. Ninety-eight percent of the variants previously identified by Sanger sequencing were found by next-generation sequencing (NGS). NGS proved to be efficient as it offers analysis of all relevant genes which is laborious to reach with Sanger sequencing. Among the 13 newly referred Usher patients, both mutations in the same gene were identified in 77% of cases (10 patients) and one candidate pathogenic variant in two additional patients. This work can be considered as pilot for implementing NGS for genetically heterogeneous diseases in clinical service.", "author" : [ { "dropping-particle" : "", "family" : "Besnard", "given" : "Thomas", "non-dropping-particle" : "", "parse-names" : false, "suffix" : "" }, { "dropping-particle" : "", "family" : "Garc\u00eda-Garc\u00eda", "given" : "Gema", "non-dropping-particle" : "", "parse-names" : false, "suffix" : "" }, { "dropping-particle" : "", "family" : "Baux", "given" : "David", "non-dropping-particle" : "", "parse-names" : false, "suffix" : "" }, { "dropping-particle" : "", "family" : "Vach\u00e9", "given" : "Christel", "non-dropping-particle" : "", "parse-names" : false, "suffix" : "" }, { "dropping-particle" : "", "family" : "Faug\u00e8re", "given" : "Val\u00e9rie", "non-dropping-particle" : "", "parse-names" : false, "suffix" : "" }, { "dropping-particle" : "", "family" : "Larrieu", "given" : "Lise", "non-dropping-particle" : "", "parse-names" : false, "suffix" : "" }, { "dropping-particle" : "", "family" : "L\u00e9onard", "given" : "Susana", "non-dropping-particle" : "", "parse-names" : false, "suffix" : "" }, { "dropping-particle" : "", "family" : "Millan", "given" : "Jose M.",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Fran\u00e7oise", "non-dropping-particle" : "", "parse-names" : false, "suffix" : "" } ], "container-title" : "Molecular Genetics &amp; Genomic Medicine", "id" : "ITEM-4", "issue" : "1", "issued" : { "date-parts" : [ [ "2014", "1" ] ] }, "page" : "30-43", "title" : "Experience of targeted Usher exome sequencing as a clinical test", "type" : "article-journal", "volume" : "2" }, "uris" : [ "http://www.mendeley.com/documents/?uuid=203e3a5b-e941-3635-ae65-55c1564c5b4b" ] }, { "id" : "ITEM-5", "itemData" : { "DOI" : "10.1016/j.heares.2014.12.006", "ISSN" : "03785955", "abstract" : "Usher syndrome is an autosomal recessive disorder characterized by retinitis pigmentosa, sensorineural hearing loss and, in some cases, vestibular dysfunction. The disorder is clinically and genetically heterogeneous and, to date, mutations in 11 genes have been described. This finding makes difficult to get a precise molecular diagnosis and offer patients accurate genetic counselling. To overcome this problem and to increase our knowledge of the molecular basis of Usher syndrome, we designed a targeted resequencing custom panel. In a first validation step a series of 16 Italian patients with known molecular diagnosis were analysed and 31 out of 32 alleles were detected (97% of accuracy). After this step, 31 patients without a molecular diagnosis were enrolled in the study. Three out of them with an uncertain Usher diagnosis were excluded. One causative allele was detected in 24 out 28 patients (86%) while the presence of both causative alleles characterized 19 patients out 28 (68%). Sixteen novel and 27 known alleles were found in the following genes: USH2A (50%), MYO7A (7%), CDH23 (11%), PCDH15 (7%) and USH1G (2%). Overall, on the 44 patients the protocol was able to characterize 74 alleles out of 88 (84%). These results suggest that our panel is an effective approach for the genetic diagnosis of Usher syndrome leading to: 1) an accurate molecular diagnosis, 2) better genetic counselling, 3) more precise molecular epidemiology data fundamental for future interventional plans.", "author" : [ { "dropping-particle" : "", "family" : "Lenarduzzi", "given" : "S.", "non-dropping-particle" : "", "parse-names" : false, "suffix" : "" }, { "dropping-particle" : "", "family" : "Vozzi", "given" : "D.", "non-dropping-particle" : "", "parse-names" : false, "suffix" : "" }, { "dropping-particle" : "", "family" : "Morgan", "given" : "A.", "non-dropping-particle" : "", "parse-names" : false, "suffix" : "" }, { "dropping-particle" : "", "family" : "Rubinato", "given" : "E.", "non-dropping-particle" : "", "parse-names" : false, "suffix" : "" }, { "dropping-particle" : "", "family" : "D'Eustacchio", "given" : "A.", "non-dropping-particle" : "", "parse-names" : false, "suffix" : "" }, { "dropping-particle" : "", "family" : "Osland", "given" : "T.M.", "non-dropping-particle" : "", "parse-names" : false, "suffix" : "" }, { "dropping-particle" : "", "family" : "Rossi", "given" : "C.", "non-dropping-particle" : "", "parse-names" : false, "suffix" : "" }, { "dropping-particle" : "", "family" : "Graziano", "given" : "C.", "non-dropping-particle" : "", "parse-names" : false, "suffix" : "" }, { "dropping-particle" : "", "family" : "Castorina", "given" : "P.", "non-dropping-particle" : "", "parse-names" : false, "suffix" : "" }, { "dropping-particle" : "", "family" : "Ambrosetti", "given" : "U.", "non-dropping-particle" : "", "parse-names" : false, "suffix" : "" }, { "dropping-particle" : "", "family" : "Morgutti", "given" : "M.", "non-dropping-particle" : "", "parse-names" : false, "suffix" : "" }, { "dropping-particle" : "", "family" : "Girotto", "given" : "G.", "non-dropping-particle" : "", "parse-names" : false, "suffix" : "" } ], "container-title" : "Hearing Research", "id" : "ITEM-5", "issued" : { "date-parts" : [ [ "2015" ] ] }, "page" : "18-23", "title" : "Usher syndrome: An effective sequencing approach to establish a genetic and clinical diagnosis", "type" : "article-journal", "volume" : "320" }, "uris" : [ "http://www.mendeley.com/documents/?uuid=fceea3d1-fef6-3848-967e-952d6db21694" ] }, { "id" : "ITEM-6",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6",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7",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7",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6,32,33,39,40,50)", "plainTextFormattedCitation" : "(2,6,32,33,39,40,50)", "previouslyFormattedCitation" : "(2,6,32,33,39,40,50)"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6,32,33,39,40,50)</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039G&gt;C</w:t>
            </w:r>
          </w:p>
        </w:tc>
        <w:tc>
          <w:tcPr>
            <w:tcW w:w="2873" w:type="dxa"/>
            <w:tcBorders>
              <w:left w:val="single" w:sz="4" w:space="0" w:color="auto"/>
              <w:righ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Asp347His)</w:t>
            </w:r>
          </w:p>
        </w:tc>
        <w:tc>
          <w:tcPr>
            <w:tcW w:w="3088" w:type="dxa"/>
            <w:tcBorders>
              <w:lef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1",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27)", "plainTextFormattedCitation" : "(27)", "previouslyFormattedCitation" : "(27)"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7)</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036A&gt;C</w:t>
            </w:r>
          </w:p>
        </w:tc>
        <w:tc>
          <w:tcPr>
            <w:tcW w:w="2873" w:type="dxa"/>
            <w:tcBorders>
              <w:left w:val="single" w:sz="4" w:space="0" w:color="auto"/>
              <w:righ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Asn346His)</w:t>
            </w:r>
          </w:p>
        </w:tc>
        <w:tc>
          <w:tcPr>
            <w:tcW w:w="3088" w:type="dxa"/>
            <w:tcBorders>
              <w:lef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38/sj.ejhg.5200491", "ISBN" : "1018-4813 (Print)", "ISSN" : "10184813", "PMID" : "10909849", "abstract" : "Usher syndrome type II is an autosomal recessive disorder, characterised by stable hearing impairment from childhood and progressive retinitis pigmentosa from the late teens. Mutations in the USH2A gene, located on 1q41, were recently shown to be responsible for Usher syndrome type IIa. We have investigated the molecular pathology of Usher type II by screening the USH2A gene for mutations in 31 unrelated patients from Denmark and Norway. Besides the frequent 2299delG mutation, which accounted for 44% of the disease alleles, a heterogeneous spectrum of mutations was identified. Sixteen new, putative disease-causing mutations were detected, of which 12 were private and four were shared by unrelated patients. The disease-causing mutations were scattered throughout the gene and included six nonsense and seven missense mutations, two deletions and one small insertion. In addition, six non-pathogenic polymorphisms were identified. All missense mutations resulted in major amino acid side-chain alterations. Four missense mutations affected the N-terminal part of USH2A, whereas three missense mutations affected the laminin-type epidermal growth factor-like (LE) domain. The structural consequences of the mutations affecting the LE domain are discussed in relation to the three-dimensional structure of a LE-module of the mouse laminin gamma1 chain.", "author" : [ { "dropping-particle" : "", "family" : "Dreyer", "given" : "B", "non-dropping-particle" : "", "parse-names" : false, "suffix" : "" }, { "dropping-particle" : "", "family" : "Tranebjaerg", "given" : "L", "non-dropping-particle" : "", "parse-names" : false, "suffix" : "" }, { "dropping-particle" : "", "family" : "Rosenberg", "given" : "T", "non-dropping-particle" : "", "parse-names" : false, "suffix" : "" }, { "dropping-particle" : "", "family" : "Weston", "given" : "M D", "non-dropping-particle" : "", "parse-names" : false, "suffix" : "" }, { "dropping-particle" : "", "family" : "Kimberling", "given" : "W J", "non-dropping-particle" : "", "parse-names" : false, "suffix" : "" }, { "dropping-particle" : "", "family" : "Nilssen", "given" : "O", "non-dropping-particle" : "", "parse-names" : false, "suffix" : "" } ], "container-title" : "European journal of human genetics : EJHG", "id" : "ITEM-1", "issue" : "7", "issued" : { "date-parts" : [ [ "2000" ] ] }, "page" : "500-506", "title" : "Identification of novel USH2A mutations: implications for the structure of USH2A protein.", "type" : "article-journal", "volume" : "8" }, "uris" : [ "http://www.mendeley.com/documents/?uuid=e8dbd514-de05-4e83-ae9d-e2fc3d4b8efe" ] }, { "id" : "ITEM-2", "itemData" : { "DOI" : "10.1002/humu.20513", "ISSN" : "10597794", "author" : [ { "dropping-particle" : "", "family" : "Baux", "given" : "David", "non-dropping-particle" : "", "parse-names" : false, "suffix" : "" }, { "dropping-particle" : "", "family" : "Larrieu", "given" : "Lise",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Salah", "given" : "Safouane", "non-dropping-particle" : "Ben", "parse-names" : false, "suffix" : "" }, { "dropping-particle" : "", "family" : "Vielle", "given" : "Anne", "non-dropping-particle" : "", "parse-names" : false, "suffix" : "" }, { "dropping-particle" : "", "family" : "Gilbert-Dussardier", "given" : "Brigitte", "non-dropping-particle" : "", "parse-names" : false, "suffix" : "" }, { "dropping-particle" : "", "family" : "Holder", "given" : "Muriel", "non-dropping-particle" : "", "parse-names" : false, "suffix" : "" }, { "dropping-particle" : "", "family" : "Calvas", "given" : "Patrick", "non-dropping-particle" : "", "parse-names" : false, "suffix" : "" }, { "dropping-particle" : "", "family" : "Philip", "given" : "Nicole", "non-dropping-particle" : "", "parse-names" : false, "suffix" : "" }, { "dropping-particle" : "", "family" : "Edery", "given" : "Patrick", "non-dropping-particle" : "", "parse-names" : false, "suffix" : "" }, { "dropping-particle" : "", "family" : "Bonneau", "given" : "Dominique", "non-dropping-particle" : "", "parse-names" : false, "suffix" : "" }, { "dropping-particle" : "", "family" : "Claustres", "given" : "Mireille", "non-dropping-particle" : "", "parse-names" : false, "suffix" : "" }, { "dropping-particle" : "", "family" : "Malcolm", "given" : "Sue", "non-dropping-particle" : "", "parse-names" : false, "suffix" : "" }, { "dropping-particle" : "", "family" : "Roux", "given" : "Anne-Fran\u00e7oise", "non-dropping-particle" : "", "parse-names" : false, "suffix" : "" } ], "container-title" : "Human Mutation", "id" : "ITEM-2", "issue" : "8", "issued" : { "date-parts" : [ [ "2007", "8" ] ] }, "page" : "781-789", "title" : "Molecular and in silico analyses of the full-length isoform of usherin identify new pathogenic alleles in Usher type II patients", "type" : "article-journal", "volume" : "28" }, "uris" : [ "http://www.mendeley.com/documents/?uuid=ac326cae-7545-3736-b74a-b68b25a18db0" ] }, { "id" : "ITEM-3", "itemData" : { "DOI" : "10.1002/humu.9259", "ISBN" : "1098-1004 (Electronic)", "ISSN" : "1098-1004", "PMID" : "15241801", "abstract" : "Usher syndrome type II (USH2) is characterised by moderate to severe high-frequency hearing impairment, progressive visual loss due to retinitis pigmentosa and intact vestibular responses. Three loci are known for USH2, however, only the gene for USH2a (USH2A) has been identified. Mutation analysis of USH2A was performed in 70 Dutch USH2 families. Ten mutations in USH2A were detected, of which three are novel, c.949C&gt;A, c.2242C&gt;T (p.Gln748X) and c.4405C&gt;T (p.Gln1468X). Including 9 previously published Dutch USH2a families, estimates of the prevalence of USH2a in the Dutch USH2 population were made. Mutations were identified in 62% of the families. In 28% both mutated alleles were identified, whereas in 34% the mutation in only one allele was found. It is estimated that about 28% of the Dutch USH2 families have a different causative gene. Analysis of deduced haplotypes suggests that c.1256G&gt;T (p.Cys419Phe) is a Dutch ancestral mutation, occurring in 16% of the alleles.", "author" : [ { "dropping-particle" : "", "family" : "Pennings", "given" : "Ronald J E", "non-dropping-particle" : "", "parse-names" : false, "suffix" : "" }, { "dropping-particle" : "", "family" : "Brinke", "given" : "Heleen", "non-dropping-particle" : "Te", "parse-names" : false, "suffix" : "" }, { "dropping-particle" : "", "family" : "Weston", "given" : "Michael D", "non-dropping-particle" : "", "parse-names" : false, "suffix" : "" }, { "dropping-particle" : "", "family" : "Claassen", "given" : "Annemarie", "non-dropping-particle" : "", "parse-names" : false, "suffix" : "" }, { "dropping-particle" : "", "family" : "Orten", "given" : "Dana J", "non-dropping-particle" : "", "parse-names" : false, "suffix" : "" }, { "dropping-particle" : "", "family" : "Weekamp", "given" : "Henri\u00ebtte", "non-dropping-particle" : "", "parse-names" : false, "suffix" : "" }, { "dropping-particle" : "", "family" : "Aarem", "given" : "Annelies", "non-dropping-particle" : "Van", "parse-names" : false, "suffix" : "" }, { "dropping-particle" : "", "family" : "Huygen", "given" : "Patrick L M", "non-dropping-particle" : "", "parse-names" : false, "suffix" : "" }, { "dropping-particle" : "", "family" : "Deutman", "given" : "August F", "non-dropping-particle" : "", "parse-names" : false, "suffix" : "" }, { "dropping-particle" : "", "family" : "Hoefsloot", "given" : "Lies H", "non-dropping-particle" : "", "parse-names" : false, "suffix" : "" }, { "dropping-particle" : "", "family" : "Cremers", "given" : "Frans P M", "non-dropping-particle" : "", "parse-names" : false, "suffix" : "" }, { "dropping-particle" : "", "family" : "Cremers", "given" : "Cor W R J", "non-dropping-particle" : "", "parse-names" : false, "suffix" : "" }, { "dropping-particle" : "", "family" : "Kimberling", "given" : "William J", "non-dropping-particle" : "", "parse-names" : false, "suffix" : "" }, { "dropping-particle" : "", "family" : "Kremer", "given" : "Hannie", "non-dropping-particle" : "", "parse-names" : false, "suffix" : "" } ], "container-title" : "Human mutation", "id" : "ITEM-3", "issue" : "2", "issued" : { "date-parts" : [ [ "2004" ] ] }, "page" : "185", "title" : "USH2A mutation analysis in 70 Dutch families with Usher syndrome type II.", "type" : "article-journal", "volume" : "24" }, "uris" : [ "http://www.mendeley.com/documents/?uuid=cf4198f0-e1cb-4437-be01-71c59a8cf87d" ] }, { "id" : "ITEM-4", "itemData" : { "DOI" : "10.1046/j.1399-0004.2004.00216.x", "ISSN" : "0009-9163", "PMID" : "15025721", "abstract" : "Usher syndrome type II is an autosomal recessive disorder characterized by moderate to severe hearing impairment and progressive visual loss due to retinitis pigmentosa (RP). We carried out a mutation screening of the USH2A gene in 88 probands with Usher syndrome type II to determine the frequency of USH2A mutations as a cause for USH2. Six mutations, including 2299delG, 921-922insCAGC, R334W, N346H, R626X, and N357T were identified, with 2299delG mutation being the most frequent (16.5% of alleles), accounting for 77.5% of the pathologic alleles. Thirty-five percent (31/88) of the probands had a USH2A mutation. Nine of them carried two pathogenic mutations: six cases were homozygotes and three were compound heterozygotes. Twenty-two probands (25%) were found to carry only single USH2A mutations. One new missense mutation (N357T) occuring within the laminin N-terminal (type VI) domain of usherin was identified. Eight polymorphisms were found, five of which are novel. Our data support the view that the 2299delG is the most common mutation in USH2A.", "author" : [ { "dropping-particle" : "", "family" : "Ouyang", "given" : "X M", "non-dropping-particle" : "", "parse-names" : false, "suffix" : "" }, { "dropping-particle" : "", "family" : "Yan", "given" : "D", "non-dropping-particle" : "", "parse-names" : false, "suffix" : "" }, { "dropping-particle" : "", "family" : "Hejtmancik", "given" : "J F", "non-dropping-particle" : "", "parse-names" : false, "suffix" : "" }, { "dropping-particle" : "", "family" : "Jacobson", "given" : "S G", "non-dropping-particle" : "", "parse-names" : false, "suffix" : "" }, { "dropping-particle" : "", "family" : "Li", "given" : "A R", "non-dropping-particle" : "", "parse-names" : false, "suffix" : "" }, { "dropping-particle" : "", "family" : "Du", "given" : "L L", "non-dropping-particle" : "", "parse-names" : false, "suffix" : "" }, { "dropping-particle" : "", "family" : "Angeli", "given" : "S", "non-dropping-particle" : "", "parse-names" : false, "suffix" : "" }, { "dropping-particle" : "", "family" : "Kaiser", "given" : "M", "non-dropping-particle" : "", "parse-names" : false, "suffix" : "" }, { "dropping-particle" : "", "family" : "Balkany", "given" : "T", "non-dropping-particle" : "", "parse-names" : false, "suffix" : "" }, { "dropping-particle" : "", "family" : "Liu", "given" : "X Z", "non-dropping-particle" : "", "parse-names" : false, "suffix" : "" } ], "container-title" : "Clinical genetics", "id" : "ITEM-4", "issue" : "4", "issued" : { "date-parts" : [ [ "2004", "4", "16" ] ] }, "page" : "288-93", "title" : "Mutational spectrum in Usher syndrome type II.", "type" : "article-journal", "volume" : "65" }, "uris" : [ "http://www.mendeley.com/documents/?uuid=3c34f2c8-994b-3a51-95eb-80aa8f9018f5" ] }, { "id" : "ITEM-5", "itemData" : { "DOI" : "10.1002/humu.9524", "ISBN" : "1098-1004 (Electronic)", "ISSN" : "10597794", "PMID" : "18273898", "abstract" : "Usher syndrome type II (USH2) is an autosomal recessive disorder, characterised by moderate to severe high-frequency hearing impairment, normal balance function and progressive visual impairment due to retinitis pigmentosa. Usher syndrome type IIa, the most common subtype, is defined by mutations in the USH2A gene encoding a short and a recently discovered long usherin isoform comprising 21 and 73 exons, respectively. More than 120 different disease-causing mutations have been reported, however, most of the previous reports concern mutations restricted to exons 1-21 of the USH2A gene. To explore the spectrum of USH2A disease-causing mutations among Scandinavian USH2 cases, patients from 118 unrelated families of which 27 previously had been found to carry mutations in exons 1-21 were subjected to extensive DNA sequence analysis of the full size USH2A gene. Altogether, 122 USH2A DNA sequence alterations were identified of which 57 were predicted to be disease-causing, 7 were considered to be of uncertain pathogenicity and 58 were predicted to be benign variants. Of 36 novel pathogenic USH2A mutations 31 were located in exons 22-73, specific to the long isoform. USH2A mutations were identified in 89/118 (75.4%) families. In 79/89 (88.8%) of these families two pathogenic mutations were identified whereas in 10/89 (11.2%) families the second mutation remained unidentified. In 5/118 (4.2%) families the USH phenotype could be explained by mutations in the USH3A gene. The results presented here provide a comprehensive picture of the genetic aetiology of Usher syndrome type IIA in Scandinavia as it is known to date.", "author" : [ { "dropping-particle" : "", "family" : "Dreyer", "given" : "Bo", "non-dropping-particle" : "", "parse-names" : false, "suffix" : "" }, { "dropping-particle" : "", "family" : "Brox", "given" : "Vigdis", "non-dropping-particle" : "", "parse-names" : false, "suffix" : "" }, { "dropping-particle" : "", "family" : "Tranebj\u00e6rg", "given" : "Lisbeth", "non-dropping-particle" : "", "parse-names" : false, "suffix" : "" }, { "dropping-particle" : "", "family" : "Rosenberg", "given" : "Thomas", "non-dropping-particle" : "", "parse-names" : false, "suffix" : "" }, { "dropping-particle" : "", "family" : "Sadeghi", "given" : "Andr\u00e8 M.", "non-dropping-particle" : "", "parse-names" : false, "suffix" : "" }, { "dropping-particle" : "", "family" : "M\u00f6ller", "given" : "Claes", "non-dropping-particle" : "", "parse-names" : false, "suffix" : "" }, { "dropping-particle" : "", "family" : "Nilssen", "given" : "\u00d8ivind", "non-dropping-particle" : "", "parse-names" : false, "suffix" : "" } ], "container-title" : "Human Mutation", "id" : "ITEM-5", "issue" : "3", "issued" : { "date-parts" : [ [ "2008", "3" ] ] }, "page" : "451-451", "publisher" : "Wiley Subscription Services, Inc., A Wiley Company", "title" : "Spectrum of USH2A mutations in Scandinavian patients with Usher syndrome type II", "type" : "article-journal", "volume" : "29" }, "uris" : [ "http://www.mendeley.com/documents/?uuid=6845f94d-a324-351f-8545-3bdc0e5f6faa" ] }, { "id" : "ITEM-6",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6",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id" : "ITEM-7",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7",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8", "itemData" : { "DOI" : "10.1002/mgg3.92", "ISSN" : "2324-9269", "PMID" : "25333064", "abstract" : "Usher syndrome is an autosomal recessive disorder characterized both by deafness and blindness. For the three clinical subtypes of Usher syndrome causal mutations in altogether 12 genes and a modifier gene have been identified. Due to the genetic heterogeneity of Usher syndrome, the molecular analysis is predestined for a comprehensive and parallelized analysis of all known genes by next-generation sequencing (NGS) approaches. We describe here the targeted enrichment and deep sequencing for exons of Usher genes and compare the costs and workload of this approach compared to Sanger sequencing. We also present a bioinformatics analysis pipeline that allows us to detect single-nucleotide variants, short insertions and deletions, as well as copy number variations of one or more exons on the same sequence data. Additionally, we present a flexible in silico gene panel for the analysis of sequence variants, in which newly identified genes can easily be included. We applied this approach to a cohort of 44 Usher patients and detected biallelic pathogenic mutations in 35 individuals and monoallelic mutations in eight individuals of our cohort. Thirty-nine of the sequence variants, including two heterozygous deletions comprising several exons of USH2A, have not been reported so far. Our NGS-based approach allowed us to assess single-nucleotide variants, small indels, and whole exon deletions in a single test. The described diagnostic approach is fast and cost-effective with a high molecular diagnostic yield.", "author" : [ { "dropping-particle" : "", "family" : "Krawitz", "given" : "Peter M", "non-dropping-particle" : "", "parse-names" : false, "suffix" : "" }, { "dropping-particle" : "", "family" : "Schiska", "given" : "Daniela", "non-dropping-particle" : "", "parse-names" : false, "suffix" : "" }, { "dropping-particle" : "", "family" : "Kr\u00fcger", "given" : "Ulrike", "non-dropping-particle" : "", "parse-names" : false, "suffix" : "" }, { "dropping-particle" : "", "family" : "Appelt", "given" : "Sandra", "non-dropping-particle" : "", "parse-names" : false, "suffix" : "" }, { "dropping-particle" : "", "family" : "Heinrich", "given" : "Verena", "non-dropping-particle" : "", "parse-names" : false, "suffix" : "" }, { "dropping-particle" : "", "family" : "Parkhomchuk", "given" : "Dmitri", "non-dropping-particle" : "", "parse-names" : false, "suffix" : "" }, { "dropping-particle" : "", "family" : "Timmermann", "given" : "Bernd", "non-dropping-particle" : "", "parse-names" : false, "suffix" : "" }, { "dropping-particle" : "", "family" : "Millan", "given" : "Jose M", "non-dropping-particle" : "", "parse-names" : false, "suffix" : "" }, { "dropping-particle" : "", "family" : "Robinson", "given" : "Peter N", "non-dropping-particle" : "", "parse-names" : false, "suffix" : "" }, { "dropping-particle" : "", "family" : "Mundlos", "given" : "Stefan", "non-dropping-particle" : "", "parse-names" : false, "suffix" : "" }, { "dropping-particle" : "", "family" : "Hecht", "given" : "Jochen", "non-dropping-particle" : "", "parse-names" : false, "suffix" : "" }, { "dropping-particle" : "", "family" : "Gross", "given" : "Manfred", "non-dropping-particle" : "", "parse-names" : false, "suffix" : "" } ], "container-title" : "Molecular genetics &amp; genomic medicine", "id" : "ITEM-8", "issue" : "5", "issued" : { "date-parts" : [ [ "2014", "9" ] ] }, "page" : "393-401", "title" : "Screening for single nucleotide variants, small indels and exon deletions with a next-generation sequencing based gene panel approach for Usher syndrome.", "type" : "article-journal", "volume" : "2" }, "uris" : [ "http://www.mendeley.com/documents/?uuid=6231f3f5-5247-3840-ba06-0791e7d75d85" ] }, { "id" : "ITEM-9",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9",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10",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10",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12,18,22,27,33,36,39,44,50,66)", "plainTextFormattedCitation" : "(12,18,22,27,33,36,39,44,50,66)", "previouslyFormattedCitation" : "(12,18,22,27,33,36,39,44,50,66)"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12,18,22,27,33,36,39,44,50,66)</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bottom w:val="single" w:sz="4" w:space="0" w:color="auto"/>
              <w:right w:val="single" w:sz="4" w:space="0" w:color="auto"/>
            </w:tcBorders>
            <w:shd w:val="clear" w:color="auto" w:fill="FFFFFF" w:themeFill="background1"/>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bottom w:val="single" w:sz="4" w:space="0" w:color="auto"/>
              <w:righ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100C&gt;T</w:t>
            </w:r>
          </w:p>
        </w:tc>
        <w:tc>
          <w:tcPr>
            <w:tcW w:w="2873" w:type="dxa"/>
            <w:tcBorders>
              <w:left w:val="single" w:sz="4" w:space="0" w:color="auto"/>
              <w:bottom w:val="single" w:sz="4" w:space="0" w:color="auto"/>
              <w:right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Arg34*)</w:t>
            </w:r>
          </w:p>
        </w:tc>
        <w:tc>
          <w:tcPr>
            <w:tcW w:w="3088" w:type="dxa"/>
            <w:tcBorders>
              <w:left w:val="single" w:sz="4" w:space="0" w:color="auto"/>
              <w:bottom w:val="single" w:sz="4" w:space="0" w:color="auto"/>
            </w:tcBorders>
            <w:shd w:val="clear" w:color="auto" w:fill="FFFFFF" w:themeFill="background1"/>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38/sj.ejhg.5200491", "ISBN" : "1018-4813 (Print)", "ISSN" : "10184813", "PMID" : "10909849", "abstract" : "Usher syndrome type II is an autosomal recessive disorder, characterised by stable hearing impairment from childhood and progressive retinitis pigmentosa from the late teens. Mutations in the USH2A gene, located on 1q41, were recently shown to be responsible for Usher syndrome type IIa. We have investigated the molecular pathology of Usher type II by screening the USH2A gene for mutations in 31 unrelated patients from Denmark and Norway. Besides the frequent 2299delG mutation, which accounted for 44% of the disease alleles, a heterogeneous spectrum of mutations was identified. Sixteen new, putative disease-causing mutations were detected, of which 12 were private and four were shared by unrelated patients. The disease-causing mutations were scattered throughout the gene and included six nonsense and seven missense mutations, two deletions and one small insertion. In addition, six non-pathogenic polymorphisms were identified. All missense mutations resulted in major amino acid side-chain alterations. Four missense mutations affected the N-terminal part of USH2A, whereas three missense mutations affected the laminin-type epidermal growth factor-like (LE) domain. The structural consequences of the mutations affecting the LE domain are discussed in relation to the three-dimensional structure of a LE-module of the mouse laminin gamma1 chain.", "author" : [ { "dropping-particle" : "", "family" : "Dreyer", "given" : "B", "non-dropping-particle" : "", "parse-names" : false, "suffix" : "" }, { "dropping-particle" : "", "family" : "Tranebjaerg", "given" : "L", "non-dropping-particle" : "", "parse-names" : false, "suffix" : "" }, { "dropping-particle" : "", "family" : "Rosenberg", "given" : "T", "non-dropping-particle" : "", "parse-names" : false, "suffix" : "" }, { "dropping-particle" : "", "family" : "Weston", "given" : "M D", "non-dropping-particle" : "", "parse-names" : false, "suffix" : "" }, { "dropping-particle" : "", "family" : "Kimberling", "given" : "W J", "non-dropping-particle" : "", "parse-names" : false, "suffix" : "" }, { "dropping-particle" : "", "family" : "Nilssen", "given" : "O", "non-dropping-particle" : "", "parse-names" : false, "suffix" : "" } ], "container-title" : "European journal of human genetics : EJHG", "id" : "ITEM-1", "issue" : "7", "issued" : { "date-parts" : [ [ "2000" ] ] }, "page" : "500-506", "title" : "Identification of novel USH2A mutations: implications for the structure of USH2A protein.", "type" : "article-journal", "volume" : "8" }, "uris" : [ "http://www.mendeley.com/documents/?uuid=e8dbd514-de05-4e83-ae9d-e2fc3d4b8efe" ] }, { "id" : "ITEM-2", "itemData" : { "DOI" : "10.1167/iovs.09-4085", "ISBN" : "1552-5783 (Electronic)\\r0146-0404 (Linking)", "ISSN" : "01460404", "PMID" : "19683999", "abstract" : "PURPOSE The purpose of this study was to test the ability of the genotyping microarray for Usher syndrome (USH) to identify the mutations responsible for the disease in a cohort of 183 patients with USH. METHODS DNA from 183 patients with Usher syndrome from the Spanish population was analyzed using a genotyping microarray containing 429 previously identified disease-associated variants in eight USH genes. Mutations detected by the array were confirmed by direct sequencing. Haplotype analysis was also performed in families carrying common Spanish mutations. RESULTS The genotyping microarray identified 43 different variants, divided into 32 disease causative and 11 probably nonpathologic. Mutations were detected in 62 patients with USH (33.9%). According to the clinical classification of patients, pathologic variants were detected in 31.4% patients with USH1, 39.4% of with USH2, 22.2% with USH3 and 15.8% with unclassified Usher syndrome. Ninety-seven pathologic alleles were detected, corresponding to 26.5% of expected alleles. The USH2A mutations p.C3267R and p.T3571M were revealed as common in the Spanish population, and two major haplotypes linked to these mutations were observed. CONCLUSIONS The genotyping microarray is a robust, low-cost, rapid technique that is effective for the genetic study of patients with USH. However, it also indicates variants of unclear pathologic nature and detection failures have also been observed. Results must be confirmed by direct sequencing to avoid misdiagnosis, and continuous updates of the microarray should be performed to increase the efficiency and rate of detection of mutations.", "author" : [ { "dropping-particle" : "", "family" : "Jaijo", "given" : "Teresa", "non-dropping-particle" : "", "parse-names" : false, "suffix" : "" }, { "dropping-particle" : "", "family" : "Aller", "given" : "Elena", "non-dropping-particle" : "", "parse-names" : false, "suffix" : "" }, { "dropping-particle" : "", "family" : "Garc\u00eda-Garc\u00eda", "given" : "Gema", "non-dropping-particle" : "", "parse-names" : false, "suffix" : "" }, { "dropping-particle" : "", "family" : "Aparisi", "given" : "Mar\u00eda J.", "non-dropping-particle" : "", "parse-names" : false, "suffix" : "" }, { "dropping-particle" : "", "family" : "Berna", "given" : "Sara", "non-dropping-particle" : "", "parse-names" : false, "suffix" : "" }, { "dropping-particle" : "", "family" : "\u00c1vila-Fern\u00e1ndez", "given" : "Almudena", "non-dropping-particle" : "", "parse-names" : false, "suffix" : "" }, { "dropping-particle" : "", "family" : "Barrag\u00e1n", "given" : "Isabel", "non-dropping-particle" : "", "parse-names" : false, "suffix" : "" }, { "dropping-particle" : "", "family" : "Baiget", "given" : "Montserrat", "non-dropping-particle" : "", "parse-names" : false, "suffix" : "" }, { "dropping-particle" : "", "family" : "Ayuso", "given" : "Carmen", "non-dropping-particle" : "", "parse-names" : false, "suffix" : "" }, { "dropping-particle" : "", "family" : "Anti\u00f1olo", "given" : "Guillermo", "non-dropping-particle" : "", "parse-names" : false, "suffix" : "" }, { "dropping-particle" : "", "family" : "D\u00edaz-LLopis", "given" : "Manuel", "non-dropping-particle" : "", "parse-names" : false, "suffix" : "" }, { "dropping-particle" : "", "family" : "K\u00fclm", "given" : "Maigi", "non-dropping-particle" : "", "parse-names" : false, "suffix" : "" }, { "dropping-particle" : "", "family" : "Beneyto", "given" : "Magdalena", "non-dropping-particle" : "", "parse-names" : false, "suffix" : "" }, { "dropping-particle" : "", "family" : "N\u00e1jera", "given" : "Carmen", "non-dropping-particle" : "", "parse-names" : false, "suffix" : "" }, { "dropping-particle" : "", "family" : "Mill\u00e1n", "given" : "Jose M.", "non-dropping-particle" : "", "parse-names" : false, "suffix" : "" } ], "container-title" : "Investigative Ophthalmology and Visual Science", "id" : "ITEM-2", "issue" : "3", "issued" : { "date-parts" : [ [ "2010", "3", "1" ] ] }, "page" : "1311-1317", "publisher" : "The Association for Research in Vision and Ophthalmology", "title" : "Microarray-based mutation analysis of 183 Spanish families with Usher syndrome", "type" : "article-journal", "volume" : "51" }, "uris" : [ "http://www.mendeley.com/documents/?uuid=37bae99e-4dc4-319e-b294-99c6cf2b6f49" ] }, { "id" : "ITEM-3", "itemData" : { "DOI" : "10.1111/j.1399-0004.2005.00481.x", "ISSN" : "00099163", "PMID" : "16098008", "abstract" : "Patients with Usher syndrome type II (USH2) show moderate-to-severe hearing loss (HL), retinitis pigmentosa and normal vestibular function. The progression of HL remains controversial. To evaluate whether a phenotype-genotype correlation exists regarding the issue of progression of HL, only USH2 patients with a defined genotype were selected. Ophthalmologic, vestibular and audiometric examination along with a mutation analysis of the USH2A gene (exons 1--21) was performed in twenty-eight Spanish USH2 patients. Ten different pathogenic mutations and 17 sequence variants not associated with the disease were found. Six of the 10 mutations are novel. Disease alleles were identified in 13 of the 28 families tested. Eight of these 13 families had a mutation found in both alleles. In the other five families, only one mutation was identified. The phenotypic data provide evidence for the existence of phenotypic differences between patients with the same genotype. These differences were observed at both the interfamilial and intrafamilial levels.", "author" : [ { "dropping-particle" : "", "family" : "Bernal", "given" : "S", "non-dropping-particle" : "", "parse-names" : false, "suffix" : "" }, { "dropping-particle" : "", "family" : "Med\u00e0", "given" : "C", "non-dropping-particle" : "", "parse-names" : false, "suffix" : "" }, { "dropping-particle" : "", "family" : "Solans", "given" : "T", "non-dropping-particle" : "", "parse-names" : false, "suffix" : "" }, { "dropping-particle" : "", "family" : "Ayuso", "given" : "C", "non-dropping-particle" : "", "parse-names" : false, "suffix" : "" }, { "dropping-particle" : "", "family" : "Garcia-Sandoval", "given" : "B", "non-dropping-particle" : "", "parse-names" : false, "suffix" : "" }, { "dropping-particle" : "", "family" : "Valverde", "given" : "D", "non-dropping-particle" : "", "parse-names" : false, "suffix" : "" }, { "dropping-particle" : "", "family" : "Rio", "given" : "E", "non-dropping-particle" : "Del", "parse-names" : false, "suffix" : "" }, { "dropping-particle" : "", "family" : "Baiget", "given" : "M", "non-dropping-particle" : "", "parse-names" : false, "suffix" : "" } ], "container-title" : "Clinical Genetics", "id" : "ITEM-3", "issue" : "3", "issued" : { "date-parts" : [ [ "2005", "7", "25" ] ] }, "page" : "204-214", "title" : "Clinical and genetic studies in Spanish patients with Usher syndrome type II: description of new mutations and evidence for a lack of genotype-phenotype correlation", "type" : "article-journal", "volume" : "68" }, "uris" : [ "http://www.mendeley.com/documents/?uuid=7c41096a-04bb-3b7a-ae6a-e78060360028" ] }, { "id" : "ITEM-4",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4",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id" : "ITEM-5", "itemData" : { "DOI" : "10.1002/mgg3.92", "ISSN" : "2324-9269", "PMID" : "25333064", "abstract" : "Usher syndrome is an autosomal recessive disorder characterized both by deafness and blindness. For the three clinical subtypes of Usher syndrome causal mutations in altogether 12 genes and a modifier gene have been identified. Due to the genetic heterogeneity of Usher syndrome, the molecular analysis is predestined for a comprehensive and parallelized analysis of all known genes by next-generation sequencing (NGS) approaches. We describe here the targeted enrichment and deep sequencing for exons of Usher genes and compare the costs and workload of this approach compared to Sanger sequencing. We also present a bioinformatics analysis pipeline that allows us to detect single-nucleotide variants, short insertions and deletions, as well as copy number variations of one or more exons on the same sequence data. Additionally, we present a flexible in silico gene panel for the analysis of sequence variants, in which newly identified genes can easily be included. We applied this approach to a cohort of 44 Usher patients and detected biallelic pathogenic mutations in 35 individuals and monoallelic mutations in eight individuals of our cohort. Thirty-nine of the sequence variants, including two heterozygous deletions comprising several exons of USH2A, have not been reported so far. Our NGS-based approach allowed us to assess single-nucleotide variants, small indels, and whole exon deletions in a single test. The described diagnostic approach is fast and cost-effective with a high molecular diagnostic yield.", "author" : [ { "dropping-particle" : "", "family" : "Krawitz", "given" : "Peter M", "non-dropping-particle" : "", "parse-names" : false, "suffix" : "" }, { "dropping-particle" : "", "family" : "Schiska", "given" : "Daniela", "non-dropping-particle" : "", "parse-names" : false, "suffix" : "" }, { "dropping-particle" : "", "family" : "Kr\u00fcger", "given" : "Ulrike", "non-dropping-particle" : "", "parse-names" : false, "suffix" : "" }, { "dropping-particle" : "", "family" : "Appelt", "given" : "Sandra", "non-dropping-particle" : "", "parse-names" : false, "suffix" : "" }, { "dropping-particle" : "", "family" : "Heinrich", "given" : "Verena", "non-dropping-particle" : "", "parse-names" : false, "suffix" : "" }, { "dropping-particle" : "", "family" : "Parkhomchuk", "given" : "Dmitri", "non-dropping-particle" : "", "parse-names" : false, "suffix" : "" }, { "dropping-particle" : "", "family" : "Timmermann", "given" : "Bernd", "non-dropping-particle" : "", "parse-names" : false, "suffix" : "" }, { "dropping-particle" : "", "family" : "Millan", "given" : "Jose M", "non-dropping-particle" : "", "parse-names" : false, "suffix" : "" }, { "dropping-particle" : "", "family" : "Robinson", "given" : "Peter N", "non-dropping-particle" : "", "parse-names" : false, "suffix" : "" }, { "dropping-particle" : "", "family" : "Mundlos", "given" : "Stefan", "non-dropping-particle" : "", "parse-names" : false, "suffix" : "" }, { "dropping-particle" : "", "family" : "Hecht", "given" : "Jochen", "non-dropping-particle" : "", "parse-names" : false, "suffix" : "" }, { "dropping-particle" : "", "family" : "Gross", "given" : "Manfred", "non-dropping-particle" : "", "parse-names" : false, "suffix" : "" } ], "container-title" : "Molecular genetics &amp; genomic medicine", "id" : "ITEM-5", "issue" : "5", "issued" : { "date-parts" : [ [ "2014", "9" ] ] }, "page" : "393-401", "title" : "Screening for single nucleotide variants, small indels and exon deletions with a next-generation sequencing based gene panel approach for Usher syndrome.", "type" : "article-journal", "volume" : "2" }, "uris" : [ "http://www.mendeley.com/documents/?uuid=6231f3f5-5247-3840-ba06-0791e7d75d85" ] }, { "id" : "ITEM-6", "itemData" : { "DOI" : "10.1002/humu.22712", "ISBN" : "1098-1004 (Electronic)\\r1059-7794 (Linking)", "ISSN" : "10981004", "PMID" : "25331638", "abstract" : "Autosomal-recessive nonsyndromic hearing loss (ARNSHL) features a high degree of genetic heterogeneity. Many genes responsible for ARNSHL have been identified or mapped. We previously mapped an ARNSHL locus at 17q12, herein designated DFNB99, in a consanguineous Chinese family. In this study, whole-exome sequencing revealed a homozygous missense mutation (c.1259G&gt;A, p.Arg420Gln) in the gene-encoding transmembrane protein 132E (TMEM132E) as the causative variant. Immunofluorescence staining of the Organ of Corti showed Tmem132e highly expressed in murine inner hair cells. Furthermore, knockdown of the tmem132e ortholog in zebrafish affected the mechanotransduction of hair cells. Finally, wild-type human TMEM132E mRNA, but not the mRNA carrying the c.1259G&gt;A mutation rescued the Tmem132e knockdown phenotype. We conclude that the variant in TMEM132E is the most likely cause of DFNB99.", "author" : [ { "dropping-particle" : "", "family" : "Li", "given" : "Jiangxia", "non-dropping-particle" : "", "parse-names" : false, "suffix" : "" }, { "dropping-particle" : "", "family" : "Zhao", "given" : "Xiaohan", "non-dropping-particle" : "", "parse-names" : false, "suffix" : "" }, { "dropping-particle" : "", "family" : "Xin", "given" : "Qian", "non-dropping-particle" : "", "parse-names" : false, "suffix" : "" }, { "dropping-particle" : "", "family" : "Shan", "given" : "Shan", "non-dropping-particle" : "", "parse-names" : false, "suffix" : "" }, { "dropping-particle" : "", "family" : "Jiang", "given" : "Baichun", "non-dropping-particle" : "", "parse-names" : false, "suffix" : "" }, { "dropping-particle" : "", "family" : "Jin", "given" : "Yecheng", "non-dropping-particle" : "", "parse-names" : false, "suffix" : "" }, { "dropping-particle" : "", "family" : "Yuan", "given" : "Huijun", "non-dropping-particle" : "", "parse-names" : false, "suffix" : "" }, { "dropping-particle" : "", "family" : "Dai", "given" : "Pu", "non-dropping-particle" : "", "parse-names" : false, "suffix" : "" }, { "dropping-particle" : "", "family" : "Xiao", "given" : "Ruo", "non-dropping-particle" : "", "parse-names" : false, "suffix" : "" }, { "dropping-particle" : "", "family" : "Zhang", "given" : "Qingyan", "non-dropping-particle" : "", "parse-names" : false, "suffix" : "" }, { "dropping-particle" : "", "family" : "Xiao", "given" : "Jingjing", "non-dropping-particle" : "", "parse-names" : false, "suffix" : "" }, { "dropping-particle" : "", "family" : "Shao", "given" : "Changshun", "non-dropping-particle" : "", "parse-names" : false, "suffix" : "" }, { "dropping-particle" : "", "family" : "Gong", "given" : "Yaoqin", "non-dropping-particle" : "", "parse-names" : false, "suffix" : "" }, { "dropping-particle" : "", "family" : "Liu", "given" : "Qiji", "non-dropping-particle" : "", "parse-names" : false, "suffix" : "" } ], "container-title" : "Human Mutation", "id" : "ITEM-6", "issue" : "1", "issued" : { "date-parts" : [ [ "2015" ] ] }, "page" : "98-105", "title" : "Whole-exome sequencing identifies a variant in TMEM132E causing autosomal-recessive nonsyndromic hearing loss DFNB99", "type" : "article-journal", "volume" : "36" }, "uris" : [ "http://www.mendeley.com/documents/?uuid=fb911426-771c-4ba6-b08b-d196c0fd0da4" ] }, { "id" : "ITEM-7",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7",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8",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8",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12,16,22,33,44,45,77)", "plainTextFormattedCitation" : "(2,12,16,22,33,44,45,77)", "previouslyFormattedCitation" : "(2,12,16,22,33,44,45,77)"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12,16,22,33,44,45,77)</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val="restart"/>
            <w:tcBorders>
              <w:top w:val="single" w:sz="4" w:space="0" w:color="auto"/>
              <w:right w:val="single" w:sz="4" w:space="0" w:color="auto"/>
            </w:tcBorders>
            <w:shd w:val="clear" w:color="auto" w:fill="D9D9D9" w:themeFill="background1" w:themeFillShade="D9"/>
            <w:textDirection w:val="tbRl"/>
          </w:tcPr>
          <w:p w:rsidR="00612639" w:rsidRPr="001739A7" w:rsidRDefault="00612639" w:rsidP="00C3373E">
            <w:pPr>
              <w:ind w:left="113" w:right="113"/>
              <w:jc w:val="center"/>
              <w:rPr>
                <w:rFonts w:ascii="Times New Roman" w:hAnsi="Times New Roman" w:cs="Times New Roman"/>
                <w:b/>
                <w:sz w:val="18"/>
                <w:szCs w:val="20"/>
              </w:rPr>
            </w:pPr>
            <w:r w:rsidRPr="001739A7">
              <w:rPr>
                <w:rFonts w:ascii="Times New Roman" w:hAnsi="Times New Roman" w:cs="Times New Roman"/>
                <w:b/>
                <w:sz w:val="18"/>
                <w:szCs w:val="20"/>
              </w:rPr>
              <w:t xml:space="preserve">Unknown and/or novel </w:t>
            </w:r>
            <w:r w:rsidRPr="001739A7">
              <w:rPr>
                <w:rFonts w:ascii="Times New Roman" w:hAnsi="Times New Roman" w:cs="Times New Roman"/>
                <w:b/>
                <w:i/>
                <w:sz w:val="18"/>
                <w:szCs w:val="20"/>
              </w:rPr>
              <w:t>USH2A</w:t>
            </w:r>
            <w:r w:rsidRPr="001739A7">
              <w:rPr>
                <w:rFonts w:ascii="Times New Roman" w:hAnsi="Times New Roman" w:cs="Times New Roman"/>
                <w:b/>
                <w:sz w:val="18"/>
                <w:szCs w:val="20"/>
              </w:rPr>
              <w:t xml:space="preserve"> alleles</w:t>
            </w:r>
          </w:p>
        </w:tc>
        <w:tc>
          <w:tcPr>
            <w:tcW w:w="2978" w:type="dxa"/>
            <w:tcBorders>
              <w:top w:val="single" w:sz="4" w:space="0" w:color="auto"/>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Exon 57 to 60 duplication</w:t>
            </w:r>
          </w:p>
        </w:tc>
        <w:tc>
          <w:tcPr>
            <w:tcW w:w="2873" w:type="dxa"/>
            <w:tcBorders>
              <w:top w:val="single" w:sz="4" w:space="0" w:color="auto"/>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p>
        </w:tc>
        <w:tc>
          <w:tcPr>
            <w:tcW w:w="3088" w:type="dxa"/>
            <w:tcBorders>
              <w:top w:val="single" w:sz="4" w:space="0" w:color="auto"/>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38/ejhg.2014.283", "ISBN" : "1476-5438 (Electronic)\\r1018-4813 (Linking)", "ISSN" : "1476-5438", "PMID" : "25649381", "abstract" : "Defects in USH2A cause both isolated retinal disease and Usher syndrome (ie, retinal disease and deafness). To gain insights into isolated/nonsyndromic USH2A retinopathy, we screened USH2A in 186 probands with recessive retinal disease and no hearing complaint in childhood (discovery cohort) and in 84 probands with recessive retinal disease (replication cohort). Detailed phenotyping, including retinal imaging and audiological assessment, was performed in individuals with two likely disease-causing USH2A variants. Further genetic testing, including screening for a deep-intronic disease-causing variant and large deletions/duplications, was performed in those with one likely disease-causing change. Overall, 23 of 186 probands (discovery cohort) were found to harbour two likely disease-causing variants in USH2A. Some of these variants were predominantly associated with nonsyndromic retinal degeneration ('retinal disease-specific'); these included the common c.2276 G&gt;T, p.(Cys759Phe) mutation and five additional variants: c.2802 T&gt;G, p.(Cys934Trp); c.10073 G&gt;A, p.(Cys3358Tyr); c.11156 G&gt;A, p.(Arg3719His); c.12295-3 T&gt;A; and c.12575 G&gt;A, p.(Arg4192His). An allelic hierarchy was observed in the discovery cohort and confirmed in the replication cohort. In nonsyndromic USH2A disease, retinopathy was consistent with retinitis pigmentosa and the audiological phenotype was variable. USH2A retinopathy is a common cause of nonsyndromic recessive retinal degeneration and has a different mutational spectrum to that observed in Usher syndrome. The following model is proposed: the presence of at least one 'retinal disease-specific' USH2A allele in a patient with USH2A-related disease results in the preservation of normal hearing. Careful genotype-phenotype studies such as this will become increasingly important, especially now that high-throughput sequencing is widely used in the clinical setting.", "author" : [ { "dropping-particle" : "", "family" : "Lenassi", "given" : "Eva", "non-dropping-particle" : "", "parse-names" : false, "suffix" : "" }, { "dropping-particle" : "", "family" : "Vincent", "given" : "Ajoy", "non-dropping-particle" : "", "parse-names" : false, "suffix" : "" }, { "dropping-particle" : "", "family" : "Li", "given" : "Zheng", "non-dropping-particle" : "", "parse-names" : false, "suffix" : "" }, { "dropping-particle" : "", "family" : "Saihan", "given" : "Zubin", "non-dropping-particle" : "", "parse-names" : false, "suffix" : "" }, { "dropping-particle" : "", "family" : "Coffey", "given" : "Alison J", "non-dropping-particle" : "", "parse-names" : false, "suffix" : "" }, { "dropping-particle" : "", "family" : "Steele-Stallard", "given" : "Heather B", "non-dropping-particle" : "", "parse-names" : false, "suffix" : "" }, { "dropping-particle" : "", "family" : "Moore", "given" : "Anthony T", "non-dropping-particle" : "", "parse-names" : false, "suffix" : "" }, { "dropping-particle" : "", "family" : "Steel", "given" : "Karen P", "non-dropping-particle" : "", "parse-names" : false, "suffix" : "" }, { "dropping-particle" : "", "family" : "Luxon", "given" : "Linda M", "non-dropping-particle" : "", "parse-names" : false, "suffix" : "" }, { "dropping-particle" : "", "family" : "H\u00e9on", "given" : "Elise", "non-dropping-particle" : "", "parse-names" : false, "suffix" : "" }, { "dropping-particle" : "", "family" : "Bitner-Glindzicz", "given" : "Maria", "non-dropping-particle" : "", "parse-names" : false, "suffix" : "" }, { "dropping-particle" : "", "family" : "Webster", "given" : "Andrew R", "non-dropping-particle" : "", "parse-names" : false, "suffix" : "" } ], "container-title" : "European journal of human genetics : EJHG", "id" : "ITEM-1", "issue" : "10", "issued" : { "date-parts" : [ [ "2015", "10", "4" ] ] }, "page" : "1318-27", "publisher" : "Nature Publishing Group", "title" : "A detailed clinical and molecular survey of subjects with nonsyndromic USH2A retinopathy reveals an allelic hierarchy of disease-causing variants.", "type" : "article-journal", "volume" : "23" }, "uris" : [ "http://www.mendeley.com/documents/?uuid=29ef1857-dfc5-3174-86cb-272195c89e57" ] } ], "mendeley" : { "formattedCitation" : "(5)", "plainTextFormattedCitation" : "(5)", "previouslyFormattedCitation" : "(5)"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5)</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Exon 33-34 deletion</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Exon 12-13 deletion</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Ile658Phefs*23)</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1",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27)", "plainTextFormattedCitation" : "(27)", "previouslyFormattedCitation" : "(27)"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7)</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Exon 10-14 deletion</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Cys549Metfs*5)</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Deletion 1:216259365-216318209</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Deletion 1:216240159-222780953</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Deletion 1:216009683-216011948</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Deletion 1:215836170-215851932</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9974G&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Gly3325Glu) </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9860_9873delATGATGGCCATGGC</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His3287ProfsTer54)</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9785G&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Gly3262Val)</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1",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 "plainTextFormattedCitation" : "(2)", "previouslyFormattedCitation" : "(2)"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9433C&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Leu3145Phe)</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38/srep18287", "ISSN" : "20452322", "PMID" : "26667666", "abstract" : "The National Ophthalmic Disease Genotyping and Phenotyping Network (eyeGENE(\u00ae)) was established in an effort to facilitate basic and clinical research of human inherited eye disease. In order to provide high quality genetic testing to eyeGENE(\u00ae)'s enrolled patients which potentially aids clinical diagnosis and disease treatment, we carried out a pilot study and performed Next-generation sequencing (NGS) based molecular diagnosis for 105 Retinitis Pigmentosa (RP) patients randomly selected from the network. A custom capture panel was designed, which incorporated 195 known retinal disease genes, including 61 known RP genes. As a result, disease-causing mutations were identified in 52 out of 105 probands (solving rate of 49.5%). A total of 82 mutations were identified, and 48 of them were novel. Interestingly, for three probands the molecular diagnosis was inconsistent with the initial clinical diagnosis, while for five probands the molecular information suggested a different inheritance model other than that assigned by the physician. In conclusion, our study demonstrated that NGS target sequencing is efficient and sufficiently precise for molecular diagnosis of a highly heterogeneous patient cohort from eyeGENE(\u00ae).", "author" : [ { "dropping-particle" : "", "family" : "Ge", "given" : "Zhongqi", "non-dropping-particle" : "", "parse-names" : false, "suffix" : "" }, { "dropping-particle" : "", "family" : "Bowles", "given" : "Kristen", "non-dropping-particle" : "", "parse-names" : false, "suffix" : "" }, { "dropping-particle" : "", "family" : "Goetz", "given" : "Kerry", "non-dropping-particle" : "", "parse-names" : false, "suffix" : "" }, { "dropping-particle" : "", "family" : "Scholl", "given" : "Hendrik P.N.", "non-dropping-particle" : "", "parse-names" : false, "suffix" : "" }, { "dropping-particle" : "", "family" : "Wang", "given" : "Feng", "non-dropping-particle" : "", "parse-names" : false, "suffix" : "" }, { "dropping-particle" : "", "family" : "Wang", "given" : "Xinjing", "non-dropping-particle" : "", "parse-names" : false, "suffix" : "" }, { "dropping-particle" : "", "family" : "Xu", "given" : "Shan", "non-dropping-particle" : "", "parse-names" : false, "suffix" : "" }, { "dropping-particle" : "", "family" : "Wang", "given" : "Keqing", "non-dropping-particle" : "", "parse-names" : false, "suffix" : "" }, { "dropping-particle" : "", "family" : "Wang", "given" : "Hui", "non-dropping-particle" : "", "parse-names" : false, "suffix" : "" }, { "dropping-particle" : "", "family" : "Chen", "given" : "Rui", "non-dropping-particle" : "", "parse-names" : false, "suffix" : "" } ], "container-title" : "Scientific Reports", "id" : "ITEM-1", "issued" : { "date-parts" : [ [ "2015", "12", "15" ] ] }, "page" : "18287", "publisher" : "Nature Publishing Group", "title" : "NGS-based Molecular diagnosis of 105 eyeGENE \u00ae probands with Retinitis Pigmentosa", "type" : "article-journal", "volume" : "5" }, "uris" : [ "http://www.mendeley.com/documents/?uuid=95c0450f-c1ab-3673-84ca-24c2f1b97864" ] } ], "mendeley" : { "formattedCitation" : "(26)", "plainTextFormattedCitation" : "(26)", "previouslyFormattedCitation" : "(26)"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6)</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9413G&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Gly3138Asp)</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ISSN" : "1090-0535", "PMID" : "25999674", "abstract" : "PURPOSE To determine the efficacy of multiple versions of a commercially available arrayed primer extension (APEX) microarray chip for autosomal recessive retinitis pigmentosa (arRP). METHODS We included 250 probands suspected of arRP who were genetically analyzed with the APEX microarray between January 2008 and November 2013. The mode of inheritance had to be autosomal recessive according to the pedigree (including isolated cases). If the microarray identified a heterozygous mutation, we performed Sanger sequencing of exons and exon-intron boundaries of that specific gene. The efficacy of this microarray chip with the additional Sanger sequencing approach was determined by the percentage of patients that received a molecular diagnosis. We also collected data from genetic tests other than the APEX analysis for arRP to provide a detailed description of the molecular diagnoses in our study cohort. RESULTS The APEX microarray chip for arRP identified the molecular diagnosis in 21 (8.5%) of the patients in our cohort. Additional Sanger sequencing yielded a second mutation in 17 patients (6.8%), thereby establishing the molecular diagnosis. In total, 38 patients (15.2%) received a molecular diagnosis after analysis using the microarray and additional Sanger sequencing approach. Further genetic analyses after a negative result of the arRP microarray (n = 107) resulted in a molecular diagnosis of arRP (n = 23), autosomal dominant RP (n = 5), X-linked RP (n = 2), and choroideremia (n = 1). CONCLUSIONS The efficacy of the commercially available APEX microarray chips for arRP appears to be low, most likely caused by the limitations of this technique and the genetic and allelic heterogeneity of RP. Diagnostic yields up to 40% have been reported for next-generation sequencing (NGS) techniques that, as expected, thereby outperform targeted APEX analysis.", "author" : [ { "dropping-particle" : "", "family" : "Huet", "given" : "Ramon A C", "non-dropping-particle" : "van", "parse-names" : false, "suffix" : "" }, { "dropping-particle" : "", "family" : "Pierrache", "given" : "Laurence H M", "non-dropping-particle" : "", "parse-names" : false, "suffix" : "" }, { "dropping-particle" : "", "family" : "Meester-Smoor", "given" : "Magda A", "non-dropping-particle" : "", "parse-names" : false, "suffix" : "" }, { "dropping-particle" : "", "family" : "Klaver", "given" : "Caroline C W", "non-dropping-particle" : "", "parse-names" : false, "suffix" : "" }, { "dropping-particle" : "", "family" : "Born", "given" : "L Ingeborgh", "non-dropping-particle" : "van den", "parse-names" : false, "suffix" : "" }, { "dropping-particle" : "", "family" : "Hoyng", "given" : "Carel B", "non-dropping-particle" : "", "parse-names" : false, "suffix" : "" }, { "dropping-particle" : "", "family" : "Wijs", "given" : "Ilse J", "non-dropping-particle" : "de", "parse-names" : false, "suffix" : "" }, { "dropping-particle" : "", "family" : "Collin", "given" : "Rob W J", "non-dropping-particle" : "", "parse-names" : false, "suffix" : "" }, { "dropping-particle" : "", "family" : "Hoefsloot", "given" : "Lies H", "non-dropping-particle" : "", "parse-names" : false, "suffix" : "" }, { "dropping-particle" : "", "family" : "Klevering", "given" : "B Jeroen", "non-dropping-particle" : "", "parse-names" : false, "suffix" : "" } ], "container-title" : "Molecular vision", "id" : "ITEM-1", "issued" : { "date-parts" : [ [ "2015" ] ] }, "page" : "461-76", "publisher" : "Emory University", "title" : "The efficacy of microarray screening for autosomal recessive retinitis pigmentosa in routine clinical practice.", "type" : "article-journal", "volume" : "21" }, "uris" : [ "http://www.mendeley.com/documents/?uuid=18b5f00f-ed18-37eb-ab53-6e6c7f96cc72" ] } ], "mendeley" : { "formattedCitation" : "(56)", "plainTextFormattedCitation" : "(56)", "previouslyFormattedCitation" : "(56)"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56)</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proofErr w:type="gramStart"/>
            <w:r w:rsidRPr="001739A7">
              <w:rPr>
                <w:rFonts w:ascii="Times New Roman" w:hAnsi="Times New Roman" w:cs="Times New Roman"/>
                <w:sz w:val="18"/>
                <w:szCs w:val="20"/>
              </w:rPr>
              <w:t>c.9372-</w:t>
            </w:r>
            <w:proofErr w:type="gramEnd"/>
            <w:r w:rsidRPr="001739A7">
              <w:rPr>
                <w:rFonts w:ascii="Times New Roman" w:hAnsi="Times New Roman" w:cs="Times New Roman"/>
                <w:sz w:val="18"/>
                <w:szCs w:val="20"/>
              </w:rPr>
              <w:t>?_9570+?</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926C&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Pro309Leu)</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38/ejhg.2016.99", "abstract" : "Usher syndrome (USH), the most prevalent cause of hereditary deafness\u2013blindness, is an autosomal recessive and genetically heterogeneous disorder. Three clinical subtypes (USH1\u20133) are distinguishable based on the severity of the sensorineural hearing impairment, the presence or absence of vestibular dysfunction, and the age of onset of the retinitis pigmentosa. A total of 10 causal genes, 6 for USH1, 3 for USH2, and 1 for USH3, and an USH2 modifier gene, have been identified. A robust molecular diagnosis is required not only to improve genetic counseling, but also to advance gene therapy in USH patients. Here, we present an improved diagnostic strategy that is both cost-and time-effective. It relies on the sequential use of three different techniques to analyze selected genomic regions: targeted exome sequencing, comparative genome hybridization, and quantitative exon amplification. We screened a large cohort of 427 patients (139 USH1, 282 USH2, and six of undefined clinical subtype) from various European medical centers for mutations in all USH genes and the modifier gene. We identified a total of 421 different sequence variants predicted to be pathogenic, about half of which had not been previously reported. Remarkably, we detected large genomic rearrangements, most of which were novel and unique, in 9% of the patients. Thus, our strategy led to the identification of biallelic and monoallelic mutations in 92.7% and 5.8% of the USH patients, respectively. With an overall 98.5% mutation characterization rate, the diagnosis efficiency was substantially improved compared with previously reported methods.", "author" : [ { "dropping-particle" : "", "family" : "Bonnet", "given" : "Crystel", "non-dropping-particle" : "", "parse-names" : false, "suffix" : "" }, { "dropping-particle" : "", "family" : "Riahi", "given" : "Zied", "non-dropping-particle" : "", "parse-names" : false, "suffix" : "" }, { "dropping-particle" : "", "family" : "Chantot-Bastaraud", "given" : "Sandra", "non-dropping-particle" : "", "parse-names" : false, "suffix" : "" }, { "dropping-particle" : "", "family" : "Smagghe", "given" : "Luce", "non-dropping-particle" : "", "parse-names" : false, "suffix" : "" }, { "dropping-particle" : "", "family" : "Letexier", "given" : "M\u00e9lanie", "non-dropping-particle" : "", "parse-names" : false, "suffix" : "" }, { "dropping-particle" : "", "family" : "Marcaillou", "given" : "Charles", "non-dropping-particle" : "", "parse-names" : false, "suffix" : "" }, { "dropping-particle" : "", "family" : "Lef\u00e8vre", "given" : "Ga\u00eblle M", "non-dropping-particle" : "", "parse-names" : false, "suffix" : "" }, { "dropping-particle" : "", "family" : "Hardelin", "given" : "Jean-Pierre", "non-dropping-particle" : "", "parse-names" : false, "suffix" : "" }, { "dropping-particle" : "", "family" : "El-Amraoui", "given" : "Aziz", "non-dropping-particle" : "", "parse-names" : false, "suffix" : "" }, { "dropping-particle" : "", "family" : "Singh-Estivalet", "given" : "Amrit", "non-dropping-particle" : "", "parse-names" : false, "suffix" : "" }, { "dropping-particle" : "", "family" : "Mohand-Sa\u00efd", "given" : "Saddek", "non-dropping-particle" : "", "parse-names" : false, "suffix" : "" }, { "dropping-particle" : "", "family" : "Kohl", "given" : "Susanne", "non-dropping-particle" : "", "parse-names" : false, "suffix" : "" }, { "dropping-particle" : "", "family" : "Kurtenbach", "given" : "Anne", "non-dropping-particle" : "", "parse-names" : false, "suffix" : "" }, { "dropping-particle" : "", "family" : "Sliesoraityte", "given" : "Ieva", "non-dropping-particle" : "", "parse-names" : false, "suffix" : "" }, { "dropping-particle" : "", "family" : "Zobor", "given" : "Ditta", "non-dropping-particle" : "", "parse-names" : false, "suffix" : "" }, { "dropping-particle" : "", "family" : "Petit", "given" : "Christine", "non-dropping-particle" : "", "parse-names" : false, "suffix" : "" } ], "container-title" : "European Journal of Human Genetics", "id" : "ITEM-1", "issued" : { "date-parts" : [ [ "2016" ] ] }, "page" : "1730-1738", "title" : "An innovative strategy for the molecular diagnosis of Usher syndrome identifies causal biallelic mutations in 93% of European patients", "type" : "article-journal", "volume" : "24" }, "uris" : [ "http://www.mendeley.com/documents/?uuid=85c9588e-561a-39e8-ba29-4a234f5e1e07" ] }, { "id" : "ITEM-2",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2",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33)", "plainTextFormattedCitation" : "(2,33)", "previouslyFormattedCitation" : "(2,33)"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33)</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9258G&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Gln3086His)</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1",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27)", "plainTextFormattedCitation" : "(27)", "previouslyFormattedCitation" : "(27)"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7)</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917_918insGCTG</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p.(Ser307Leufs*17)</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humu.22045", "ISBN" : "1098-1004 (Electronic)\\r1059-7794 (Linking)", "ISSN" : "10597794", "PMID" : "22334370", "abstract" : "Molecular diagnostics for patients with retinitis pigmentosa (RP) has been hampered by extreme genetic and clinical heterogeneity, with 52 causative genes known to date. Here, we developed a comprehensive next-generation sequencing (NGS) approach for the clinical molecular diagnostics of RP. All known inherited retinal disease genes (n = 111) were captured and simultaneously analyzed using NGS in 100 RP patients without a molecular diagnosis. A systematic data analysis pipeline was developed and validated to prioritize and predict the pathogenicity of all genetic variants identified in each patient, which enabled us to reduce the number of potential pathogenic variants from approximately 1,200 to zero to nine per patient. Subsequent segregation analysis and in silico predictions of pathogenicity resulted in a molecular diagnosis in 36 RP patients, comprising 27 recessive, six dominant, and three X-linked cases. Intriguingly, De novo mutations were present in at least three out of 28 isolated cases with causative mutations. This study demonstrates the enormous potential and clinical utility of NGS in molecular diagnosis of genetically heterogeneous diseases such as RP. De novo dominant mutations appear to play a significant role in patients with isolated RP, having major implications for genetic counselling.", "author" : [ { "dropping-particle" : "", "family" : "Neveling", "given" : "Kornelia", "non-dropping-particle" : "", "parse-names" : false, "suffix" : "" }, { "dropping-particle" : "", "family" : "Collin", "given" : "Rob W J", "non-dropping-particle" : "", "parse-names" : false, "suffix" : "" }, { "dropping-particle" : "", "family" : "Gilissen", "given" : "Christian", "non-dropping-particle" : "", "parse-names" : false, "suffix" : "" }, { "dropping-particle" : "", "family" : "Huet", "given" : "Ramon A C", "non-dropping-particle" : "Van", "parse-names" : false, "suffix" : "" }, { "dropping-particle" : "", "family" : "Visser", "given" : "Linda", "non-dropping-particle" : "", "parse-names" : false, "suffix" : "" }, { "dropping-particle" : "", "family" : "Kwint", "given" : "Michael P.", "non-dropping-particle" : "", "parse-names" : false, "suffix" : "" }, { "dropping-particle" : "", "family" : "Gijsen", "given" : "Sabine J.", "non-dropping-particle" : "", "parse-names" : false, "suffix" : "" }, { "dropping-particle" : "", "family" : "Zonneveld", "given" : "Marijke N.", "non-dropping-particle" : "", "parse-names" : false, "suffix" : "" }, { "dropping-particle" : "", "family" : "Wieskamp", "given" : "Nienke", "non-dropping-particle" : "", "parse-names" : false, "suffix" : "" }, { "dropping-particle" : "", "family" : "Ligt", "given" : "Joep", "non-dropping-particle" : "De", "parse-names" : false, "suffix" : "" }, { "dropping-particle" : "", "family" : "Siemiatkowska", "given" : "Anna M.", "non-dropping-particle" : "", "parse-names" : false, "suffix" : "" }, { "dropping-particle" : "", "family" : "Hoefsloot", "given" : "Lies H.", "non-dropping-particle" : "", "parse-names" : false, "suffix" : "" }, { "dropping-particle" : "", "family" : "Buckley", "given" : "Michael F.", "non-dropping-particle" : "", "parse-names" : false, "suffix" : "" }, { "dropping-particle" : "", "family" : "Kellner", "given" : "Ulrich", "non-dropping-particle" : "", "parse-names" : false, "suffix" : "" }, { "dropping-particle" : "", "family" : "Branham", "given" : "Kari E.", "non-dropping-particle" : "", "parse-names" : false, "suffix" : "" }, { "dropping-particle" : "", "family" : "Hollander", "given" : "Anneke I.", "non-dropping-particle" : "den", "parse-names" : false, "suffix" : "" }, { "dropping-particle" : "", "family" : "Hoischen", "given" : "Alexander", "non-dropping-particle" : "", "parse-names" : false, "suffix" : "" }, { "dropping-particle" : "", "family" : "Hoyng", "given" : "Carel", "non-dropping-particle" : "", "parse-names" : false, "suffix" : "" }, { "dropping-particle" : "", "family" : "Klevering", "given" : "B. Jeroen", "non-dropping-particle" : "", "parse-names" : false, "suffix" : "" }, { "dropping-particle" : "", "family" : "Born", "given" : "L. Ingeborgh", "non-dropping-particle" : "Van den", "parse-names" : false, "suffix" : "" }, { "dropping-particle" : "", "family" : "Veltman", "given" : "Joris A.", "non-dropping-particle" : "", "parse-names" : false, "suffix" : "" }, { "dropping-particle" : "", "family" : "Cremers", "given" : "Frans P M", "non-dropping-particle" : "", "parse-names" : false, "suffix" : "" }, { "dropping-particle" : "", "family" : "Scheffer", "given" : "Hans", "non-dropping-particle" : "", "parse-names" : false, "suffix" : "" } ], "container-title" : "Human Mutation", "id" : "ITEM-1", "issue" : "6", "issued" : { "date-parts" : [ [ "2012", "6" ] ] }, "page" : "963-972", "title" : "Next-generation genetic testing for retinitis pigmentosa", "type" : "article-journal", "volume" : "33" }, "uris" : [ "http://www.mendeley.com/documents/?uuid=c8294668-2a03-35d6-b15f-b312fb10a138" ] } ], "mendeley" : { "formattedCitation" : "(23)", "plainTextFormattedCitation" : "(23)", "previouslyFormattedCitation" : "(23)"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3)</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8954delG</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Gly2985Alafs*3)</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186/1750-1172-6-65", "ISBN" : "1750-1172", "ISSN" : "1750-1172", "PMID" : "22004887", "abstract" : "BACKGROUND: Usher Syndrome type II (USH2) is an autosomal recessive disorder, characterized by moderate to severe hearing impairment and retinitis pigmentosa (RP). Among the three genes implicated, mutations in the USH2A gene account for 74-90% of the USH2 cases.\\n\\nMETHODS: To identify the genetic cause of the disease and determine the frequency of USH2A mutations in a cohort of 88 unrelated USH Spanish patients, we carried out a mutation screening of the 72 coding exons of this gene by direct sequencing. Moreover, we performed functional minigene studies for those changes that were predicted to affect splicing.\\n\\nRESULTS: As a result, a total of 144 DNA sequence variants were identified. Based upon previous studies, allele frequencies, segregation analysis, bioinformatics' predictions and in vitro experiments, 37 variants (23 of them novel) were classified as pathogenic mutations.\\n\\nCONCLUSIONS: This report provide a wide spectrum of USH2A mutations and clinical features, including atypical Usher syndrome phenotypes resembling Usher syndrome type I. Considering only the patients clearly diagnosed with Usher syndrome type II, and results obtained in this and previous studies, we can state that mutations in USH2A are responsible for 76.1% of USH2 disease in patients of Spanish origin.", "author" : [ { "dropping-particle" : "", "family" : "Garc\u00eda-Garc\u00eda", "given" : "Gema", "non-dropping-particle" : "", "parse-names" : false, "suffix" : "" }, { "dropping-particle" : "", "family" : "Aparisi", "given" : "Maria J", "non-dropping-particle" : "", "parse-names" : false, "suffix" : "" }, { "dropping-particle" : "", "family" : "Jaijo", "given" : "Teresa", "non-dropping-particle" : "", "parse-names" : false, "suffix" : "" }, { "dropping-particle" : "", "family" : "Rodrigo", "given" : "Regina", "non-dropping-particle" : "", "parse-names" : false, "suffix" : "" }, { "dropping-particle" : "", "family" : "Leon", "given" : "Ana M", "non-dropping-particle" : "", "parse-names" : false, "suffix" : "" }, { "dropping-particle" : "", "family" : "Avila-Fernandez", "given" : "Almudena", "non-dropping-particle" : "", "parse-names" : false, "suffix" : "" }, { "dropping-particle" : "", "family" : "Blanco-Kelly", "given" : "Fiona", "non-dropping-particle" : "", "parse-names" : false, "suffix" : "" }, { "dropping-particle" : "", "family" : "Bernal", "given" : "Sara", "non-dropping-particle" : "", "parse-names" : false, "suffix" : "" }, { "dropping-particle" : "", "family" : "Navarro", "given" : "Rafael", "non-dropping-particle" : "", "parse-names" : false, "suffix" : "" }, { "dropping-particle" : "", "family" : "Diaz-Llopis", "given" : "Manuel", "non-dropping-particle" : "", "parse-names" : false, "suffix" : "" }, { "dropping-particle" : "", "family" : "Baiget", "given" : "Montserrat", "non-dropping-particle" : "", "parse-names" : false, "suffix" : "" }, { "dropping-particle" : "", "family" : "Ayuso", "given" : "Carmen", "non-dropping-particle" : "", "parse-names" : false, "suffix" : "" }, { "dropping-particle" : "", "family" : "Millan", "given" : "Jose M", "non-dropping-particle" : "", "parse-names" : false, "suffix" : "" }, { "dropping-particle" : "", "family" : "Aller", "given" : "Elena", "non-dropping-particle" : "", "parse-names" : false, "suffix" : "" } ], "container-title" : "Orphanet journal of rare diseases", "id" : "ITEM-1", "issued" : { "date-parts" : [ [ "2011" ] ] }, "page" : "65", "title" : "Mutational screening of the USH2A gene in Spanish USH patients reveals 23 novel pathogenic mutations.", "type" : "article-journal", "volume" : "6" }, "uris" : [ "http://www.mendeley.com/documents/?uuid=7d6ee2fc-d132-3612-9f18-b0f481d45471" ] } ], "mendeley" : { "formattedCitation" : "(19)", "plainTextFormattedCitation" : "(19)", "previouslyFormattedCitation" : "(19)"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19)</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8723_8724del</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Val2908Glyfs*29)</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86/383096", "ISSN" : "00029297", "author" : [ { "dropping-particle" : "", "family" : "Wijk", "given" : "Erwin", "non-dropping-particle" : "van", "parse-names" : false, "suffix" : "" }, { "dropping-particle" : "", "family" : "Pennings", "given" : "Ronald J.E.", "non-dropping-particle" : "", "parse-names" : false, "suffix" : "" }, { "dropping-particle" : "", "family" : "Brinke", "given" : "Heleen", "non-dropping-particle" : "te", "parse-names" : false, "suffix" : "" }, { "dropping-particle" : "", "family" : "Claassen", "given" : "Annemarie", "non-dropping-particle" : "", "parse-names" : false, "suffix" : "" }, { "dropping-particle" : "", "family" : "Yntema", "given" : "Helger G.", "non-dropping-particle" : "", "parse-names" : false, "suffix" : "" }, { "dropping-particle" : "", "family" : "Hoefsloot", "given" : "Lies H.", "non-dropping-particle" : "", "parse-names" : false, "suffix" : "" }, { "dropping-particle" : "", "family" : "Cremers", "given" : "Frans P.M.", "non-dropping-particle" : "", "parse-names" : false, "suffix" : "" }, { "dropping-particle" : "", "family" : "Cremers", "given" : "Cor. W.R.J.", "non-dropping-particle" : "", "parse-names" : false, "suffix" : "" }, { "dropping-particle" : "", "family" : "Kremer", "given" : "Hannie", "non-dropping-particle" : "", "parse-names" : false, "suffix" : "" } ], "container-title" : "The American Journal of Human Genetics", "id" : "ITEM-1", "issue" : "4", "issued" : { "date-parts" : [ [ "2004", "4" ] ] }, "page" : "738-744", "title" : "Identification of 51 Novel Exons of the Usher Syndrome Type 2A (USH2A) Gene That Encode Multiple Conserved Functional Domains and That Are Mutated in Patients with Usher Syndrome Type II", "type" : "article-journal", "volume" : "74" }, "uris" : [ "http://www.mendeley.com/documents/?uuid=b3e0d1ea-eec6-3772-b166-538854ea938b" ] }, { "id" : "ITEM-2",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2",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27,37)", "plainTextFormattedCitation" : "(27,37)", "previouslyFormattedCitation" : "(27,37)"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7,37)</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8628G&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Trp2876*)</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ISSN" : "1090-0535", "PMID" : "25558175", "abstract" : "PURPOSE: To analyze the spectrum of sequence variants in the MYO7A and USH2A genes in a group of Italian patients affected by Usher syndrome (USH).\\n\\nMETHODS: Thirty-six Italian patients with a diagnosis of USH were recruited. They received a standard ophthalmologic examination, visual field testing, optical coherence tomography (OCT) scan, and electrophysiological tests. Fluorescein angiography and fundus autofluorescence imaging were performed in selected cases. All the patients underwent an audiologic examination for the 0.25-8,000 Hz frequencies. Vestibular function was evaluated with specific tests. DNA samples were analyzed for sequence variants of the MYO7A gene (for USH1) and the USH2A gene (for USH2) with direct sequencing techniques. A few patients were analyzed for both genes.\\n\\nRESULTS: In the MYO7A gene, ten missense variants were found; three patients were compound heterozygous, and two were homozygous. Thirty-four USH2A gene variants were detected, including eight missense variants, nine nonsense variants, six splicing variants, and 11 duplications/deletions; 19 patients were compound heterozygous, and three were homozygous. Four MYO7A and 17 USH2A variants have already been described in the literature. Among the novel mutations there are four USH2A large deletions, detected with multiplex ligation dependent probe amplification (MLPA) technology. Two potentially pathogenic variants were found in 27 patients (75%). Affected patients showed variable clinical pictures without a clear genotype-phenotype correlation.\\n\\nCONCLUSIONS: Ten variants in the MYO7A gene and 34 variants in the USH2A gene were detected in Italian patients with USH at a high detection rate. A selective analysis of these genes may be valuable for molecular analysis, combining diagnostic efficiency with little time wastage and less resource consumption.", "author" : [ { "dropping-particle" : "", "family" : "Sodi", "given" : "Andrea", "non-dropping-particle" : "", "parse-names" : false, "suffix" : "" }, { "dropping-particle" : "", "family" : "Mariottini", "given" : "Alessandro", "non-dropping-particle" : "", "parse-names" : false, "suffix" : "" }, { "dropping-particle" : "", "family" : "Passerini", "given" : "Ilaria", "non-dropping-particle" : "", "parse-names" : false, "suffix" : "" }, { "dropping-particle" : "", "family" : "Murro", "given" : "Vittoria", "non-dropping-particle" : "", "parse-names" : false, "suffix" : "" }, { "dropping-particle" : "", "family" : "Tachyla", "given" : "Iryna", "non-dropping-particle" : "", "parse-names" : false, "suffix" : "" }, { "dropping-particle" : "", "family" : "Bianchi", "given" : "Benedetta", "non-dropping-particle" : "", "parse-names" : false, "suffix" : "" }, { "dropping-particle" : "", "family" : "Menchini", "given" : "Ugo", "non-dropping-particle" : "", "parse-names" : false, "suffix" : "" }, { "dropping-particle" : "", "family" : "Torricelli", "given" : "Francesca", "non-dropping-particle" : "", "parse-names" : false, "suffix" : "" } ], "container-title" : "Molecular vision", "id" : "ITEM-1", "issued" : { "date-parts" : [ [ "2014" ] ] }, "page" : "1717-31", "publisher" : "Emory University", "title" : "MYO7A and USH2A gene sequence variants in Italian patients with Usher syndrome.", "type" : "article-journal", "volume" : "20" }, "uris" : [ "http://www.mendeley.com/documents/?uuid=ce5fadc8-c63c-3516-9712-d53d9377ce7f" ] }, { "id" : "ITEM-2",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2",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27,49)", "plainTextFormattedCitation" : "(27,49)", "previouslyFormattedCitation" : "(27,49)"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7,49)</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8223+1G&gt;C</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w:t>
            </w:r>
            <w:proofErr w:type="gramStart"/>
            <w:r w:rsidRPr="001739A7">
              <w:rPr>
                <w:rFonts w:ascii="Times New Roman" w:hAnsi="Times New Roman" w:cs="Times New Roman"/>
                <w:bCs/>
                <w:sz w:val="18"/>
                <w:szCs w:val="20"/>
              </w:rPr>
              <w:t>p</w:t>
            </w:r>
            <w:proofErr w:type="gramEnd"/>
            <w:r w:rsidRPr="001739A7">
              <w:rPr>
                <w:rFonts w:ascii="Times New Roman" w:hAnsi="Times New Roman" w:cs="Times New Roman"/>
                <w:bCs/>
                <w:sz w:val="18"/>
                <w:szCs w:val="20"/>
              </w:rPr>
              <w:t>.(?)</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7931G&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Trp2644*)</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1",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2",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2",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18,27)", "plainTextFormattedCitation" : "(18,27)", "previouslyFormattedCitation" : "(18,27)"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18,27)</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7853G&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Trp2618*)</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1",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27)", "plainTextFormattedCitation" : "(27)", "previouslyFormattedCitation" : "(27)"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7)</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785-?_+5572+?dup deletion exon 5-27</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1",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27)", "plainTextFormattedCitation" : "(27)", "previouslyFormattedCitation" : "(27)"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7)</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7501C&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Gln2501*)</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7358T&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Val2453Asp)</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1",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 "plainTextFormattedCitation" : "(2)", "previouslyFormattedCitation" : "(2)"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7334C&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Ser2445Phe)</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2)</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7301-?_10939+?39-55indel</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7187G&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Trp2396*)</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7132_7133del</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Tyr2378Hisfs*39)</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proofErr w:type="gramStart"/>
            <w:r w:rsidRPr="001739A7">
              <w:rPr>
                <w:rFonts w:ascii="Times New Roman" w:hAnsi="Times New Roman" w:cs="Times New Roman"/>
                <w:sz w:val="18"/>
                <w:szCs w:val="20"/>
              </w:rPr>
              <w:t>c.7121-</w:t>
            </w:r>
            <w:proofErr w:type="gramEnd"/>
            <w:r w:rsidRPr="001739A7">
              <w:rPr>
                <w:rFonts w:ascii="Times New Roman" w:hAnsi="Times New Roman" w:cs="Times New Roman"/>
                <w:sz w:val="18"/>
                <w:szCs w:val="20"/>
              </w:rPr>
              <w:t>?_11047+?</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w:t>
            </w:r>
            <w:proofErr w:type="gramStart"/>
            <w:r w:rsidRPr="001739A7">
              <w:rPr>
                <w:rFonts w:ascii="Times New Roman" w:hAnsi="Times New Roman" w:cs="Times New Roman"/>
                <w:bCs/>
                <w:sz w:val="18"/>
                <w:szCs w:val="20"/>
              </w:rPr>
              <w:t>p</w:t>
            </w:r>
            <w:proofErr w:type="gramEnd"/>
            <w:r w:rsidRPr="001739A7">
              <w:rPr>
                <w:rFonts w:ascii="Times New Roman" w:hAnsi="Times New Roman" w:cs="Times New Roman"/>
                <w:bCs/>
                <w:sz w:val="18"/>
                <w:szCs w:val="20"/>
              </w:rPr>
              <w:t>.(?)</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7054C&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Pro2352Ser)</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ISSN" : "1090-0535", "PMID" : "25999674", "abstract" : "PURPOSE To determine the efficacy of multiple versions of a commercially available arrayed primer extension (APEX) microarray chip for autosomal recessive retinitis pigmentosa (arRP). METHODS We included 250 probands suspected of arRP who were genetically analyzed with the APEX microarray between January 2008 and November 2013. The mode of inheritance had to be autosomal recessive according to the pedigree (including isolated cases). If the microarray identified a heterozygous mutation, we performed Sanger sequencing of exons and exon-intron boundaries of that specific gene. The efficacy of this microarray chip with the additional Sanger sequencing approach was determined by the percentage of patients that received a molecular diagnosis. We also collected data from genetic tests other than the APEX analysis for arRP to provide a detailed description of the molecular diagnoses in our study cohort. RESULTS The APEX microarray chip for arRP identified the molecular diagnosis in 21 (8.5%) of the patients in our cohort. Additional Sanger sequencing yielded a second mutation in 17 patients (6.8%), thereby establishing the molecular diagnosis. In total, 38 patients (15.2%) received a molecular diagnosis after analysis using the microarray and additional Sanger sequencing approach. Further genetic analyses after a negative result of the arRP microarray (n = 107) resulted in a molecular diagnosis of arRP (n = 23), autosomal dominant RP (n = 5), X-linked RP (n = 2), and choroideremia (n = 1). CONCLUSIONS The efficacy of the commercially available APEX microarray chips for arRP appears to be low, most likely caused by the limitations of this technique and the genetic and allelic heterogeneity of RP. Diagnostic yields up to 40% have been reported for next-generation sequencing (NGS) techniques that, as expected, thereby outperform targeted APEX analysis.", "author" : [ { "dropping-particle" : "", "family" : "Huet", "given" : "Ramon A C", "non-dropping-particle" : "van", "parse-names" : false, "suffix" : "" }, { "dropping-particle" : "", "family" : "Pierrache", "given" : "Laurence H M", "non-dropping-particle" : "", "parse-names" : false, "suffix" : "" }, { "dropping-particle" : "", "family" : "Meester-Smoor", "given" : "Magda A", "non-dropping-particle" : "", "parse-names" : false, "suffix" : "" }, { "dropping-particle" : "", "family" : "Klaver", "given" : "Caroline C W", "non-dropping-particle" : "", "parse-names" : false, "suffix" : "" }, { "dropping-particle" : "", "family" : "Born", "given" : "L Ingeborgh", "non-dropping-particle" : "van den", "parse-names" : false, "suffix" : "" }, { "dropping-particle" : "", "family" : "Hoyng", "given" : "Carel B", "non-dropping-particle" : "", "parse-names" : false, "suffix" : "" }, { "dropping-particle" : "", "family" : "Wijs", "given" : "Ilse J", "non-dropping-particle" : "de", "parse-names" : false, "suffix" : "" }, { "dropping-particle" : "", "family" : "Collin", "given" : "Rob W J", "non-dropping-particle" : "", "parse-names" : false, "suffix" : "" }, { "dropping-particle" : "", "family" : "Hoefsloot", "given" : "Lies H", "non-dropping-particle" : "", "parse-names" : false, "suffix" : "" }, { "dropping-particle" : "", "family" : "Klevering", "given" : "B Jeroen", "non-dropping-particle" : "", "parse-names" : false, "suffix" : "" } ], "container-title" : "Molecular vision", "id" : "ITEM-1", "issued" : { "date-parts" : [ [ "2015" ] ] }, "page" : "461-76", "publisher" : "Emory University", "title" : "The efficacy of microarray screening for autosomal recessive retinitis pigmentosa in routine clinical practice.", "type" : "article-journal", "volume" : "21" }, "uris" : [ "http://www.mendeley.com/documents/?uuid=18b5f00f-ed18-37eb-ab53-6e6c7f96cc72" ] }, { "id" : "ITEM-2",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2",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27,56)", "plainTextFormattedCitation" : "(27,56)", "previouslyFormattedCitation" : "(27,56)"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7,56)</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6967C&gt;T *</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Arg2323*)</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1",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27)", "plainTextFormattedCitation" : "(27)", "previouslyFormattedCitation" : "(27)"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7)</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6670G&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Gly2224Cys)</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38/gim.2014.172", "ISSN" : "1098-3600", "abstract" : "Panel-based genetic diagnostic testing for inherited eye diseases is highly accurate and reproducible, and more sensitive for variant detection, than exome sequencing", "author" : [ { "dropping-particle" : "", "family" : "Consugar", "given" : "Mark B.", "non-dropping-particle" : "", "parse-names" : false, "suffix" : "" }, { "dropping-particle" : "", "family" : "Navarro-Gomez", "given" : "Daniel", "non-dropping-particle" : "", "parse-names" : false, "suffix" : "" }, { "dropping-particle" : "", "family" : "Place", "given" : "Emily M.", "non-dropping-particle" : "", "parse-names" : false, "suffix" : "" }, { "dropping-particle" : "", "family" : "Bujakowska", "given" : "Kinga M.", "non-dropping-particle" : "", "parse-names" : false, "suffix" : "" }, { "dropping-particle" : "", "family" : "Sousa", "given" : "Maria E.", "non-dropping-particle" : "", "parse-names" : false, "suffix" : "" }, { "dropping-particle" : "", "family" : "Fonseca-Kelly", "given" : "Zo\u00eb D.", "non-dropping-particle" : "", "parse-names" : false, "suffix" : "" }, { "dropping-particle" : "", "family" : "Taub", "given" : "Daniel G.", "non-dropping-particle" : "", "parse-names" : false, "suffix" : "" }, { "dropping-particle" : "", "family" : "Janessian", "given" : "Maria", "non-dropping-particle" : "", "parse-names" : false, "suffix" : "" }, { "dropping-particle" : "", "family" : "Wang", "given" : "Dan Yi", "non-dropping-particle" : "", "parse-names" : false, "suffix" : "" }, { "dropping-particle" : "", "family" : "Au", "given" : "Elizabeth D.", "non-dropping-particle" : "", "parse-names" : false, "suffix" : "" }, { "dropping-particle" : "", "family" : "Sims", "given" : "Katherine B.", "non-dropping-particle" : "", "parse-names" : false, "suffix" : "" }, { "dropping-particle" : "", "family" : "Sweetser", "given" : "David A.", "non-dropping-particle" : "", "parse-names" : false, "suffix" : "" }, { "dropping-particle" : "", "family" : "Fulton", "given" : "Anne B.", "non-dropping-particle" : "", "parse-names" : false, "suffix" : "" }, { "dropping-particle" : "", "family" : "Liu", "given" : "Qin", "non-dropping-particle" : "", "parse-names" : false, "suffix" : "" }, { "dropping-particle" : "", "family" : "Wiggs", "given" : "Janey L.", "non-dropping-particle" : "", "parse-names" : false, "suffix" : "" }, { "dropping-particle" : "", "family" : "Gai", "given" : "Xiaowu", "non-dropping-particle" : "", "parse-names" : false, "suffix" : "" }, { "dropping-particle" : "", "family" : "Pierce", "given" : "Eric A.", "non-dropping-particle" : "", "parse-names" : false, "suffix" : "" } ], "container-title" : "Genetics in Medicine", "id" : "ITEM-1", "issue" : "4", "issued" : { "date-parts" : [ [ "2015", "4", "20" ] ] }, "page" : "253-261", "publisher" : "Nature Publishing Group", "title" : "Panel-based genetic diagnostic testing for inherited eye diseases is highly accurate and reproducible and more sensitive for variant detection, than exome sequencing", "type" : "article-journal", "volume" : "17" }, "uris" : [ "http://www.mendeley.com/documents/?uuid=8b586252-84a5-32be-8df1-064fa185c8c1" ] }, { "id" : "ITEM-2",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2",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78)", "plainTextFormattedCitation" : "(2,78)", "previouslyFormattedCitation" : "(2,78)"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78)</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6658-2A&gt;G</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6544_6548dup</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His2183fs)</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6446C&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Pro2149Gln)</w:t>
            </w:r>
          </w:p>
        </w:tc>
        <w:tc>
          <w:tcPr>
            <w:tcW w:w="3088" w:type="dxa"/>
            <w:tcBorders>
              <w:left w:val="single" w:sz="4" w:space="0" w:color="auto"/>
            </w:tcBorders>
            <w:shd w:val="clear" w:color="auto" w:fill="D9D9D9" w:themeFill="background1" w:themeFillShade="D9"/>
            <w:vAlign w:val="center"/>
          </w:tcPr>
          <w:p w:rsidR="00612639" w:rsidRPr="001739A7" w:rsidRDefault="00B77EF5" w:rsidP="00482B92">
            <w:pPr>
              <w:rPr>
                <w:rFonts w:ascii="Times New Roman" w:hAnsi="Times New Roman" w:cs="Times New Roman"/>
                <w:bCs/>
                <w:sz w:val="18"/>
                <w:szCs w:val="20"/>
              </w:rPr>
            </w:pPr>
            <w:r>
              <w:rPr>
                <w:rFonts w:ascii="Times New Roman" w:hAnsi="Times New Roman" w:cs="Times New Roman"/>
                <w:bCs/>
                <w:sz w:val="18"/>
                <w:szCs w:val="20"/>
              </w:rPr>
              <w:t>(2); t</w:t>
            </w:r>
            <w:r w:rsidR="00612639" w:rsidRPr="001739A7">
              <w:rPr>
                <w:rFonts w:ascii="Times New Roman" w:hAnsi="Times New Roman" w:cs="Times New Roman"/>
                <w:bCs/>
                <w:sz w:val="18"/>
                <w:szCs w:val="20"/>
              </w:rPr>
              <w:t>his study</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6050-1G&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2)</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5614delins12</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Ala1872Leufs*64) </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5603T&gt;G</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Phe1868Cys)</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136/jmedgenet-2011-100468", "ISBN" : "1468-6244 (Electronic)\\n0022-2593 (Linking)", "ISSN" : "0022-2593", "PMID" : "22135276", "abstract" : "Background\\nUsher syndrome (USH) is an autosomal recessive disorder comprising retinitis pigmentosa, hearing loss and, in some cases, vestibular dysfunction. It is clinically and genetically heterogeneous with three distinctive clinical types (I\u2013III) and nine Usher genes identified. This study is a comprehensive clinical and genetic analysis of 172 Usher patients and evaluates the contribution of digenic inheritance.\\n\\nMethods\\nThe genes MYO7A, USH1C, CDH23, PCDH15, USH1G, USH2A, GPR98, WHRN, CLRN1 and the candidate gene SLC4A7 were sequenced in 172 UK Usher patients, regardless of clinical type.\\n\\nResults\\nNo subject had definite mutations (nonsense, frameshift or consensus splice site mutations) in two different USH genes. Novel missense variants were classified UV1-4 (unclassified variant): UV4 is \u2018probably pathogenic\u2019, based on control frequency &lt;0.23%, identification in trans to a pathogenic/probably pathogenic mutation and segregation with USH in only one family; and UV3 (\u2018likely pathogenic\u2019) as above, but no information on phase. Overall 79% of identified pathogenic/UV4/UV3 variants were truncating and 21% were missense changes. MYO7A accounted for 53.2%, and USH1C for 14.9% of USH1 families (USH1C:c.496+1G&gt;A being the most common USH1 mutation in the cohort). USH2A was responsible for 79.3% of USH2 families and GPR98 for only 6.6%. No mutations were found in USH1G, WHRN or SLC4A7.\\n\\nConclusions\\nOne or two pathogenic/likely pathogenic variants were identified in 86% of cases. No convincing cases of digenic inheritance were found. It is concluded that digenic inheritance does not make a significant contribution to Usher syndrome; the observation of multiple variants in different genes is likely to reflect polymorphic variation, rather than digenic effects.", "author" : [ { "dropping-particle" : "", "family" : "Quesne Stabej", "given" : "Polona", "non-dropping-particle" : "Le", "parse-names" : false, "suffix" : "" }, { "dropping-particle" : "", "family" : "Saihan", "given" : "Zubin", "non-dropping-particle" : "", "parse-names" : false, "suffix" : "" }, { "dropping-particle" : "", "family" : "Rangesh", "given" : "Nell", "non-dropping-particle" : "", "parse-names" : false, "suffix" : "" }, { "dropping-particle" : "", "family" : "Steele-Stallard", "given" : "Heather B", "non-dropping-particle" : "", "parse-names" : false, "suffix" : "" }, { "dropping-particle" : "", "family" : "Ambrose", "given" : "John", "non-dropping-particle" : "", "parse-names" : false, "suffix" : "" }, { "dropping-particle" : "", "family" : "Coffey", "given" : "Alison", "non-dropping-particle" : "", "parse-names" : false, "suffix" : "" }, { "dropping-particle" : "", "family" : "Emmerson", "given" : "Jenny", "non-dropping-particle" : "", "parse-names" : false, "suffix" : "" }, { "dropping-particle" : "", "family" : "Haralambous", "given" : "Elene", "non-dropping-particle" : "", "parse-names" : false, "suffix" : "" }, { "dropping-particle" : "", "family" : "Hughes", "given" : "Yasmin", "non-dropping-particle" : "", "parse-names" : false, "suffix" : "" }, { "dropping-particle" : "", "family" : "Steel", "given" : "Karen P", "non-dropping-particle" : "", "parse-names" : false, "suffix" : "" }, { "dropping-particle" : "", "family" : "Luxon", "given" : "Linda M", "non-dropping-particle" : "", "parse-names" : false, "suffix" : "" }, { "dropping-particle" : "", "family" : "Webster", "given" : "Andrew R", "non-dropping-particle" : "", "parse-names" : false, "suffix" : "" }, { "dropping-particle" : "", "family" : "Bitner-Glindzicz", "given" : "Maria", "non-dropping-particle" : "", "parse-names" : false, "suffix" : "" } ], "container-title" : "Journal of Medical Genetics", "id" : "ITEM-1", "issue" : "1", "issued" : { "date-parts" : [ [ "2012", "1" ] ] }, "page" : "27-36", "publisher" : "BMJ Publishing Group Ltd", "title" : "Comprehensive sequence analysis of nine Usher syndrome genes in the UK National Collaborative Usher Study", "type" : "article-journal", "volume" : "49" }, "uris" : [ "http://www.mendeley.com/documents/?uuid=28101589-1384-386c-b8e4-8f46f9ef0a66" ] }, { "id" : "ITEM-2",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2",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22)", "plainTextFormattedCitation" : "(2,22)", "previouslyFormattedCitation" : "(2,22)"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22)</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5576T&gt;G</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Phe1859Cys)</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humu.22045", "ISBN" : "1098-1004 (Electronic)\\r1059-7794 (Linking)", "ISSN" : "10597794", "PMID" : "22334370", "abstract" : "Molecular diagnostics for patients with retinitis pigmentosa (RP) has been hampered by extreme genetic and clinical heterogeneity, with 52 causative genes known to date. Here, we developed a comprehensive next-generation sequencing (NGS) approach for the clinical molecular diagnostics of RP. All known inherited retinal disease genes (n = 111) were captured and simultaneously analyzed using NGS in 100 RP patients without a molecular diagnosis. A systematic data analysis pipeline was developed and validated to prioritize and predict the pathogenicity of all genetic variants identified in each patient, which enabled us to reduce the number of potential pathogenic variants from approximately 1,200 to zero to nine per patient. Subsequent segregation analysis and in silico predictions of pathogenicity resulted in a molecular diagnosis in 36 RP patients, comprising 27 recessive, six dominant, and three X-linked cases. Intriguingly, De novo mutations were present in at least three out of 28 isolated cases with causative mutations. This study demonstrates the enormous potential and clinical utility of NGS in molecular diagnosis of genetically heterogeneous diseases such as RP. De novo dominant mutations appear to play a significant role in patients with isolated RP, having major implications for genetic counselling.", "author" : [ { "dropping-particle" : "", "family" : "Neveling", "given" : "Kornelia", "non-dropping-particle" : "", "parse-names" : false, "suffix" : "" }, { "dropping-particle" : "", "family" : "Collin", "given" : "Rob W J", "non-dropping-particle" : "", "parse-names" : false, "suffix" : "" }, { "dropping-particle" : "", "family" : "Gilissen", "given" : "Christian", "non-dropping-particle" : "", "parse-names" : false, "suffix" : "" }, { "dropping-particle" : "", "family" : "Huet", "given" : "Ramon A C", "non-dropping-particle" : "Van", "parse-names" : false, "suffix" : "" }, { "dropping-particle" : "", "family" : "Visser", "given" : "Linda", "non-dropping-particle" : "", "parse-names" : false, "suffix" : "" }, { "dropping-particle" : "", "family" : "Kwint", "given" : "Michael P.", "non-dropping-particle" : "", "parse-names" : false, "suffix" : "" }, { "dropping-particle" : "", "family" : "Gijsen", "given" : "Sabine J.", "non-dropping-particle" : "", "parse-names" : false, "suffix" : "" }, { "dropping-particle" : "", "family" : "Zonneveld", "given" : "Marijke N.", "non-dropping-particle" : "", "parse-names" : false, "suffix" : "" }, { "dropping-particle" : "", "family" : "Wieskamp", "given" : "Nienke", "non-dropping-particle" : "", "parse-names" : false, "suffix" : "" }, { "dropping-particle" : "", "family" : "Ligt", "given" : "Joep", "non-dropping-particle" : "De", "parse-names" : false, "suffix" : "" }, { "dropping-particle" : "", "family" : "Siemiatkowska", "given" : "Anna M.", "non-dropping-particle" : "", "parse-names" : false, "suffix" : "" }, { "dropping-particle" : "", "family" : "Hoefsloot", "given" : "Lies H.", "non-dropping-particle" : "", "parse-names" : false, "suffix" : "" }, { "dropping-particle" : "", "family" : "Buckley", "given" : "Michael F.", "non-dropping-particle" : "", "parse-names" : false, "suffix" : "" }, { "dropping-particle" : "", "family" : "Kellner", "given" : "Ulrich", "non-dropping-particle" : "", "parse-names" : false, "suffix" : "" }, { "dropping-particle" : "", "family" : "Branham", "given" : "Kari E.", "non-dropping-particle" : "", "parse-names" : false, "suffix" : "" }, { "dropping-particle" : "", "family" : "Hollander", "given" : "Anneke I.", "non-dropping-particle" : "den", "parse-names" : false, "suffix" : "" }, { "dropping-particle" : "", "family" : "Hoischen", "given" : "Alexander", "non-dropping-particle" : "", "parse-names" : false, "suffix" : "" }, { "dropping-particle" : "", "family" : "Hoyng", "given" : "Carel", "non-dropping-particle" : "", "parse-names" : false, "suffix" : "" }, { "dropping-particle" : "", "family" : "Klevering", "given" : "B. Jeroen", "non-dropping-particle" : "", "parse-names" : false, "suffix" : "" }, { "dropping-particle" : "", "family" : "Born", "given" : "L. Ingeborgh", "non-dropping-particle" : "Van den", "parse-names" : false, "suffix" : "" }, { "dropping-particle" : "", "family" : "Veltman", "given" : "Joris A.", "non-dropping-particle" : "", "parse-names" : false, "suffix" : "" }, { "dropping-particle" : "", "family" : "Cremers", "given" : "Frans P M", "non-dropping-particle" : "", "parse-names" : false, "suffix" : "" }, { "dropping-particle" : "", "family" : "Scheffer", "given" : "Hans", "non-dropping-particle" : "", "parse-names" : false, "suffix" : "" } ], "container-title" : "Human Mutation", "id" : "ITEM-1", "issue" : "6", "issued" : { "date-parts" : [ [ "2012", "6" ] ] }, "page" : "963-972", "title" : "Next-generation genetic testing for retinitis pigmentosa", "type" : "article-journal", "volume" : "33" }, "uris" : [ "http://www.mendeley.com/documents/?uuid=c8294668-2a03-35d6-b15f-b312fb10a138" ] }, { "id" : "ITEM-2",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2",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23,27)", "plainTextFormattedCitation" : "(23,27)", "previouslyFormattedCitation" : "(23,27)"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3,27)</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5516T&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Val1839Glu)</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5012G&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Gly1671Asp)</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2,22)</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4810G&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Asp1604Asn)</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4773del</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Val1592*)</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4510dup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Arg1504Lysfs*26)</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2,22)</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4405C&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Gln1469*)</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humu.9259", "ISBN" : "1098-1004 (Electronic)", "ISSN" : "1098-1004", "PMID" : "15241801", "abstract" : "Usher syndrome type II (USH2) is characterised by moderate to severe high-frequency hearing impairment, progressive visual loss due to retinitis pigmentosa and intact vestibular responses. Three loci are known for USH2, however, only the gene for USH2a (USH2A) has been identified. Mutation analysis of USH2A was performed in 70 Dutch USH2 families. Ten mutations in USH2A were detected, of which three are novel, c.949C&gt;A, c.2242C&gt;T (p.Gln748X) and c.4405C&gt;T (p.Gln1468X). Including 9 previously published Dutch USH2a families, estimates of the prevalence of USH2a in the Dutch USH2 population were made. Mutations were identified in 62% of the families. In 28% both mutated alleles were identified, whereas in 34% the mutation in only one allele was found. It is estimated that about 28% of the Dutch USH2 families have a different causative gene. Analysis of deduced haplotypes suggests that c.1256G&gt;T (p.Cys419Phe) is a Dutch ancestral mutation, occurring in 16% of the alleles.", "author" : [ { "dropping-particle" : "", "family" : "Pennings", "given" : "Ronald J E", "non-dropping-particle" : "", "parse-names" : false, "suffix" : "" }, { "dropping-particle" : "", "family" : "Brinke", "given" : "Heleen", "non-dropping-particle" : "Te", "parse-names" : false, "suffix" : "" }, { "dropping-particle" : "", "family" : "Weston", "given" : "Michael D", "non-dropping-particle" : "", "parse-names" : false, "suffix" : "" }, { "dropping-particle" : "", "family" : "Claassen", "given" : "Annemarie", "non-dropping-particle" : "", "parse-names" : false, "suffix" : "" }, { "dropping-particle" : "", "family" : "Orten", "given" : "Dana J", "non-dropping-particle" : "", "parse-names" : false, "suffix" : "" }, { "dropping-particle" : "", "family" : "Weekamp", "given" : "Henri\u00ebtte", "non-dropping-particle" : "", "parse-names" : false, "suffix" : "" }, { "dropping-particle" : "", "family" : "Aarem", "given" : "Annelies", "non-dropping-particle" : "Van", "parse-names" : false, "suffix" : "" }, { "dropping-particle" : "", "family" : "Huygen", "given" : "Patrick L M", "non-dropping-particle" : "", "parse-names" : false, "suffix" : "" }, { "dropping-particle" : "", "family" : "Deutman", "given" : "August F", "non-dropping-particle" : "", "parse-names" : false, "suffix" : "" }, { "dropping-particle" : "", "family" : "Hoefsloot", "given" : "Lies H", "non-dropping-particle" : "", "parse-names" : false, "suffix" : "" }, { "dropping-particle" : "", "family" : "Cremers", "given" : "Frans P M", "non-dropping-particle" : "", "parse-names" : false, "suffix" : "" }, { "dropping-particle" : "", "family" : "Cremers", "given" : "Cor W R J", "non-dropping-particle" : "", "parse-names" : false, "suffix" : "" }, { "dropping-particle" : "", "family" : "Kimberling", "given" : "William J", "non-dropping-particle" : "", "parse-names" : false, "suffix" : "" }, { "dropping-particle" : "", "family" : "Kremer", "given" : "Hannie", "non-dropping-particle" : "", "parse-names" : false, "suffix" : "" } ], "container-title" : "Human mutation", "id" : "ITEM-1", "issue" : "2", "issued" : { "date-parts" : [ [ "2004" ] ] }, "page" : "185", "title" : "USH2A mutation analysis in 70 Dutch families with Usher syndrome type II.", "type" : "article-journal", "volume" : "24" }, "uris" : [ "http://www.mendeley.com/documents/?uuid=cf4198f0-e1cb-4437-be01-71c59a8cf87d" ] } ], "mendeley" : { "formattedCitation" : "(36)", "plainTextFormattedCitation" : "(36)", "previouslyFormattedCitation" : "(36)"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36)</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4362_4367delinsACTC</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4321G&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Glu1441*)</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4106C&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Ser1369Leu)</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4056G&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Trp1352*)</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3831_3834delACTAinsG</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Leu1278del)</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482B92">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
                <w:sz w:val="18"/>
                <w:szCs w:val="20"/>
              </w:rPr>
            </w:pPr>
            <w:r w:rsidRPr="001739A7">
              <w:rPr>
                <w:rFonts w:ascii="Times New Roman" w:hAnsi="Times New Roman" w:cs="Times New Roman"/>
                <w:sz w:val="18"/>
                <w:szCs w:val="20"/>
              </w:rPr>
              <w:t>c.3485C&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 xml:space="preserve"> p.(Ser1162*)</w:t>
            </w:r>
          </w:p>
        </w:tc>
        <w:tc>
          <w:tcPr>
            <w:tcW w:w="3088" w:type="dxa"/>
            <w:tcBorders>
              <w:left w:val="single" w:sz="4" w:space="0" w:color="auto"/>
            </w:tcBorders>
            <w:shd w:val="clear" w:color="auto" w:fill="D9D9D9" w:themeFill="background1" w:themeFillShade="D9"/>
            <w:vAlign w:val="center"/>
          </w:tcPr>
          <w:p w:rsidR="00612639" w:rsidRPr="001739A7" w:rsidRDefault="00612639" w:rsidP="00482B92">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3158-6A&gt;G</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w:t>
            </w:r>
            <w:proofErr w:type="gramStart"/>
            <w:r w:rsidRPr="001739A7">
              <w:rPr>
                <w:rFonts w:ascii="Times New Roman" w:hAnsi="Times New Roman" w:cs="Times New Roman"/>
                <w:bCs/>
                <w:sz w:val="18"/>
                <w:szCs w:val="20"/>
              </w:rPr>
              <w:t>p</w:t>
            </w:r>
            <w:proofErr w:type="gramEnd"/>
            <w:r w:rsidRPr="001739A7">
              <w:rPr>
                <w:rFonts w:ascii="Times New Roman" w:hAnsi="Times New Roman" w:cs="Times New Roman"/>
                <w:bCs/>
                <w:sz w:val="18"/>
                <w:szCs w:val="20"/>
              </w:rPr>
              <w:t>.(?)</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3045C&gt;G</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His1015Gln)</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2994A&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Arg998Ser) </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895delC</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Gln299Asnfs*37)</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2710_2720dup</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Leu908Profs*63)</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2555-1G&gt;C</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2140C&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Gln714*)</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2139C&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Gly713Gly) </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2081G&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Cys694Tyr)</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38/ejhg.2014.283", "ISBN" : "1476-5438 (Electronic)\\r1018-4813 (Linking)", "ISSN" : "1476-5438", "PMID" : "25649381", "abstract" : "Defects in USH2A cause both isolated retinal disease and Usher syndrome (ie, retinal disease and deafness). To gain insights into isolated/nonsyndromic USH2A retinopathy, we screened USH2A in 186 probands with recessive retinal disease and no hearing complaint in childhood (discovery cohort) and in 84 probands with recessive retinal disease (replication cohort). Detailed phenotyping, including retinal imaging and audiological assessment, was performed in individuals with two likely disease-causing USH2A variants. Further genetic testing, including screening for a deep-intronic disease-causing variant and large deletions/duplications, was performed in those with one likely disease-causing change. Overall, 23 of 186 probands (discovery cohort) were found to harbour two likely disease-causing variants in USH2A. Some of these variants were predominantly associated with nonsyndromic retinal degeneration ('retinal disease-specific'); these included the common c.2276 G&gt;T, p.(Cys759Phe) mutation and five additional variants: c.2802 T&gt;G, p.(Cys934Trp); c.10073 G&gt;A, p.(Cys3358Tyr); c.11156 G&gt;A, p.(Arg3719His); c.12295-3 T&gt;A; and c.12575 G&gt;A, p.(Arg4192His). An allelic hierarchy was observed in the discovery cohort and confirmed in the replication cohort. In nonsyndromic USH2A disease, retinopathy was consistent with retinitis pigmentosa and the audiological phenotype was variable. USH2A retinopathy is a common cause of nonsyndromic recessive retinal degeneration and has a different mutational spectrum to that observed in Usher syndrome. The following model is proposed: the presence of at least one 'retinal disease-specific' USH2A allele in a patient with USH2A-related disease results in the preservation of normal hearing. Careful genotype-phenotype studies such as this will become increasingly important, especially now that high-throughput sequencing is widely used in the clinical setting.", "author" : [ { "dropping-particle" : "", "family" : "Lenassi", "given" : "Eva", "non-dropping-particle" : "", "parse-names" : false, "suffix" : "" }, { "dropping-particle" : "", "family" : "Vincent", "given" : "Ajoy", "non-dropping-particle" : "", "parse-names" : false, "suffix" : "" }, { "dropping-particle" : "", "family" : "Li", "given" : "Zheng", "non-dropping-particle" : "", "parse-names" : false, "suffix" : "" }, { "dropping-particle" : "", "family" : "Saihan", "given" : "Zubin", "non-dropping-particle" : "", "parse-names" : false, "suffix" : "" }, { "dropping-particle" : "", "family" : "Coffey", "given" : "Alison J", "non-dropping-particle" : "", "parse-names" : false, "suffix" : "" }, { "dropping-particle" : "", "family" : "Steele-Stallard", "given" : "Heather B", "non-dropping-particle" : "", "parse-names" : false, "suffix" : "" }, { "dropping-particle" : "", "family" : "Moore", "given" : "Anthony T", "non-dropping-particle" : "", "parse-names" : false, "suffix" : "" }, { "dropping-particle" : "", "family" : "Steel", "given" : "Karen P", "non-dropping-particle" : "", "parse-names" : false, "suffix" : "" }, { "dropping-particle" : "", "family" : "Luxon", "given" : "Linda M", "non-dropping-particle" : "", "parse-names" : false, "suffix" : "" }, { "dropping-particle" : "", "family" : "H\u00e9on", "given" : "Elise", "non-dropping-particle" : "", "parse-names" : false, "suffix" : "" }, { "dropping-particle" : "", "family" : "Bitner-Glindzicz", "given" : "Maria", "non-dropping-particle" : "", "parse-names" : false, "suffix" : "" }, { "dropping-particle" : "", "family" : "Webster", "given" : "Andrew R", "non-dropping-particle" : "", "parse-names" : false, "suffix" : "" } ], "container-title" : "European journal of human genetics : EJHG", "id" : "ITEM-1", "issue" : "10", "issued" : { "date-parts" : [ [ "2015", "10", "4" ] ] }, "page" : "1318-27", "publisher" : "Nature Publishing Group", "title" : "A detailed clinical and molecular survey of subjects with nonsyndromic USH2A retinopathy reveals an allelic hierarchy of disease-causing variants.", "type" : "article-journal", "volume" : "23" }, "uris" : [ "http://www.mendeley.com/documents/?uuid=29ef1857-dfc5-3174-86cb-272195c89e57" ] }, { "id" : "ITEM-2",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2",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5)", "plainTextFormattedCitation" : "(2,5)", "previouslyFormattedCitation" : "(2,5)"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5)</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2014C&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Gln672*)</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1",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27)", "plainTextFormattedCitation" : "(27)", "previouslyFormattedCitation" : "(27)"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7)</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965T&gt;G</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Cys655Thr)</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859G&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Cys620Phe) </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808G&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Gly603Glu)</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804G&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Gly602Arg) </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558del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Cys520Alafs*71)</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5053-2A&gt;T *</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w:t>
            </w:r>
            <w:proofErr w:type="gramStart"/>
            <w:r w:rsidRPr="001739A7">
              <w:rPr>
                <w:rFonts w:ascii="Times New Roman" w:hAnsi="Times New Roman" w:cs="Times New Roman"/>
                <w:bCs/>
                <w:sz w:val="18"/>
                <w:szCs w:val="20"/>
              </w:rPr>
              <w:t>p</w:t>
            </w:r>
            <w:proofErr w:type="gramEnd"/>
            <w:r w:rsidRPr="001739A7">
              <w:rPr>
                <w:rFonts w:ascii="Times New Roman" w:hAnsi="Times New Roman" w:cs="Times New Roman"/>
                <w:bCs/>
                <w:sz w:val="18"/>
                <w:szCs w:val="20"/>
              </w:rPr>
              <w:t>.(?)</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4802C&gt;G</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Tyr4934*)</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4791+2T&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w:t>
            </w:r>
            <w:proofErr w:type="gramStart"/>
            <w:r w:rsidRPr="001739A7">
              <w:rPr>
                <w:rFonts w:ascii="Times New Roman" w:hAnsi="Times New Roman" w:cs="Times New Roman"/>
                <w:bCs/>
                <w:sz w:val="18"/>
                <w:szCs w:val="20"/>
              </w:rPr>
              <w:t>p</w:t>
            </w:r>
            <w:proofErr w:type="gramEnd"/>
            <w:r w:rsidRPr="001739A7">
              <w:rPr>
                <w:rFonts w:ascii="Times New Roman" w:hAnsi="Times New Roman" w:cs="Times New Roman"/>
                <w:bCs/>
                <w:sz w:val="18"/>
                <w:szCs w:val="20"/>
              </w:rPr>
              <w:t>.(?)</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4545T&gt;C</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Trp4849Arg)</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4289del</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Ile4764Serfs*42)</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4174G&gt;A *</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Trp4725*)</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3576C&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Arg4526*)</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38/jhg.2011.45", "abstract" : "Usher syndrome (USH) is an autosomal recessive disorder characterized by retinitis pigmentosa and hearing loss. USH type 2 (USH2) is the most common type of USH and is frequently caused by mutations in USH2A. In a recent mutation screening of USH2A in Japanese USH2 patients, we identified 11 novel mutations in 10 patients and found the possible frequent mutation c.8559-2A4G in 4 of 10 patients. To obtain a more precise mutation spectrum, we analyzed further nine Japanese patients in this study. We identified nine mutations, of which eight were novel. This result indicates that the mutation spectrum for USH2A among Japanese patients largely differs from Caucasian, Jewish and Palestinian patients. Meanwhile, we did not find the c.8559-2A4G in this study. Haplotype analysis of the c.8559-2G (mutated) alleles using 23 single nucleotide polymorphisms surrounding the mutation revealed an identical haplotype pattern of at least 635 kb in length, strongly suggesting that the mutation originated from a common ancestor. The fact that all patients carrying c.8559-2A4G came from western Japan suggests that the mutation is mainly distributed in that area; indeed, most of the patients involved in this study came from eastern Japan, which contributed to the absence of c.8559-2A4G.", "author" : [ { "dropping-particle" : "", "family" : "Nakanishi", "given" : "Hiroshi", "non-dropping-particle" : "", "parse-names" : false, "suffix" : "" }, { "dropping-particle" : "", "family" : "Ohtsubo", "given" : "Masafumi", "non-dropping-particle" : "", "parse-names" : false, "suffix" : "" }, { "dropping-particle" : "", "family" : "Iwasaki", "given" : "Satoshi", "non-dropping-particle" : "", "parse-names" : false, "suffix" : "" }, { "dropping-particle" : "", "family" : "Hotta", "given" : "Yoshihiro", "non-dropping-particle" : "", "parse-names" : false, "suffix" : "" }, { "dropping-particle" : "", "family" : "Usami", "given" : "Shin-Ichi", "non-dropping-particle" : "", "parse-names" : false, "suffix" : "" }, { "dropping-particle" : "", "family" : "Mizuta", "given" : "Kunihiro", "non-dropping-particle" : "", "parse-names" : false, "suffix" : "" }, { "dropping-particle" : "", "family" : "Mineta", "given" : "Hiroyuki", "non-dropping-particle" : "", "parse-names" : false, "suffix" : "" }, { "dropping-particle" : "", "family" : "Minoshima", "given" : "Shinsei", "non-dropping-particle" : "", "parse-names" : false, "suffix" : "" } ], "container-title" : "Journal of Human Genetics", "id" : "ITEM-1", "issue" : "10", "issued" : { "date-parts" : [ [ "2011" ] ] }, "page" : "484-490", "title" : "Novel USH2A mutations in Japanese Usher syndrome type 2 patients: marked differences in the mutation spectrum between the Japanese and other populations", "type" : "article-journal", "volume" : "56" }, "uris" : [ "http://www.mendeley.com/documents/?uuid=82a89d53-c630-3cb4-b523-7f9d3a5d9704" ] }, { "id" : "ITEM-2",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2",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79)", "plainTextFormattedCitation" : "(2,79)", "previouslyFormattedCitation" : "(2,79)"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79)</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3508_13523delinsAG</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p.(Val4503Glufs*54)</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3441A&gt;G</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Arg4481Gly) </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3396C&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Pro4466Ser)</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3283G&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Gly4428Asp) </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3262T&gt;C</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Leu4421Pro)</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2992A&gt;G</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Tyr4331Cys)</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2819T&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Tyr4273*)</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2806C&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Pro4269His)</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1",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2",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2",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18,27)", "plainTextFormattedCitation" : "(18,27)", "previouslyFormattedCitation" : "(18,27)"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18,27)</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2729G&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Trp4243*)</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2394del</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Leu4132Trpfs*35)</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2309delC</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Phe4103Leufs*11)</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2145G&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Ala4049Thr)</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humu.22608", "ISSN" : "10981004", "PMID" : "24944099", "abstract" : "Alterations of USH2A, encoding usherin, are responsible for more than 70% of cases of Usher syndrome type II (USH2), a recessive disorder that combines moderate to severe hearing loss and retinal degeneration. The longest USH2A transcript encodes usherin isoform b, a 5,202-amino-acid transmembrane protein with an exceptionally large extracellular domain consisting notably of a Laminin N-terminal domain and numerous Laminin EGF-like (LE) and Fibronectin type III (FN3) repeats. Mutations of USH2A are scattered throughout the gene and mostly private. Annotating these variants is therefore of major importance to correctly assign pathogenicity. We have extensively genotyped a novel cohort of 152 Usher patients and identified 158 different mutations, of which 93 are newly described. Pooling this new data with the existing pathogenic variants already incorporated in USHbases reveals several previously unappreciated features of the mutational spectrum. We show that parts of the protein are more likely to tolerate single amino acid variations, whereas others constitute pathogenic missense hotspots. We have found, in repeated LE and FN3 domains, a nonequal distribution of the missense mutations that highlights some crucial positions in usherin with possible consequences for the assessment of the pathogenicity of the numerous missense variants identified in USH2A.", "author" : [ { "dropping-particle" : "", "family" : "Baux", "given" : "David", "non-dropping-particle" : "", "parse-names" : false, "suffix" : "" }, { "dropping-particle" : "", "family" : "Blanchet", "given" : "Catherine", "non-dropping-particle" : "", "parse-names" : false, "suffix" : "" }, { "dropping-particle" : "", "family" : "Hamel", "given" : "Christian", "non-dropping-particle" : "", "parse-names" : false, "suffix" : "" }, { "dropping-particle" : "", "family" : "Meunier", "given" : "Isabelle", "non-dropping-particle" : "", "parse-names" : false, "suffix" : "" }, { "dropping-particle" : "", "family" : "Larrieu", "given" : "Lise", "non-dropping-particle" : "", "parse-names" : false, "suffix" : "" }, { "dropping-particle" : "", "family" : "Faug\u00e8re", "given" : "Val\u00e9rie", "non-dropping-particle" : "", "parse-names" : false, "suffix" : "" }, { "dropping-particle" : "", "family" : "Vach\u00e9", "given" : "Christel", "non-dropping-particle" : "", "parse-names" : false, "suffix" : "" }, { "dropping-particle" : "", "family" : "Castorina", "given" : "Pierangela", "non-dropping-particle" : "", "parse-names" : false, "suffix" : "" }, { "dropping-particle" : "", "family" : "Puech", "given" : "Bernard", "non-dropping-particle" : "", "parse-names" : false, "suffix" : "" }, { "dropping-particle" : "", "family" : "Bonneau", "given" : "Dominique", "non-dropping-particle" : "", "parse-names" : false, "suffix" : "" }, { "dropping-particle" : "", "family" : "Malcolm", "given" : "Sue", "non-dropping-particle" : "", "parse-names" : false, "suffix" : "" }, { "dropping-particle" : "", "family" : "Claustres", "given" : "Mireille", "non-dropping-particle" : "", "parse-names" : false, "suffix" : "" }, { "dropping-particle" : "", "family" : "Roux", "given" : "Anne Fran\u00e7oise", "non-dropping-particle" : "", "parse-names" : false, "suffix" : "" } ], "container-title" : "Human Mutation", "id" : "ITEM-1", "issue" : "10", "issued" : { "date-parts" : [ [ "2014", "10" ] ] }, "page" : "1179-1186", "title" : "Enrichment of LOVD-USHbases with 152 USH2A Genotypes Defines an Extensive Mutational Spectrum and Highlights Missense Hotspots", "type" : "article-journal", "volume" : "35" }, "uris" : [ "http://www.mendeley.com/documents/?uuid=0ef366ef-5939-3a7d-b23a-b16152ed7791" ] }, { "id" : "ITEM-2", "itemData" : { "DOI" : "10.1016/j.ajhg.2016.12.003", "ISSN" : "1537-6605", "PMID" : "28041643", "abstract" : "Inherited retinal disease is a common cause of visual impairment and represents a highly heterogeneous group of conditions. Here, we present findings from a cohort of 722 individuals with inherited retinal disease, who have had whole-genome sequencing (n = 605), whole-exome sequencing (n = 72), or both (n = 45) performed, as part of the NIHR-BioResource Rare Diseases research study. We identified pathogenic variants (single-nucleotide variants, indels, or structural variants) for 404/722 (56%) individuals. Whole-genome sequencing gives unprecedented power to detect three categories of pathogenic variants in particular: structural variants, variants in GC-rich regions, which have significantly improved coverage compared to whole-exome sequencing, and variants in non-coding regulatory regions. In addition to previously reported pathogenic regulatory variants, we have identified a previously unreported pathogenic intronic variant in CHM in two males with choroideremia. We have also identified 19 genes not previously known to be associated with inherited retinal\u00a0disease, which harbor biallelic predicted protein-truncating variants in unsolved cases. Whole-genome sequencing is an increasingly important comprehensive method with which to investigate the genetic causes of inherited retinal disease.",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 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NIHR-BioResource Rare Diseases Consortium", "given" : "NIHR-BioResource Rare Diseases",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2", "issue" : "1", "issued" : { "date-parts" : [ [ "2017" ] ] }, "page" : "75-90", "publisher" : "Elsevier", "title" : "Comprehensive Rare Variant Analysis via Whole-Genome Sequencing to Determine the Molecular Pathology of Inherited Retinal Disease.", "type" : "article-journal", "volume" : "100" }, "uris" : [ "http://www.mendeley.com/documents/?uuid=9627bdcb-cf0f-3451-8873-324b94cdc53b" ] } ], "mendeley" : { "formattedCitation" : "(2,18)", "plainTextFormattedCitation" : "(2,18)", "previouslyFormattedCitation" : "(2,18)"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18)</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206G&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Lys402Asn)</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1875C&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Gln3959*)</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1699A&gt;G</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Tyr3900Cys)</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1694delC</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p.(Asn3899ThrfsTer34)</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1676del</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Lys3892Asnfs*41</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1507C&gt;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Pro3836Leu)</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111_1112delA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Ile371Phefs*)</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136/jmg.2006.044784", "ISBN" : "1468-6244 (Electronic)", "ISSN" : "1468-6244", "PMID" : "16963483", "abstract" : "BACKGROUND: Usher syndrome, a combination of retinitis pigmentosa (RP) and sensorineural hearing loss with or without vestibular dysfunction, displays a high degree of clinical and genetic heterogeneity. Three clinical subtypes can be distinguished, based on the age of onset and severity of the hearing impairment, and the presence or absence of vestibular abnormalities. Thus far, eight genes have been implicated in the syndrome, together comprising 347 protein-coding exons. METHODS: To improve DNA diagnostics for patients with Usher syndrome, we developed a genotyping microarray based on the arrayed primer extension (APEX) method. Allele-specific oligonucleotides corresponding to all 298 Usher syndrome-associated sequence variants known to date, 76 of which are novel, were arrayed. RESULTS: Approximately half of these variants were validated using original patient DNAs, which yielded an accuracy of &gt;98%. The efficiency of the Usher genotyping microarray was tested using DNAs from 370 unrelated European and American patients with Usher syndrome. Sequence variants were identified in 64/140 (46%) patients with Usher syndrome type I, 45/189 (24%) patients with Usher syndrome type II, 6/21 (29%) patients with Usher syndrome type III and 6/20 (30%) patients with atypical Usher syndrome. The chip also identified two novel sequence variants, c.400C&gt;T (p.R134X) in PCDH15 and c.1606T&gt;C (p.C536S) in USH2A. CONCLUSION: The Usher genotyping microarray is a versatile and affordable screening tool for Usher syndrome. Its efficiency will improve with the addition of novel sequence variants with minimal extra costs, making it a very useful first-pass screening tool.", "author" : [ { "dropping-particle" : "", "family" : "Cremers", "given" : "Frans P M", "non-dropping-particle" : "", "parse-names" : false, "suffix" : "" }, { "dropping-particle" : "", "family" : "Kimberling", "given" : "William J", "non-dropping-particle" : "", "parse-names" : false, "suffix" : "" }, { "dropping-particle" : "", "family" : "K\u00fclm", "given" : "Maigi", "non-dropping-particle" : "", "parse-names" : false, "suffix" : "" }, { "dropping-particle" : "", "family" : "Brouwer", "given" : "Arjan P", "non-dropping-particle" : "de", "parse-names" : false, "suffix" : "" }, { "dropping-particle" : "", "family" : "Wijk", "given" : "Erwin", "non-dropping-particle" : "van", "parse-names" : false, "suffix" : "" }, { "dropping-particle" : "", "family" : "Brinke", "given" : "Heleen", "non-dropping-particle" : "te", "parse-names" : false, "suffix" : "" }, { "dropping-particle" : "", "family" : "Cremers", "given" : "Cor W R J", "non-dropping-particle" : "", "parse-names" : false, "suffix" : "" }, { "dropping-particle" : "", "family" : "Hoefsloot", "given" : "Lies H", "non-dropping-particle" : "", "parse-names" : false, "suffix" : "" }, { "dropping-particle" : "", "family" : "Banfi", "given" : "Sandro", "non-dropping-particle" : "", "parse-names" : false, "suffix" : "" }, { "dropping-particle" : "", "family" : "Simonelli", "given" : "Francesca", "non-dropping-particle" : "", "parse-names" : false, "suffix" : "" }, { "dropping-particle" : "", "family" : "Fleischhauer", "given" : "Johannes C", "non-dropping-particle" : "", "parse-names" : false, "suffix" : "" }, { "dropping-particle" : "", "family" : "Berger", "given" : "Wolfgang", "non-dropping-particle" : "", "parse-names" : false, "suffix" : "" }, { "dropping-particle" : "", "family" : "Kelley", "given" : "Phil M", "non-dropping-particle" : "", "parse-names" : false, "suffix" : "" }, { "dropping-particle" : "", "family" : "Haralambous", "given" : "Elene", "non-dropping-particle" : "", "parse-names" : false, "suffix" : "" }, { "dropping-particle" : "", "family" : "Bitner-Glindzicz", "given" : "Maria", "non-dropping-particle" : "", "parse-names" : false, "suffix" : "" }, { "dropping-particle" : "", "family" : "Webster", "given" : "Andrew R", "non-dropping-particle" : "", "parse-names" : false, "suffix" : "" }, { "dropping-particle" : "", "family" : "Saihan", "given" : "Zubin", "non-dropping-particle" : "", "parse-names" : false, "suffix" : "" }, { "dropping-particle" : "", "family" : "Baere", "given" : "Elfride", "non-dropping-particle" : "De", "parse-names" : false, "suffix" : "" }, { "dropping-particle" : "", "family" : "Leroy", "given" : "Bart P", "non-dropping-particle" : "", "parse-names" : false, "suffix" : "" }, { "dropping-particle" : "", "family" : "Silvestri", "given" : "Giuliana", "non-dropping-particle" : "", "parse-names" : false, "suffix" : "" }, { "dropping-particle" : "", "family" : "McKay", "given" : "Gareth J", "non-dropping-particle" : "", "parse-names" : false, "suffix" : "" }, { "dropping-particle" : "", "family" : "Koenekoop", "given" : "Robert K", "non-dropping-particle" : "", "parse-names" : false, "suffix" : "" }, { "dropping-particle" : "", "family" : "Millan", "given" : "Jose M", "non-dropping-particle" : "", "parse-names" : false, "suffix" : "" }, { "dropping-particle" : "", "family" : "Rosenberg", "given" : "Thomas", "non-dropping-particle" : "", "parse-names" : false, "suffix" : "" }, { "dropping-particle" : "", "family" : "Joensuu", "given" : "Tarja", "non-dropping-particle" : "", "parse-names" : false, "suffix" : "" }, { "dropping-particle" : "", "family" : "Sankila", "given" : "Eeva-Marja", "non-dropping-particle" : "", "parse-names" : false, "suffix" : "" }, { "dropping-particle" : "", "family" : "Weil", "given" : "Dominique", "non-dropping-particle" : "", "parse-names" : false, "suffix" : "" }, { "dropping-particle" : "", "family" : "Weston", "given" : "Mike D", "non-dropping-particle" : "", "parse-names" : false, "suffix" : "" }, { "dropping-particle" : "", "family" : "Wissinger", "given" : "Bernd", "non-dropping-particle" : "", "parse-names" : false, "suffix" : "" }, { "dropping-particle" : "", "family" : "Kremer", "given" : "Hannie", "non-dropping-particle" : "", "parse-names" : false, "suffix" : "" } ], "container-title" : "Journal of medical genetics", "id" : "ITEM-1", "issue" : "2", "issued" : { "date-parts" : [ [ "2007", "8", "11" ] ] }, "page" : "153-160", "title" : "Development of a genotyping microarray for Usher syndrome.", "type" : "article-journal", "volume" : "44" }, "uris" : [ "http://www.mendeley.com/documents/?uuid=42c0beb3-57d3-30fd-a48c-9b66b56f36e5" ] }, { "id" : "ITEM-2", "itemData" : { "DOI" : "10.1167/iovs.08-2009", "ISBN" : "1552-5783 (Electronic)\\n0146-0404 (Linking)", "ISSN" : "1552-5783", "PMID" : "18641288", "abstract" : "PURPOSE: To estimate the mean rates of ocular function loss in patients with autosomal recessive retinitis pigmentosa due to USH2A mutations.\\n\\nMETHODS: In 125 patients with USH2A mutations, longitudinal regression was used to estimate mean rates of change in Snellen visual acuity, Goldmann visual field area (V4e white test light), and 30-Hz (cone) full-field electroretinogram amplitude. These rates were compared with those of previously studied cohorts with dominant retinitis pigmentosa due to RHO mutations and with X-linked retinitis pigmentosa due to RPGR mutations. Rates of change in patients with the Cys759Phe mutation, the USH2A mutation associated with nonsyndromic disease, were compared with rates of change in patients with the Glu767fs mutation, the most common USH2A mutation associated with Usher syndrome type II (i.e., retinitis pigmentosa and hearing loss).\\n\\nRESULTS: Mean annual exponential rates of decline for the USH2A patients were 2.6% for visual acuity, 7.0% for visual field area, and 13.2% for electroretinogram amplitude. The rate of acuity loss fell between the corresponding rates for the RHO and RPGR patients, whereas the rates for field and ERG amplitude loss were faster than those for the RHO and RPGR patients. No significant differences were found for patients with the Cys759Phe mutation versus patients with the Glu767fs mutation.\\n\\nCONCLUSIONS: On average, USH2A patients lose visual acuity faster than RHO patients and slower than RPGR patients. USH2A patients lose visual field and cone electroretinogram amplitude faster than patients with RHO or RPGR mutations. Patients with a nonsyndromic USH2A mutation have the same retinal disease course as patients with syndromic USH2A disease.", "author" : [ { "dropping-particle" : "", "family" : "Sandberg", "given" : "Michael A", "non-dropping-particle" : "", "parse-names" : false, "suffix" : "" }, { "dropping-particle" : "", "family" : "Rosner", "given" : "Bernard", "non-dropping-particle" : "", "parse-names" : false, "suffix" : "" }, { "dropping-particle" : "", "family" : "Weigel-DiFranco", "given" : "Carol", "non-dropping-particle" : "", "parse-names" : false, "suffix" : "" }, { "dropping-particle" : "", "family" : "McGee", "given" : "Terri L", "non-dropping-particle" : "", "parse-names" : false, "suffix" : "" }, { "dropping-particle" : "", "family" : "Dryja", "given" : "Thaddeus P", "non-dropping-particle" : "", "parse-names" : false, "suffix" : "" }, { "dropping-particle" : "", "family" : "Berson", "given" : "Eliot L", "non-dropping-particle" : "", "parse-names" : false, "suffix" : "" } ], "container-title" : "Investigative ophthalmology &amp; visual science", "id" : "ITEM-2", "issue" : "12", "issued" : { "date-parts" : [ [ "2008", "12" ] ] }, "page" : "5532-9", "publisher" : "NIH Public Access", "title" : "Disease course in patients with autosomal recessive retinitis pigmentosa due to the USH2A gene.", "type" : "article-journal", "volume" : "49" }, "uris" : [ "http://www.mendeley.com/documents/?uuid=6c3551a6-45c2-3ac8-95ce-b2ec54bf8fcb" ] } ], "mendeley" : { "formattedCitation" : "(7,80)", "plainTextFormattedCitation" : "(7,80)", "previouslyFormattedCitation" : "(7,80)"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7,80)</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1007C&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Ser3669Arg)</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02/humu.22045", "ISBN" : "1098-1004 (Electronic)\\r1059-7794 (Linking)", "ISSN" : "10597794", "PMID" : "22334370", "abstract" : "Molecular diagnostics for patients with retinitis pigmentosa (RP) has been hampered by extreme genetic and clinical heterogeneity, with 52 causative genes known to date. Here, we developed a comprehensive next-generation sequencing (NGS) approach for the clinical molecular diagnostics of RP. All known inherited retinal disease genes (n = 111) were captured and simultaneously analyzed using NGS in 100 RP patients without a molecular diagnosis. A systematic data analysis pipeline was developed and validated to prioritize and predict the pathogenicity of all genetic variants identified in each patient, which enabled us to reduce the number of potential pathogenic variants from approximately 1,200 to zero to nine per patient. Subsequent segregation analysis and in silico predictions of pathogenicity resulted in a molecular diagnosis in 36 RP patients, comprising 27 recessive, six dominant, and three X-linked cases. Intriguingly, De novo mutations were present in at least three out of 28 isolated cases with causative mutations. This study demonstrates the enormous potential and clinical utility of NGS in molecular diagnosis of genetically heterogeneous diseases such as RP. De novo dominant mutations appear to play a significant role in patients with isolated RP, having major implications for genetic counselling.", "author" : [ { "dropping-particle" : "", "family" : "Neveling", "given" : "Kornelia", "non-dropping-particle" : "", "parse-names" : false, "suffix" : "" }, { "dropping-particle" : "", "family" : "Collin", "given" : "Rob W J", "non-dropping-particle" : "", "parse-names" : false, "suffix" : "" }, { "dropping-particle" : "", "family" : "Gilissen", "given" : "Christian", "non-dropping-particle" : "", "parse-names" : false, "suffix" : "" }, { "dropping-particle" : "", "family" : "Huet", "given" : "Ramon A C", "non-dropping-particle" : "Van", "parse-names" : false, "suffix" : "" }, { "dropping-particle" : "", "family" : "Visser", "given" : "Linda", "non-dropping-particle" : "", "parse-names" : false, "suffix" : "" }, { "dropping-particle" : "", "family" : "Kwint", "given" : "Michael P.", "non-dropping-particle" : "", "parse-names" : false, "suffix" : "" }, { "dropping-particle" : "", "family" : "Gijsen", "given" : "Sabine J.", "non-dropping-particle" : "", "parse-names" : false, "suffix" : "" }, { "dropping-particle" : "", "family" : "Zonneveld", "given" : "Marijke N.", "non-dropping-particle" : "", "parse-names" : false, "suffix" : "" }, { "dropping-particle" : "", "family" : "Wieskamp", "given" : "Nienke", "non-dropping-particle" : "", "parse-names" : false, "suffix" : "" }, { "dropping-particle" : "", "family" : "Ligt", "given" : "Joep", "non-dropping-particle" : "De", "parse-names" : false, "suffix" : "" }, { "dropping-particle" : "", "family" : "Siemiatkowska", "given" : "Anna M.", "non-dropping-particle" : "", "parse-names" : false, "suffix" : "" }, { "dropping-particle" : "", "family" : "Hoefsloot", "given" : "Lies H.", "non-dropping-particle" : "", "parse-names" : false, "suffix" : "" }, { "dropping-particle" : "", "family" : "Buckley", "given" : "Michael F.", "non-dropping-particle" : "", "parse-names" : false, "suffix" : "" }, { "dropping-particle" : "", "family" : "Kellner", "given" : "Ulrich", "non-dropping-particle" : "", "parse-names" : false, "suffix" : "" }, { "dropping-particle" : "", "family" : "Branham", "given" : "Kari E.", "non-dropping-particle" : "", "parse-names" : false, "suffix" : "" }, { "dropping-particle" : "", "family" : "Hollander", "given" : "Anneke I.", "non-dropping-particle" : "den", "parse-names" : false, "suffix" : "" }, { "dropping-particle" : "", "family" : "Hoischen", "given" : "Alexander", "non-dropping-particle" : "", "parse-names" : false, "suffix" : "" }, { "dropping-particle" : "", "family" : "Hoyng", "given" : "Carel", "non-dropping-particle" : "", "parse-names" : false, "suffix" : "" }, { "dropping-particle" : "", "family" : "Klevering", "given" : "B. Jeroen", "non-dropping-particle" : "", "parse-names" : false, "suffix" : "" }, { "dropping-particle" : "", "family" : "Born", "given" : "L. Ingeborgh", "non-dropping-particle" : "Van den", "parse-names" : false, "suffix" : "" }, { "dropping-particle" : "", "family" : "Veltman", "given" : "Joris A.", "non-dropping-particle" : "", "parse-names" : false, "suffix" : "" }, { "dropping-particle" : "", "family" : "Cremers", "given" : "Frans P M", "non-dropping-particle" : "", "parse-names" : false, "suffix" : "" }, { "dropping-particle" : "", "family" : "Scheffer", "given" : "Hans", "non-dropping-particle" : "", "parse-names" : false, "suffix" : "" } ], "container-title" : "Human Mutation", "id" : "ITEM-1", "issue" : "6", "issued" : { "date-parts" : [ [ "2012", "6" ] ] }, "page" : "963-972", "title" : "Next-generation genetic testing for retinitis pigmentosa", "type" : "article-journal", "volume" : "33" }, "uris" : [ "http://www.mendeley.com/documents/?uuid=c8294668-2a03-35d6-b15f-b312fb10a138" ] } ], "mendeley" : { "formattedCitation" : "(23)", "plainTextFormattedCitation" : "(23)", "previouslyFormattedCitation" : "(23)"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3)</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0901A&gt;C</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His3634Pro)</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fldChar w:fldCharType="begin" w:fldLock="1"/>
            </w:r>
            <w:r w:rsidRPr="001739A7">
              <w:rPr>
                <w:rFonts w:ascii="Times New Roman" w:hAnsi="Times New Roman" w:cs="Times New Roman"/>
                <w:bCs/>
                <w:sz w:val="18"/>
                <w:szCs w:val="20"/>
              </w:rPr>
              <w:instrText>ADDIN CSL_CITATION { "citationItems" : [ { "id" : "ITEM-1", "itemData" : { "DOI" : "10.1016/j.ophtha.2016.01.021", "ISSN" : "15494713", "abstract" : "Purpose USH2A mutations are an important cause of retinitis pigmentosa (RP) with or without congenital sensorineural hearing impairment. We studied genotype-phenotype correlations and compared visual prognosis in Usher syndrome type IIa and nonsyndromic RP. Design Clinic-based, longitudinal, multicenter study. Participants Consecutive patients with Usher syndrome type IIa (n = 152) and nonsyndromic RP (n = 73) resulting from USH2A mutations from ophthalmogenetic clinics in the Netherlands and Belgium. Methods Data on clinical characteristics, visual acuity, visual field measurements, retinal imaging, and electrophysiologic features were extracted from medical charts over a mean follow-up of 9 years. Cumulative lifetime risks of low vision and blindness were estimated using Kaplan-Meier survival analysis. Main Outcome Measures Low vision and blindness. Results Participant groups had similar distributions of gender (48% vs. 45% males in Usher syndrome type IIa vs. nonsydromic RP; P = 0.8), ethnicity (97% vs. 99% European; P = 0.3), and median follow-up time (6.5 years vs. 3 years; P = 0.3). Usher syndrome type IIa patients demonstrated symptoms at a younger age (median age, 15 years vs. 25 years; P &lt; 0.001), were diagnosed earlier (median age, 26 years vs. 36.5 years; P &lt; 0.001), and became visually impaired 13 years earlier (median age, 41 years vs. 54 years; P &lt; 0.001) based on VF and 18 years earlier based on VA (median age, 54 years vs. 72 years; P &lt; 0.001) than nonsyndromic RP patients. The presence of 2 truncating mutations in USH2A was associated mostly with the syndromic phenotype, whereas other combinations were present in both groups. We found novel variants in Usher syndrome type IIa (25%) and nonsyndromic RP (19%): 29 missense mutations, 10 indels, 14 nonsense mutations, 9 frameshift mutations, and 5 splice-site mutations. Conclusions Most patients with USH2A-associated RP have severe visual impairment by age 50. However, those with Usher syndrome type IIa have an earlier decline of visual function and a higher cumulative risk of visual impairment than those without nonsyndromic RP. Complete loss of function of the USH2A protein predisposes to Usher syndrome type IIa, but remnant protein function can lead to RP with or without hearing loss.", "author" : [ { "dropping-particle" : "", "family" : "Pierrache", "given" : "Laurence H M", "non-dropping-particle" : "", "parse-names" : false, "suffix" : "" }, { "dropping-particle" : "", "family" : "Hartel", "given" : "Bas P.", "non-dropping-particle" : "", "parse-names" : false, "suffix" : "" }, { "dropping-particle" : "", "family" : "Wijk", "given" : "Erwin", "non-dropping-particle" : "Van", "parse-names" : false, "suffix" : "" }, { "dropping-particle" : "", "family" : "Meester-Smoor", "given" : "Magda A.", "non-dropping-particle" : "", "parse-names" : false, "suffix" : "" }, { "dropping-particle" : "", "family" : "Cremers", "given" : "Frans P M", "non-dropping-particle" : "", "parse-names" : false, "suffix" : "" }, { "dropping-particle" : "", "family" : "Baere", "given" : "Elfride", "non-dropping-particle" : "De", "parse-names" : false, "suffix" : "" }, { "dropping-particle" : "", "family" : "Zaeytijd", "given" : "Julie", "non-dropping-particle" : "De", "parse-names" : false, "suffix" : "" }, { "dropping-particle" : "", "family" : "Schooneveld", "given" : "Mary J.", "non-dropping-particle" : "Van", "parse-names" : false, "suffix" : "" }, { "dropping-particle" : "", "family" : "Cremers", "given" : "Cor W R J", "non-dropping-particle" : "", "parse-names" : false, "suffix" : "" }, { "dropping-particle" : "", "family" : "Dagnelie", "given" : "Gislin", "non-dropping-particle" : "", "parse-names" : false, "suffix" : "" }, { "dropping-particle" : "", "family" : "Hoyng", "given" : "Carel B.", "non-dropping-particle" : "", "parse-names" : false, "suffix" : "" }, { "dropping-particle" : "", "family" : "Bergen", "given" : "Arthur A.", "non-dropping-particle" : "", "parse-names" : false, "suffix" : "" }, { "dropping-particle" : "", "family" : "Leroy", "given" : "Bart P.", "non-dropping-particle" : "", "parse-names" : false, "suffix" : "" }, { "dropping-particle" : "", "family" : "Pennings", "given" : "Ronald J E", "non-dropping-particle" : "", "parse-names" : false, "suffix" : "" }, { "dropping-particle" : "", "family" : "Born", "given" : "L. Ingeborgh", "non-dropping-particle" : "Van Den", "parse-names" : false, "suffix" : "" }, { "dropping-particle" : "", "family" : "Klaver", "given" : "Caroline C W", "non-dropping-particle" : "", "parse-names" : false, "suffix" : "" } ], "container-title" : "Ophthalmology", "id" : "ITEM-1", "issue" : "5", "issued" : { "date-parts" : [ [ "2016" ] ] }, "page" : "1151-1160", "title" : "Visual Prognosis in USH2A-Associated Retinitis Pigmentosa Is Worse for Patients with Usher Syndrome Type IIa Than for Those with Nonsyndromic Retinitis Pigmentosa", "type" : "article-journal", "volume" : "123" }, "uris" : [ "http://www.mendeley.com/documents/?uuid=73ac1fa1-401a-4d57-80d8-d76329fbc8dd" ] } ], "mendeley" : { "formattedCitation" : "(27)", "plainTextFormattedCitation" : "(27)", "previouslyFormattedCitation" : "(27)" }, "properties" : { "noteIndex" : 0 }, "schema" : "https://github.com/citation-style-language/schema/raw/master/csl-citation.json" }</w:instrText>
            </w:r>
            <w:r w:rsidRPr="001739A7">
              <w:rPr>
                <w:rFonts w:ascii="Times New Roman" w:hAnsi="Times New Roman" w:cs="Times New Roman"/>
                <w:bCs/>
                <w:sz w:val="18"/>
                <w:szCs w:val="20"/>
              </w:rPr>
              <w:fldChar w:fldCharType="separate"/>
            </w:r>
            <w:r w:rsidRPr="001739A7">
              <w:rPr>
                <w:rFonts w:ascii="Times New Roman" w:hAnsi="Times New Roman" w:cs="Times New Roman"/>
                <w:bCs/>
                <w:noProof/>
                <w:sz w:val="18"/>
                <w:szCs w:val="20"/>
              </w:rPr>
              <w:t>(27)</w:t>
            </w:r>
            <w:r w:rsidRPr="001739A7">
              <w:rPr>
                <w:rFonts w:ascii="Times New Roman" w:hAnsi="Times New Roman" w:cs="Times New Roman"/>
                <w:bCs/>
                <w:sz w:val="18"/>
                <w:szCs w:val="20"/>
              </w:rPr>
              <w:fldChar w:fldCharType="end"/>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0689T&gt;A</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 xml:space="preserve"> p.(Tyr3563*)</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c.10387+2T&gt;C p</w:t>
            </w:r>
            <w:proofErr w:type="gramStart"/>
            <w:r w:rsidRPr="001739A7">
              <w:rPr>
                <w:rFonts w:ascii="Times New Roman" w:hAnsi="Times New Roman" w:cs="Times New Roman"/>
                <w:sz w:val="18"/>
                <w:szCs w:val="20"/>
              </w:rPr>
              <w:t>.(</w:t>
            </w:r>
            <w:proofErr w:type="gramEnd"/>
            <w:r w:rsidRPr="001739A7">
              <w:rPr>
                <w:rFonts w:ascii="Times New Roman" w:hAnsi="Times New Roman" w:cs="Times New Roman"/>
                <w:sz w:val="18"/>
                <w:szCs w:val="20"/>
              </w:rPr>
              <w:t>?)</w:t>
            </w:r>
          </w:p>
        </w:tc>
        <w:tc>
          <w:tcPr>
            <w:tcW w:w="2873" w:type="dxa"/>
            <w:tcBorders>
              <w:left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p.?</w:t>
            </w:r>
          </w:p>
        </w:tc>
        <w:tc>
          <w:tcPr>
            <w:tcW w:w="3088" w:type="dxa"/>
            <w:tcBorders>
              <w:lef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27)</w:t>
            </w:r>
          </w:p>
        </w:tc>
      </w:tr>
      <w:tr w:rsidR="001739A7" w:rsidTr="001739A7">
        <w:trPr>
          <w:cantSplit/>
          <w:trHeight w:val="20"/>
        </w:trPr>
        <w:tc>
          <w:tcPr>
            <w:tcW w:w="494" w:type="dxa"/>
            <w:vMerge/>
            <w:tcBorders>
              <w:bottom w:val="single" w:sz="4" w:space="0" w:color="auto"/>
              <w:right w:val="single" w:sz="4" w:space="0" w:color="auto"/>
            </w:tcBorders>
            <w:shd w:val="clear" w:color="auto" w:fill="D9D9D9" w:themeFill="background1" w:themeFillShade="D9"/>
          </w:tcPr>
          <w:p w:rsidR="00612639" w:rsidRPr="001739A7" w:rsidRDefault="00612639" w:rsidP="00612639">
            <w:pPr>
              <w:rPr>
                <w:rFonts w:ascii="Times New Roman" w:hAnsi="Times New Roman" w:cs="Times New Roman"/>
                <w:b/>
                <w:sz w:val="18"/>
                <w:szCs w:val="20"/>
              </w:rPr>
            </w:pPr>
          </w:p>
        </w:tc>
        <w:tc>
          <w:tcPr>
            <w:tcW w:w="2978" w:type="dxa"/>
            <w:tcBorders>
              <w:left w:val="single" w:sz="4" w:space="0" w:color="auto"/>
              <w:bottom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
                <w:sz w:val="18"/>
                <w:szCs w:val="20"/>
              </w:rPr>
            </w:pPr>
            <w:r w:rsidRPr="001739A7">
              <w:rPr>
                <w:rFonts w:ascii="Times New Roman" w:hAnsi="Times New Roman" w:cs="Times New Roman"/>
                <w:sz w:val="18"/>
                <w:szCs w:val="20"/>
              </w:rPr>
              <w:t xml:space="preserve">c.13331delC </w:t>
            </w:r>
          </w:p>
        </w:tc>
        <w:tc>
          <w:tcPr>
            <w:tcW w:w="2873" w:type="dxa"/>
            <w:tcBorders>
              <w:left w:val="single" w:sz="4" w:space="0" w:color="auto"/>
              <w:bottom w:val="single" w:sz="4" w:space="0" w:color="auto"/>
              <w:right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p.(Pro4444Glnfs*17)</w:t>
            </w:r>
          </w:p>
        </w:tc>
        <w:tc>
          <w:tcPr>
            <w:tcW w:w="3088" w:type="dxa"/>
            <w:tcBorders>
              <w:left w:val="single" w:sz="4" w:space="0" w:color="auto"/>
              <w:bottom w:val="single" w:sz="4" w:space="0" w:color="auto"/>
            </w:tcBorders>
            <w:shd w:val="clear" w:color="auto" w:fill="D9D9D9" w:themeFill="background1" w:themeFillShade="D9"/>
            <w:vAlign w:val="center"/>
          </w:tcPr>
          <w:p w:rsidR="00612639" w:rsidRPr="001739A7" w:rsidRDefault="00612639" w:rsidP="00612639">
            <w:pPr>
              <w:rPr>
                <w:rFonts w:ascii="Times New Roman" w:hAnsi="Times New Roman" w:cs="Times New Roman"/>
                <w:bCs/>
                <w:sz w:val="18"/>
                <w:szCs w:val="20"/>
              </w:rPr>
            </w:pPr>
            <w:r w:rsidRPr="001739A7">
              <w:rPr>
                <w:rFonts w:ascii="Times New Roman" w:hAnsi="Times New Roman" w:cs="Times New Roman"/>
                <w:bCs/>
                <w:sz w:val="18"/>
                <w:szCs w:val="20"/>
              </w:rPr>
              <w:t>-</w:t>
            </w:r>
          </w:p>
        </w:tc>
      </w:tr>
    </w:tbl>
    <w:p w:rsidR="00CF0E34" w:rsidRDefault="00CF0E34" w:rsidP="001E494A">
      <w:pPr>
        <w:pStyle w:val="NoSpacing"/>
        <w:rPr>
          <w:rFonts w:ascii="Times New Roman" w:hAnsi="Times New Roman" w:cs="Times New Roman"/>
          <w:b/>
          <w:sz w:val="20"/>
          <w:szCs w:val="20"/>
        </w:rPr>
      </w:pPr>
    </w:p>
    <w:p w:rsidR="0001045B" w:rsidRPr="00C3373E" w:rsidRDefault="0001045B">
      <w:pPr>
        <w:rPr>
          <w:rFonts w:ascii="Times New Roman" w:hAnsi="Times New Roman" w:cs="Times New Roman"/>
          <w:sz w:val="20"/>
          <w:szCs w:val="20"/>
        </w:rPr>
      </w:pPr>
    </w:p>
    <w:p w:rsidR="00C27150" w:rsidRPr="00CF0E34" w:rsidRDefault="00A85927" w:rsidP="001E494A">
      <w:pPr>
        <w:rPr>
          <w:rFonts w:ascii="Times New Roman" w:hAnsi="Times New Roman" w:cs="Times New Roman"/>
          <w:b/>
          <w:sz w:val="20"/>
          <w:szCs w:val="20"/>
        </w:rPr>
      </w:pPr>
      <w:r>
        <w:rPr>
          <w:rFonts w:ascii="Times New Roman" w:hAnsi="Times New Roman" w:cs="Times New Roman"/>
          <w:b/>
          <w:sz w:val="20"/>
          <w:szCs w:val="20"/>
        </w:rPr>
        <w:t xml:space="preserve">Table S1 </w:t>
      </w:r>
      <w:r w:rsidR="00C27150" w:rsidRPr="00CF0E34">
        <w:rPr>
          <w:rFonts w:ascii="Times New Roman" w:hAnsi="Times New Roman" w:cs="Times New Roman"/>
          <w:b/>
          <w:sz w:val="20"/>
          <w:szCs w:val="20"/>
        </w:rPr>
        <w:t>References:</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sz w:val="20"/>
          <w:szCs w:val="20"/>
        </w:rPr>
        <w:fldChar w:fldCharType="begin" w:fldLock="1"/>
      </w:r>
      <w:r w:rsidRPr="00CF0E34">
        <w:rPr>
          <w:rFonts w:ascii="Times New Roman" w:hAnsi="Times New Roman" w:cs="Times New Roman"/>
          <w:sz w:val="20"/>
          <w:szCs w:val="20"/>
        </w:rPr>
        <w:instrText xml:space="preserve">ADDIN Mendeley Bibliography CSL_BIBLIOGRAPHY </w:instrText>
      </w:r>
      <w:r w:rsidRPr="00CF0E34">
        <w:rPr>
          <w:rFonts w:ascii="Times New Roman" w:hAnsi="Times New Roman" w:cs="Times New Roman"/>
          <w:sz w:val="20"/>
          <w:szCs w:val="20"/>
        </w:rPr>
        <w:fldChar w:fldCharType="separate"/>
      </w:r>
      <w:r w:rsidRPr="00CF0E34">
        <w:rPr>
          <w:rFonts w:ascii="Times New Roman" w:hAnsi="Times New Roman" w:cs="Times New Roman"/>
          <w:noProof/>
          <w:sz w:val="20"/>
          <w:szCs w:val="20"/>
          <w:lang w:val="en-US"/>
        </w:rPr>
        <w:t xml:space="preserve">1. </w:t>
      </w:r>
      <w:r w:rsidRPr="00CF0E34">
        <w:rPr>
          <w:rFonts w:ascii="Times New Roman" w:hAnsi="Times New Roman" w:cs="Times New Roman"/>
          <w:noProof/>
          <w:sz w:val="20"/>
          <w:szCs w:val="20"/>
          <w:lang w:val="en-US"/>
        </w:rPr>
        <w:tab/>
        <w:t xml:space="preserve">Nishiguchi KM, Tearle RG, Liu YP, Oh EC, Miyake N, Benaglio P, et al. Whole genome sequencing in patients with retinitis pigmentosa reveals pathogenic DNA structural changes and NEK2 as a new disease gene. Proc Natl Acad Sci U S A. 2013 Oct 1;110(40):16139–44.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2. </w:t>
      </w:r>
      <w:r w:rsidRPr="00CF0E34">
        <w:rPr>
          <w:rFonts w:ascii="Times New Roman" w:hAnsi="Times New Roman" w:cs="Times New Roman"/>
          <w:noProof/>
          <w:sz w:val="20"/>
          <w:szCs w:val="20"/>
          <w:lang w:val="en-US"/>
        </w:rPr>
        <w:tab/>
        <w:t xml:space="preserve">Carss KJ, Arno G, Erwood M, Stephens J, Sanchis-Juan A, Hull S, et al. Comprehensive Rare Variant Analysis via Whole-Genome Sequencing to Determine the Molecular Pathology of Inherited Retinal Disease. Am J Hum Genet. 2017;100(1):75–90.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3. </w:t>
      </w:r>
      <w:r w:rsidRPr="00CF0E34">
        <w:rPr>
          <w:rFonts w:ascii="Times New Roman" w:hAnsi="Times New Roman" w:cs="Times New Roman"/>
          <w:noProof/>
          <w:sz w:val="20"/>
          <w:szCs w:val="20"/>
          <w:lang w:val="en-US"/>
        </w:rPr>
        <w:tab/>
        <w:t xml:space="preserve">Comander J, Weigel-DiFranco C, Maher M, Place E, Wan A, Harper S, et al. The Genetic Basis of Pericentral Retinitis Pigmentosa-A Form of Mild Retinitis Pigmentosa. Genes (Basel). 2017 Oct 5;8(10).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4. </w:t>
      </w:r>
      <w:r w:rsidRPr="00CF0E34">
        <w:rPr>
          <w:rFonts w:ascii="Times New Roman" w:hAnsi="Times New Roman" w:cs="Times New Roman"/>
          <w:noProof/>
          <w:sz w:val="20"/>
          <w:szCs w:val="20"/>
          <w:lang w:val="en-US"/>
        </w:rPr>
        <w:tab/>
        <w:t xml:space="preserve">Glöckle N, Kohl S, Mohr J, Scheurenbrand T, Sprecher A, Weisschuh N, et al. Panel-based next </w:t>
      </w:r>
      <w:r w:rsidRPr="00CF0E34">
        <w:rPr>
          <w:rFonts w:ascii="Times New Roman" w:hAnsi="Times New Roman" w:cs="Times New Roman"/>
          <w:noProof/>
          <w:sz w:val="20"/>
          <w:szCs w:val="20"/>
          <w:lang w:val="en-US"/>
        </w:rPr>
        <w:lastRenderedPageBreak/>
        <w:t xml:space="preserve">generation sequencing as a reliable and efficient technique to detect mutations in unselected patients with retinal dystrophies. Eur J Hum Genet. 2014 Jan 17;22(1):99–104.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5. </w:t>
      </w:r>
      <w:r w:rsidRPr="00CF0E34">
        <w:rPr>
          <w:rFonts w:ascii="Times New Roman" w:hAnsi="Times New Roman" w:cs="Times New Roman"/>
          <w:noProof/>
          <w:sz w:val="20"/>
          <w:szCs w:val="20"/>
          <w:lang w:val="en-US"/>
        </w:rPr>
        <w:tab/>
        <w:t xml:space="preserve">Lenassi E, Vincent A, Li Z, Saihan Z, Coffey AJ, Steele-Stallard HB, et al. A detailed clinical and molecular survey of subjects with nonsyndromic USH2A retinopathy reveals an allelic hierarchy of disease-causing variants. Eur J Hum Genet. 2015 Oct 4;23(10):1318–27.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6. </w:t>
      </w:r>
      <w:r w:rsidRPr="00CF0E34">
        <w:rPr>
          <w:rFonts w:ascii="Times New Roman" w:hAnsi="Times New Roman" w:cs="Times New Roman"/>
          <w:noProof/>
          <w:sz w:val="20"/>
          <w:szCs w:val="20"/>
          <w:lang w:val="en-US"/>
        </w:rPr>
        <w:tab/>
        <w:t xml:space="preserve">Besnard T, García-García G, Baux D, Vaché C, Faugère V, Larrieu L, et al. Experience of targeted Usher exome sequencing as a clinical test. Mol Genet Genomic Med. 2014 Jan;2(1):30–43.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7. </w:t>
      </w:r>
      <w:r w:rsidRPr="00CF0E34">
        <w:rPr>
          <w:rFonts w:ascii="Times New Roman" w:hAnsi="Times New Roman" w:cs="Times New Roman"/>
          <w:noProof/>
          <w:sz w:val="20"/>
          <w:szCs w:val="20"/>
          <w:lang w:val="en-US"/>
        </w:rPr>
        <w:tab/>
        <w:t xml:space="preserve">Sandberg MA, Rosner B, Weigel-DiFranco C, McGee TL, Dryja TP, Berson EL. Disease course in patients with autosomal recessive retinitis pigmentosa due to the USH2A gene. Invest Ophthalmol Vis Sci. 2008 Dec;49(12):5532–9.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s-MX"/>
        </w:rPr>
      </w:pPr>
      <w:r w:rsidRPr="00CF0E34">
        <w:rPr>
          <w:rFonts w:ascii="Times New Roman" w:hAnsi="Times New Roman" w:cs="Times New Roman"/>
          <w:noProof/>
          <w:sz w:val="20"/>
          <w:szCs w:val="20"/>
          <w:lang w:val="en-US"/>
        </w:rPr>
        <w:t xml:space="preserve">8. </w:t>
      </w:r>
      <w:r w:rsidRPr="00CF0E34">
        <w:rPr>
          <w:rFonts w:ascii="Times New Roman" w:hAnsi="Times New Roman" w:cs="Times New Roman"/>
          <w:noProof/>
          <w:sz w:val="20"/>
          <w:szCs w:val="20"/>
          <w:lang w:val="en-US"/>
        </w:rPr>
        <w:tab/>
        <w:t xml:space="preserve">Rivolta C, Sweklo EA, Berson EL, Dryja TP. Missense mutation in the USH2A gene: association with recessive retinitis pigmentosa without hearing loss. </w:t>
      </w:r>
      <w:r w:rsidRPr="00CF0E34">
        <w:rPr>
          <w:rFonts w:ascii="Times New Roman" w:hAnsi="Times New Roman" w:cs="Times New Roman"/>
          <w:noProof/>
          <w:sz w:val="20"/>
          <w:szCs w:val="20"/>
          <w:lang w:val="es-MX"/>
        </w:rPr>
        <w:t xml:space="preserve">Am J Hum Genet. 2000;66(6):1975–8.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s-MX"/>
        </w:rPr>
        <w:t xml:space="preserve">9. </w:t>
      </w:r>
      <w:r w:rsidRPr="00CF0E34">
        <w:rPr>
          <w:rFonts w:ascii="Times New Roman" w:hAnsi="Times New Roman" w:cs="Times New Roman"/>
          <w:noProof/>
          <w:sz w:val="20"/>
          <w:szCs w:val="20"/>
          <w:lang w:val="es-MX"/>
        </w:rPr>
        <w:tab/>
        <w:t xml:space="preserve">Aller E, Nájera C, Millán JM, Oltra JS, Pérez-Garrigues H, Vilela C, et al. </w:t>
      </w:r>
      <w:r w:rsidRPr="00CF0E34">
        <w:rPr>
          <w:rFonts w:ascii="Times New Roman" w:hAnsi="Times New Roman" w:cs="Times New Roman"/>
          <w:noProof/>
          <w:sz w:val="20"/>
          <w:szCs w:val="20"/>
          <w:lang w:val="en-US"/>
        </w:rPr>
        <w:t xml:space="preserve">Genetic analysis of 2299delG and C759F mutations (USH2A) in patients with visual and/or auditory impairments. Eur J Hum Genet. 2004 May 18;12(5):407–10.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s-MX"/>
        </w:rPr>
      </w:pPr>
      <w:r w:rsidRPr="00CF0E34">
        <w:rPr>
          <w:rFonts w:ascii="Times New Roman" w:hAnsi="Times New Roman" w:cs="Times New Roman"/>
          <w:noProof/>
          <w:sz w:val="20"/>
          <w:szCs w:val="20"/>
          <w:lang w:val="en-US"/>
        </w:rPr>
        <w:t xml:space="preserve">10. </w:t>
      </w:r>
      <w:r w:rsidRPr="00CF0E34">
        <w:rPr>
          <w:rFonts w:ascii="Times New Roman" w:hAnsi="Times New Roman" w:cs="Times New Roman"/>
          <w:noProof/>
          <w:sz w:val="20"/>
          <w:szCs w:val="20"/>
          <w:lang w:val="en-US"/>
        </w:rPr>
        <w:tab/>
        <w:t xml:space="preserve">Bernal S, Ayuso C, Antiñolo G, Gimenez A, Borrego S, Trujillo MJ, et al. Mutations in USH2A in Spanish patients with autosomal recessive retinitis pigmentosa: high prevalence and phenotypic variation. </w:t>
      </w:r>
      <w:r w:rsidRPr="00CF0E34">
        <w:rPr>
          <w:rFonts w:ascii="Times New Roman" w:hAnsi="Times New Roman" w:cs="Times New Roman"/>
          <w:noProof/>
          <w:sz w:val="20"/>
          <w:szCs w:val="20"/>
          <w:lang w:val="es-MX"/>
        </w:rPr>
        <w:t xml:space="preserve">J Med Genet. 2003 Jan;40(1):e8.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s-MX"/>
        </w:rPr>
        <w:t xml:space="preserve">11. </w:t>
      </w:r>
      <w:r w:rsidRPr="00CF0E34">
        <w:rPr>
          <w:rFonts w:ascii="Times New Roman" w:hAnsi="Times New Roman" w:cs="Times New Roman"/>
          <w:noProof/>
          <w:sz w:val="20"/>
          <w:szCs w:val="20"/>
          <w:lang w:val="es-MX"/>
        </w:rPr>
        <w:tab/>
        <w:t xml:space="preserve">Ávila-Fernández A, Cantalapiedra D, Aller E, Vallespín E, Aguirre-Lambán J, Blanco-Kelly F, et al. </w:t>
      </w:r>
      <w:r w:rsidRPr="00CF0E34">
        <w:rPr>
          <w:rFonts w:ascii="Times New Roman" w:hAnsi="Times New Roman" w:cs="Times New Roman"/>
          <w:noProof/>
          <w:sz w:val="20"/>
          <w:szCs w:val="20"/>
          <w:lang w:val="en-US"/>
        </w:rPr>
        <w:t xml:space="preserve">Mutation analysis of 272 Spanish families affected by autosomal recessive retinitis pigmentosa using a genotyping microarray. Mol Vis. 2010 Dec 3;16(July):2550–8.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s-MX"/>
        </w:rPr>
      </w:pPr>
      <w:r w:rsidRPr="00CF0E34">
        <w:rPr>
          <w:rFonts w:ascii="Times New Roman" w:hAnsi="Times New Roman" w:cs="Times New Roman"/>
          <w:noProof/>
          <w:sz w:val="20"/>
          <w:szCs w:val="20"/>
          <w:lang w:val="en-US"/>
        </w:rPr>
        <w:t xml:space="preserve">12. </w:t>
      </w:r>
      <w:r w:rsidRPr="00CF0E34">
        <w:rPr>
          <w:rFonts w:ascii="Times New Roman" w:hAnsi="Times New Roman" w:cs="Times New Roman"/>
          <w:noProof/>
          <w:sz w:val="20"/>
          <w:szCs w:val="20"/>
          <w:lang w:val="en-US"/>
        </w:rPr>
        <w:tab/>
        <w:t xml:space="preserve">Dreyer B, Tranebjaerg L, Rosenberg T, Weston MD, Kimberling WJ, Nilssen O. Identification of novel USH2A mutations: implications for the structure of USH2A protein. </w:t>
      </w:r>
      <w:r w:rsidRPr="00CF0E34">
        <w:rPr>
          <w:rFonts w:ascii="Times New Roman" w:hAnsi="Times New Roman" w:cs="Times New Roman"/>
          <w:noProof/>
          <w:sz w:val="20"/>
          <w:szCs w:val="20"/>
          <w:lang w:val="es-MX"/>
        </w:rPr>
        <w:t xml:space="preserve">Eur J Hum Genet. 2000;8(7):500–6.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s-MX"/>
        </w:rPr>
      </w:pPr>
      <w:r w:rsidRPr="00CF0E34">
        <w:rPr>
          <w:rFonts w:ascii="Times New Roman" w:hAnsi="Times New Roman" w:cs="Times New Roman"/>
          <w:noProof/>
          <w:sz w:val="20"/>
          <w:szCs w:val="20"/>
          <w:lang w:val="es-MX"/>
        </w:rPr>
        <w:t xml:space="preserve">13. </w:t>
      </w:r>
      <w:r w:rsidRPr="00CF0E34">
        <w:rPr>
          <w:rFonts w:ascii="Times New Roman" w:hAnsi="Times New Roman" w:cs="Times New Roman"/>
          <w:noProof/>
          <w:sz w:val="20"/>
          <w:szCs w:val="20"/>
          <w:lang w:val="es-MX"/>
        </w:rPr>
        <w:tab/>
        <w:t xml:space="preserve">Aller E, Jaijo T, Beneyto M, Nájera C, Oltra S, Ayuso C, et al. </w:t>
      </w:r>
      <w:r w:rsidRPr="00CF0E34">
        <w:rPr>
          <w:rFonts w:ascii="Times New Roman" w:hAnsi="Times New Roman" w:cs="Times New Roman"/>
          <w:noProof/>
          <w:sz w:val="20"/>
          <w:szCs w:val="20"/>
          <w:lang w:val="en-US"/>
        </w:rPr>
        <w:t xml:space="preserve">Identification of 14 novel mutations in the long isoform of USH2A in Spanish patients with Usher syndrome type II. </w:t>
      </w:r>
      <w:r w:rsidRPr="00CF0E34">
        <w:rPr>
          <w:rFonts w:ascii="Times New Roman" w:hAnsi="Times New Roman" w:cs="Times New Roman"/>
          <w:noProof/>
          <w:sz w:val="20"/>
          <w:szCs w:val="20"/>
          <w:lang w:val="es-MX"/>
        </w:rPr>
        <w:t xml:space="preserve">J Med Genet. 2006 Nov;43(11):e55.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s-MX"/>
        </w:rPr>
      </w:pPr>
      <w:r w:rsidRPr="00CF0E34">
        <w:rPr>
          <w:rFonts w:ascii="Times New Roman" w:hAnsi="Times New Roman" w:cs="Times New Roman"/>
          <w:noProof/>
          <w:sz w:val="20"/>
          <w:szCs w:val="20"/>
          <w:lang w:val="es-MX"/>
        </w:rPr>
        <w:t xml:space="preserve">14. </w:t>
      </w:r>
      <w:r w:rsidRPr="00CF0E34">
        <w:rPr>
          <w:rFonts w:ascii="Times New Roman" w:hAnsi="Times New Roman" w:cs="Times New Roman"/>
          <w:noProof/>
          <w:sz w:val="20"/>
          <w:szCs w:val="20"/>
          <w:lang w:val="es-MX"/>
        </w:rPr>
        <w:tab/>
        <w:t xml:space="preserve">Aller E, Larrieu L, Jaijo T, Baux D, Espinós C, González-Candelas F, et al. </w:t>
      </w:r>
      <w:r w:rsidRPr="00CF0E34">
        <w:rPr>
          <w:rFonts w:ascii="Times New Roman" w:hAnsi="Times New Roman" w:cs="Times New Roman"/>
          <w:noProof/>
          <w:sz w:val="20"/>
          <w:szCs w:val="20"/>
          <w:lang w:val="en-US"/>
        </w:rPr>
        <w:t xml:space="preserve">The USH2A c.2299delG mutation: dating its common origin in a Southern European population. </w:t>
      </w:r>
      <w:r w:rsidRPr="00CF0E34">
        <w:rPr>
          <w:rFonts w:ascii="Times New Roman" w:hAnsi="Times New Roman" w:cs="Times New Roman"/>
          <w:noProof/>
          <w:sz w:val="20"/>
          <w:szCs w:val="20"/>
          <w:lang w:val="es-MX"/>
        </w:rPr>
        <w:t xml:space="preserve">Eur J Hum Genet. 2010;18(7):788–93.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s-MX"/>
        </w:rPr>
      </w:pPr>
      <w:r w:rsidRPr="00CF0E34">
        <w:rPr>
          <w:rFonts w:ascii="Times New Roman" w:hAnsi="Times New Roman" w:cs="Times New Roman"/>
          <w:noProof/>
          <w:sz w:val="20"/>
          <w:szCs w:val="20"/>
          <w:lang w:val="es-MX"/>
        </w:rPr>
        <w:t xml:space="preserve">15. </w:t>
      </w:r>
      <w:r w:rsidRPr="00CF0E34">
        <w:rPr>
          <w:rFonts w:ascii="Times New Roman" w:hAnsi="Times New Roman" w:cs="Times New Roman"/>
          <w:noProof/>
          <w:sz w:val="20"/>
          <w:szCs w:val="20"/>
          <w:lang w:val="es-MX"/>
        </w:rPr>
        <w:tab/>
        <w:t xml:space="preserve">Nájera C, Beneyto M, Blanca J, Aller E, Fontcuberta A, Millán JM, et al. </w:t>
      </w:r>
      <w:r w:rsidRPr="00CF0E34">
        <w:rPr>
          <w:rFonts w:ascii="Times New Roman" w:hAnsi="Times New Roman" w:cs="Times New Roman"/>
          <w:noProof/>
          <w:sz w:val="20"/>
          <w:szCs w:val="20"/>
          <w:lang w:val="en-US"/>
        </w:rPr>
        <w:t xml:space="preserve">Mutations in myosin VIIA (MYO7A) and usherin (USH2A) in Spanish patients with Usher syndrome types I and II, respectively. </w:t>
      </w:r>
      <w:r w:rsidRPr="00CF0E34">
        <w:rPr>
          <w:rFonts w:ascii="Times New Roman" w:hAnsi="Times New Roman" w:cs="Times New Roman"/>
          <w:noProof/>
          <w:sz w:val="20"/>
          <w:szCs w:val="20"/>
          <w:lang w:val="es-MX"/>
        </w:rPr>
        <w:t xml:space="preserve">Hum Mutat. 2002 Jul;20(1):76–7.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s-MX"/>
        </w:rPr>
        <w:t xml:space="preserve">16. </w:t>
      </w:r>
      <w:r w:rsidRPr="00CF0E34">
        <w:rPr>
          <w:rFonts w:ascii="Times New Roman" w:hAnsi="Times New Roman" w:cs="Times New Roman"/>
          <w:noProof/>
          <w:sz w:val="20"/>
          <w:szCs w:val="20"/>
          <w:lang w:val="es-MX"/>
        </w:rPr>
        <w:tab/>
        <w:t xml:space="preserve">Bernal S, Medà C, Solans T, Ayuso C, Garcia-Sandoval B, Valverde D, et al. </w:t>
      </w:r>
      <w:r w:rsidRPr="00CF0E34">
        <w:rPr>
          <w:rFonts w:ascii="Times New Roman" w:hAnsi="Times New Roman" w:cs="Times New Roman"/>
          <w:noProof/>
          <w:sz w:val="20"/>
          <w:szCs w:val="20"/>
          <w:lang w:val="en-US"/>
        </w:rPr>
        <w:t xml:space="preserve">Clinical and genetic studies in Spanish patients with Usher syndrome type II: description of new mutations and evidence for a lack of genotype-phenotype correlation. Clin Genet. 2005 Jul 25;68(3):204–14.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17. </w:t>
      </w:r>
      <w:r w:rsidRPr="00CF0E34">
        <w:rPr>
          <w:rFonts w:ascii="Times New Roman" w:hAnsi="Times New Roman" w:cs="Times New Roman"/>
          <w:noProof/>
          <w:sz w:val="20"/>
          <w:szCs w:val="20"/>
          <w:lang w:val="en-US"/>
        </w:rPr>
        <w:tab/>
        <w:t xml:space="preserve">Seyedahmadi BJ, Rivolta C, Keene JA, Berson EL, Dryja TP. Comprehensive screening of the USH2A gene in Usher syndrome type II and non-syndromic recessive retinitis pigmentosa. Exp Eye Res. 2004 Aug;79(2):167–73.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s-MX"/>
        </w:rPr>
      </w:pPr>
      <w:r w:rsidRPr="00CF0E34">
        <w:rPr>
          <w:rFonts w:ascii="Times New Roman" w:hAnsi="Times New Roman" w:cs="Times New Roman"/>
          <w:noProof/>
          <w:sz w:val="20"/>
          <w:szCs w:val="20"/>
          <w:lang w:val="en-US"/>
        </w:rPr>
        <w:t xml:space="preserve">18. </w:t>
      </w:r>
      <w:r w:rsidRPr="00CF0E34">
        <w:rPr>
          <w:rFonts w:ascii="Times New Roman" w:hAnsi="Times New Roman" w:cs="Times New Roman"/>
          <w:noProof/>
          <w:sz w:val="20"/>
          <w:szCs w:val="20"/>
          <w:lang w:val="en-US"/>
        </w:rPr>
        <w:tab/>
        <w:t xml:space="preserve">Baux D, Blanchet C, Hamel C, Meunier I, Larrieu L, Faugère V, et al. Enrichment of LOVD-USHbases with 152 USH2A Genotypes Defines an Extensive Mutational Spectrum and Highlights Missense Hotspots. </w:t>
      </w:r>
      <w:r w:rsidRPr="00CF0E34">
        <w:rPr>
          <w:rFonts w:ascii="Times New Roman" w:hAnsi="Times New Roman" w:cs="Times New Roman"/>
          <w:noProof/>
          <w:sz w:val="20"/>
          <w:szCs w:val="20"/>
          <w:lang w:val="es-MX"/>
        </w:rPr>
        <w:t xml:space="preserve">Hum Mutat. 2014 Oct;35(10):1179–86.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s-MX"/>
        </w:rPr>
        <w:t xml:space="preserve">19. </w:t>
      </w:r>
      <w:r w:rsidRPr="00CF0E34">
        <w:rPr>
          <w:rFonts w:ascii="Times New Roman" w:hAnsi="Times New Roman" w:cs="Times New Roman"/>
          <w:noProof/>
          <w:sz w:val="20"/>
          <w:szCs w:val="20"/>
          <w:lang w:val="es-MX"/>
        </w:rPr>
        <w:tab/>
        <w:t xml:space="preserve">García-García G, Aparisi MJ, Jaijo T, Rodrigo R, Leon AM, Avila-Fernandez A, et al. </w:t>
      </w:r>
      <w:r w:rsidRPr="00CF0E34">
        <w:rPr>
          <w:rFonts w:ascii="Times New Roman" w:hAnsi="Times New Roman" w:cs="Times New Roman"/>
          <w:noProof/>
          <w:sz w:val="20"/>
          <w:szCs w:val="20"/>
          <w:lang w:val="en-US"/>
        </w:rPr>
        <w:t xml:space="preserve">Mutational screening of the USH2A gene in Spanish USH patients reveals 23 novel pathogenic mutations. Orphanet J Rare Dis. 2011;6:65.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20. </w:t>
      </w:r>
      <w:r w:rsidRPr="00CF0E34">
        <w:rPr>
          <w:rFonts w:ascii="Times New Roman" w:hAnsi="Times New Roman" w:cs="Times New Roman"/>
          <w:noProof/>
          <w:sz w:val="20"/>
          <w:szCs w:val="20"/>
          <w:lang w:val="en-US"/>
        </w:rPr>
        <w:tab/>
        <w:t xml:space="preserve">McGee TL, Seyedahmadi BJ, Sweeney MO, Dryja TP, Berson EL. Novel mutations in the long isoform of the USH2A gene in patients with Usher syndrome type II or non-syndromic retinitis pigmentosa. J </w:t>
      </w:r>
      <w:r w:rsidRPr="00CF0E34">
        <w:rPr>
          <w:rFonts w:ascii="Times New Roman" w:hAnsi="Times New Roman" w:cs="Times New Roman"/>
          <w:noProof/>
          <w:sz w:val="20"/>
          <w:szCs w:val="20"/>
          <w:lang w:val="en-US"/>
        </w:rPr>
        <w:lastRenderedPageBreak/>
        <w:t xml:space="preserve">Med Genet. 2010 Jul;47(7):499–506.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21. </w:t>
      </w:r>
      <w:r w:rsidRPr="00CF0E34">
        <w:rPr>
          <w:rFonts w:ascii="Times New Roman" w:hAnsi="Times New Roman" w:cs="Times New Roman"/>
          <w:noProof/>
          <w:sz w:val="20"/>
          <w:szCs w:val="20"/>
          <w:lang w:val="en-US"/>
        </w:rPr>
        <w:tab/>
        <w:t xml:space="preserve">Watson CM, El-Asrag M, Parry DA, Morgan JE, Logan C V., Carr IM, et al. Mutation Screening of Retinal Dystrophy Patients by Targeted Capture from Tagged Pooled DNAs and Next Generation Sequencing. den Hollander AI, editor. PLoS One. 2014 Aug 18;9(8):e104281.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22. </w:t>
      </w:r>
      <w:r w:rsidRPr="00CF0E34">
        <w:rPr>
          <w:rFonts w:ascii="Times New Roman" w:hAnsi="Times New Roman" w:cs="Times New Roman"/>
          <w:noProof/>
          <w:sz w:val="20"/>
          <w:szCs w:val="20"/>
          <w:lang w:val="en-US"/>
        </w:rPr>
        <w:tab/>
        <w:t xml:space="preserve">Le Quesne Stabej P, Saihan Z, Rangesh N, Steele-Stallard HB, Ambrose J, Coffey A, et al. Comprehensive sequence analysis of nine Usher syndrome genes in the UK National Collaborative Usher Study. J Med Genet. 2012 Jan;49(1):27–36.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23. </w:t>
      </w:r>
      <w:r w:rsidRPr="00CF0E34">
        <w:rPr>
          <w:rFonts w:ascii="Times New Roman" w:hAnsi="Times New Roman" w:cs="Times New Roman"/>
          <w:noProof/>
          <w:sz w:val="20"/>
          <w:szCs w:val="20"/>
          <w:lang w:val="en-US"/>
        </w:rPr>
        <w:tab/>
        <w:t xml:space="preserve">Neveling K, Collin RWJ, Gilissen C, Van Huet RAC, Visser L, Kwint MP, et al. Next-generation genetic testing for retinitis pigmentosa. Hum Mutat. 2012 Jun;33(6):963–72.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24. </w:t>
      </w:r>
      <w:r w:rsidRPr="00CF0E34">
        <w:rPr>
          <w:rFonts w:ascii="Times New Roman" w:hAnsi="Times New Roman" w:cs="Times New Roman"/>
          <w:noProof/>
          <w:sz w:val="20"/>
          <w:szCs w:val="20"/>
          <w:lang w:val="en-US"/>
        </w:rPr>
        <w:tab/>
        <w:t xml:space="preserve">Eisenberger T, Neuhaus C, Khan AO, Decker C, Preising MN, Friedburg C, et al. Increasing the yield in targeted next-generation sequencing by implicating CNV analysis, non-coding exons and the overall variant load: The example of retinal dystrophies. Li T, editor. PLoS One. 2013 Nov 12;8(11):e78496.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25. </w:t>
      </w:r>
      <w:r w:rsidRPr="00CF0E34">
        <w:rPr>
          <w:rFonts w:ascii="Times New Roman" w:hAnsi="Times New Roman" w:cs="Times New Roman"/>
          <w:noProof/>
          <w:sz w:val="20"/>
          <w:szCs w:val="20"/>
          <w:lang w:val="en-US"/>
        </w:rPr>
        <w:tab/>
        <w:t xml:space="preserve">Maranhao B, Biswas P, Duncan JL, Branham KE, Silva GA, Naeem MA, et al. ExomeSuite: Whole exome sequence variant filtering tool for rapid identification of putative disease causing SNVs/indels. Genomics. 2014 Feb;103(2–3):169–76.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26. </w:t>
      </w:r>
      <w:r w:rsidRPr="00CF0E34">
        <w:rPr>
          <w:rFonts w:ascii="Times New Roman" w:hAnsi="Times New Roman" w:cs="Times New Roman"/>
          <w:noProof/>
          <w:sz w:val="20"/>
          <w:szCs w:val="20"/>
          <w:lang w:val="en-US"/>
        </w:rPr>
        <w:tab/>
        <w:t xml:space="preserve">Ge Z, Bowles K, Goetz K, Scholl HPN, Wang F, Wang X, et al. NGS-based Molecular diagnosis of 105 eyeGENE ® probands with Retinitis Pigmentosa. Sci Rep. 2015 Dec 15;5:18287.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27. </w:t>
      </w:r>
      <w:r w:rsidRPr="00CF0E34">
        <w:rPr>
          <w:rFonts w:ascii="Times New Roman" w:hAnsi="Times New Roman" w:cs="Times New Roman"/>
          <w:noProof/>
          <w:sz w:val="20"/>
          <w:szCs w:val="20"/>
          <w:lang w:val="en-US"/>
        </w:rPr>
        <w:tab/>
        <w:t xml:space="preserve">Pierrache LHM, Hartel BP, Van Wijk E, Meester-Smoor MA, Cremers FPM, De Baere E, et al. Visual Prognosis in USH2A-Associated Retinitis Pigmentosa Is Worse for Patients with Usher Syndrome Type IIa Than for Those with Nonsyndromic Retinitis Pigmentosa. Ophthalmology. 2016;123(5):1151–60.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28. </w:t>
      </w:r>
      <w:r w:rsidRPr="00CF0E34">
        <w:rPr>
          <w:rFonts w:ascii="Times New Roman" w:hAnsi="Times New Roman" w:cs="Times New Roman"/>
          <w:noProof/>
          <w:sz w:val="20"/>
          <w:szCs w:val="20"/>
          <w:lang w:val="en-US"/>
        </w:rPr>
        <w:tab/>
        <w:t xml:space="preserve">Zhao L, Wang F, Wang H, Li Y, Alexander S, Wang K, et al. Next-generation sequencing-based molecular diagnosis of 82 retinitis pigmentosa probands from Northern Ireland. Hum Genet. 2015 Feb 4;134(2):217–30.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s-MX"/>
        </w:rPr>
      </w:pPr>
      <w:r w:rsidRPr="00CF0E34">
        <w:rPr>
          <w:rFonts w:ascii="Times New Roman" w:hAnsi="Times New Roman" w:cs="Times New Roman"/>
          <w:noProof/>
          <w:sz w:val="20"/>
          <w:szCs w:val="20"/>
          <w:lang w:val="en-US"/>
        </w:rPr>
        <w:t xml:space="preserve">29. </w:t>
      </w:r>
      <w:r w:rsidRPr="00CF0E34">
        <w:rPr>
          <w:rFonts w:ascii="Times New Roman" w:hAnsi="Times New Roman" w:cs="Times New Roman"/>
          <w:noProof/>
          <w:sz w:val="20"/>
          <w:szCs w:val="20"/>
          <w:lang w:val="en-US"/>
        </w:rPr>
        <w:tab/>
        <w:t xml:space="preserve">Wang F, Wang H, Tuan H-F, Nguyen DH, Sun V, Keser V, et al. Next generation sequencing-based molecular diagnosis of retinitis pigmentosa: identification of a novel genotype-phenotype correlation and clinical refinements. </w:t>
      </w:r>
      <w:r w:rsidRPr="00CF0E34">
        <w:rPr>
          <w:rFonts w:ascii="Times New Roman" w:hAnsi="Times New Roman" w:cs="Times New Roman"/>
          <w:noProof/>
          <w:sz w:val="20"/>
          <w:szCs w:val="20"/>
          <w:lang w:val="es-MX"/>
        </w:rPr>
        <w:t xml:space="preserve">Hum Genet. 2014 Mar 24;133(3):331–45.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s-MX"/>
        </w:rPr>
        <w:t xml:space="preserve">30. </w:t>
      </w:r>
      <w:r w:rsidRPr="00CF0E34">
        <w:rPr>
          <w:rFonts w:ascii="Times New Roman" w:hAnsi="Times New Roman" w:cs="Times New Roman"/>
          <w:noProof/>
          <w:sz w:val="20"/>
          <w:szCs w:val="20"/>
          <w:lang w:val="es-MX"/>
        </w:rPr>
        <w:tab/>
        <w:t xml:space="preserve">Herrera W, Aleman TS, Cideciyan A V., Roman AJ, Banin E, Ben-Yosef T, et al. </w:t>
      </w:r>
      <w:r w:rsidRPr="00CF0E34">
        <w:rPr>
          <w:rFonts w:ascii="Times New Roman" w:hAnsi="Times New Roman" w:cs="Times New Roman"/>
          <w:noProof/>
          <w:sz w:val="20"/>
          <w:szCs w:val="20"/>
          <w:lang w:val="en-US"/>
        </w:rPr>
        <w:t xml:space="preserve">Retinal Disease in Usher Syndrome III Caused by Mutations in the Clarin-1 Gene. Investig Opthalmology Vis Sci. 2008 Jun 1;49(6):2651.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31. </w:t>
      </w:r>
      <w:r w:rsidRPr="00CF0E34">
        <w:rPr>
          <w:rFonts w:ascii="Times New Roman" w:hAnsi="Times New Roman" w:cs="Times New Roman"/>
          <w:noProof/>
          <w:sz w:val="20"/>
          <w:szCs w:val="20"/>
          <w:lang w:val="en-US"/>
        </w:rPr>
        <w:tab/>
        <w:t xml:space="preserve">Leijendeckers JM, Pennings RJE, Snik AFM, Bosman AJ, Cremers CWRJ. Audiometric characteristics of USH2a patients. Audiol Neurotol. 2009;14(4):223–31.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32. </w:t>
      </w:r>
      <w:r w:rsidRPr="00CF0E34">
        <w:rPr>
          <w:rFonts w:ascii="Times New Roman" w:hAnsi="Times New Roman" w:cs="Times New Roman"/>
          <w:noProof/>
          <w:sz w:val="20"/>
          <w:szCs w:val="20"/>
          <w:lang w:val="en-US"/>
        </w:rPr>
        <w:tab/>
        <w:t xml:space="preserve">Lenarduzzi S, Vozzi D, Morgan A, Rubinato E, D’Eustacchio A, Osland TM, et al. Usher syndrome: An effective sequencing approach to establish a genetic and clinical diagnosis. Hear Res. 2015;320:18–23.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33. </w:t>
      </w:r>
      <w:r w:rsidRPr="00CF0E34">
        <w:rPr>
          <w:rFonts w:ascii="Times New Roman" w:hAnsi="Times New Roman" w:cs="Times New Roman"/>
          <w:noProof/>
          <w:sz w:val="20"/>
          <w:szCs w:val="20"/>
          <w:lang w:val="en-US"/>
        </w:rPr>
        <w:tab/>
        <w:t xml:space="preserve">Bonnet C, Riahi Z, Chantot-Bastaraud S, Smagghe L, Letexier M, Marcaillou C, et al. An innovative strategy for the molecular diagnosis of Usher syndrome identifies causal biallelic mutations in 93% of European patients. Eur J Hum Genet. 2016;24:1730–8.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34. </w:t>
      </w:r>
      <w:r w:rsidRPr="00CF0E34">
        <w:rPr>
          <w:rFonts w:ascii="Times New Roman" w:hAnsi="Times New Roman" w:cs="Times New Roman"/>
          <w:noProof/>
          <w:sz w:val="20"/>
          <w:szCs w:val="20"/>
          <w:lang w:val="en-US"/>
        </w:rPr>
        <w:tab/>
        <w:t xml:space="preserve">Hettinga YM, van Genderen MM, Wieringa W, Ossewaarde-van Norel J, de Boer JH. Retinal Dystrophy in 6 Young Patients Who Presented with Intermediate Uveitis. Ophthalmology. 2016 Sep 1;123(9):2043–6.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35. </w:t>
      </w:r>
      <w:r w:rsidRPr="00CF0E34">
        <w:rPr>
          <w:rFonts w:ascii="Times New Roman" w:hAnsi="Times New Roman" w:cs="Times New Roman"/>
          <w:noProof/>
          <w:sz w:val="20"/>
          <w:szCs w:val="20"/>
          <w:lang w:val="en-US"/>
        </w:rPr>
        <w:tab/>
        <w:t xml:space="preserve">Jiang L, Liang X, Li Y, Wang J, Zaneveld JE, Wang H, et al. Comprehensive molecular diagnosis of 67 Chinese Usher syndrome probands: High rate of ethnicity specific mutations in Chinese USH patients. Orphanet J Rare Dis. 2015;10(1).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36. </w:t>
      </w:r>
      <w:r w:rsidRPr="00CF0E34">
        <w:rPr>
          <w:rFonts w:ascii="Times New Roman" w:hAnsi="Times New Roman" w:cs="Times New Roman"/>
          <w:noProof/>
          <w:sz w:val="20"/>
          <w:szCs w:val="20"/>
          <w:lang w:val="en-US"/>
        </w:rPr>
        <w:tab/>
        <w:t xml:space="preserve">Pennings RJE, Te Brinke H, Weston MD, Claassen A, Orten DJ, Weekamp H, et al. USH2A mutation analysis in 70 Dutch families with Usher syndrome type II. Hum Mutat. 2004;24(2):185.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37. </w:t>
      </w:r>
      <w:r w:rsidRPr="00CF0E34">
        <w:rPr>
          <w:rFonts w:ascii="Times New Roman" w:hAnsi="Times New Roman" w:cs="Times New Roman"/>
          <w:noProof/>
          <w:sz w:val="20"/>
          <w:szCs w:val="20"/>
          <w:lang w:val="en-US"/>
        </w:rPr>
        <w:tab/>
        <w:t xml:space="preserve">van Wijk E, Pennings RJE, te Brinke H, Claassen A, Yntema HG, Hoefsloot LH, et al. Identification of 51 Novel Exons of the Usher Syndrome Type 2A (USH2A) Gene That Encode Multiple Conserved </w:t>
      </w:r>
      <w:r w:rsidRPr="00CF0E34">
        <w:rPr>
          <w:rFonts w:ascii="Times New Roman" w:hAnsi="Times New Roman" w:cs="Times New Roman"/>
          <w:noProof/>
          <w:sz w:val="20"/>
          <w:szCs w:val="20"/>
          <w:lang w:val="en-US"/>
        </w:rPr>
        <w:lastRenderedPageBreak/>
        <w:t xml:space="preserve">Functional Domains and That Are Mutated in Patients with Usher Syndrome Type II. Am J Hum Genet. 2004 Apr;74(4):738–44.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38. </w:t>
      </w:r>
      <w:r w:rsidRPr="00CF0E34">
        <w:rPr>
          <w:rFonts w:ascii="Times New Roman" w:hAnsi="Times New Roman" w:cs="Times New Roman"/>
          <w:noProof/>
          <w:sz w:val="20"/>
          <w:szCs w:val="20"/>
          <w:lang w:val="en-US"/>
        </w:rPr>
        <w:tab/>
        <w:t xml:space="preserve">Vaché C, Besnard T, le Berre P, García-García G, Baux D, Larrieu L, et al. Usher syndrome type 2 caused by activation of an USH2A pseudoexon: Implications for diagnosis and therapy. Hum Mutat. 2012 Jan;33(1):104–8.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39. </w:t>
      </w:r>
      <w:r w:rsidRPr="00CF0E34">
        <w:rPr>
          <w:rFonts w:ascii="Times New Roman" w:hAnsi="Times New Roman" w:cs="Times New Roman"/>
          <w:noProof/>
          <w:sz w:val="20"/>
          <w:szCs w:val="20"/>
          <w:lang w:val="en-US"/>
        </w:rPr>
        <w:tab/>
        <w:t xml:space="preserve">Dreyer B, Brox V, Tranebjærg L, Rosenberg T, Sadeghi AM, Möller C, et al. Spectrum of USH2A mutations in Scandinavian patients with Usher syndrome type II. Hum Mutat. 2008 Mar;29(3):451–451.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40. </w:t>
      </w:r>
      <w:r w:rsidRPr="00CF0E34">
        <w:rPr>
          <w:rFonts w:ascii="Times New Roman" w:hAnsi="Times New Roman" w:cs="Times New Roman"/>
          <w:noProof/>
          <w:sz w:val="20"/>
          <w:szCs w:val="20"/>
          <w:lang w:val="en-US"/>
        </w:rPr>
        <w:tab/>
        <w:t xml:space="preserve">Bonnet C, Grati M, Marlin S, Levilliers J, Hardelin J-P, Parodi M, et al. Complete exon sequencing of all known Usher syndrome genes greatly improves molecular diagnosis. Orphanet J Rare Dis. 2011 May 11;6(1):21.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41. </w:t>
      </w:r>
      <w:r w:rsidRPr="00CF0E34">
        <w:rPr>
          <w:rFonts w:ascii="Times New Roman" w:hAnsi="Times New Roman" w:cs="Times New Roman"/>
          <w:noProof/>
          <w:sz w:val="20"/>
          <w:szCs w:val="20"/>
          <w:lang w:val="en-US"/>
        </w:rPr>
        <w:tab/>
        <w:t xml:space="preserve">Shu H-R, Bi H, Pan Y-C, Xu H-Y, Song J-X, Hu J. Targeted exome sequencing reveals novel USH2A mutations in Chinese patients with simplex Usher syndrome. BMC Med Genet. 2015 Dec 16;16(1):83.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s-MX"/>
        </w:rPr>
      </w:pPr>
      <w:r w:rsidRPr="00CF0E34">
        <w:rPr>
          <w:rFonts w:ascii="Times New Roman" w:hAnsi="Times New Roman" w:cs="Times New Roman"/>
          <w:noProof/>
          <w:sz w:val="20"/>
          <w:szCs w:val="20"/>
          <w:lang w:val="en-US"/>
        </w:rPr>
        <w:t xml:space="preserve">42. </w:t>
      </w:r>
      <w:r w:rsidRPr="00CF0E34">
        <w:rPr>
          <w:rFonts w:ascii="Times New Roman" w:hAnsi="Times New Roman" w:cs="Times New Roman"/>
          <w:noProof/>
          <w:sz w:val="20"/>
          <w:szCs w:val="20"/>
          <w:lang w:val="en-US"/>
        </w:rPr>
        <w:tab/>
        <w:t xml:space="preserve">Weston MD, Eudy JD, Fujita S, Yao S, Usami S, Cremers C, et al. Genomic structure and identification of novel mutations in usherin, the gene responsible for Usher syndrome type IIa. </w:t>
      </w:r>
      <w:r w:rsidRPr="00CF0E34">
        <w:rPr>
          <w:rFonts w:ascii="Times New Roman" w:hAnsi="Times New Roman" w:cs="Times New Roman"/>
          <w:noProof/>
          <w:sz w:val="20"/>
          <w:szCs w:val="20"/>
          <w:lang w:val="es-MX"/>
        </w:rPr>
        <w:t xml:space="preserve">Am J Hum Genet. 2000 Apr;66(4):1199–210.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s-MX"/>
        </w:rPr>
        <w:t xml:space="preserve">43. </w:t>
      </w:r>
      <w:r w:rsidRPr="00CF0E34">
        <w:rPr>
          <w:rFonts w:ascii="Times New Roman" w:hAnsi="Times New Roman" w:cs="Times New Roman"/>
          <w:noProof/>
          <w:sz w:val="20"/>
          <w:szCs w:val="20"/>
          <w:lang w:val="es-MX"/>
        </w:rPr>
        <w:tab/>
        <w:t xml:space="preserve">Corton M, Nishiguchi KM, Avila-Fernández A, Nikopoulos K, Riveiro-Alvarez R, Tatu SD, et al. </w:t>
      </w:r>
      <w:r w:rsidRPr="00CF0E34">
        <w:rPr>
          <w:rFonts w:ascii="Times New Roman" w:hAnsi="Times New Roman" w:cs="Times New Roman"/>
          <w:noProof/>
          <w:sz w:val="20"/>
          <w:szCs w:val="20"/>
          <w:lang w:val="en-US"/>
        </w:rPr>
        <w:t xml:space="preserve">Exome Sequencing of Index Patients with Retinal Dystrophies as a Tool for Molecular Diagnosis. Stieger K, editor. PLoS One. 2013 Jun 14;8(6):e65574.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s-MX"/>
        </w:rPr>
      </w:pPr>
      <w:r w:rsidRPr="00CF0E34">
        <w:rPr>
          <w:rFonts w:ascii="Times New Roman" w:hAnsi="Times New Roman" w:cs="Times New Roman"/>
          <w:noProof/>
          <w:sz w:val="20"/>
          <w:szCs w:val="20"/>
          <w:lang w:val="en-US"/>
        </w:rPr>
        <w:t xml:space="preserve">44. </w:t>
      </w:r>
      <w:r w:rsidRPr="00CF0E34">
        <w:rPr>
          <w:rFonts w:ascii="Times New Roman" w:hAnsi="Times New Roman" w:cs="Times New Roman"/>
          <w:noProof/>
          <w:sz w:val="20"/>
          <w:szCs w:val="20"/>
          <w:lang w:val="en-US"/>
        </w:rPr>
        <w:tab/>
        <w:t xml:space="preserve">Krawitz PM, Schiska D, Krüger U, Appelt S, Heinrich V, Parkhomchuk D, et al. Screening for single nucleotide variants, small indels and exon deletions with a next-generation sequencing based gene panel approach for Usher syndrome. </w:t>
      </w:r>
      <w:r w:rsidRPr="00CF0E34">
        <w:rPr>
          <w:rFonts w:ascii="Times New Roman" w:hAnsi="Times New Roman" w:cs="Times New Roman"/>
          <w:noProof/>
          <w:sz w:val="20"/>
          <w:szCs w:val="20"/>
          <w:lang w:val="es-MX"/>
        </w:rPr>
        <w:t xml:space="preserve">Mol Genet genomic Med. 2014 Sep;2(5):393–401.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s-MX"/>
        </w:rPr>
        <w:t xml:space="preserve">45. </w:t>
      </w:r>
      <w:r w:rsidRPr="00CF0E34">
        <w:rPr>
          <w:rFonts w:ascii="Times New Roman" w:hAnsi="Times New Roman" w:cs="Times New Roman"/>
          <w:noProof/>
          <w:sz w:val="20"/>
          <w:szCs w:val="20"/>
          <w:lang w:val="es-MX"/>
        </w:rPr>
        <w:tab/>
        <w:t xml:space="preserve">Jaijo T, Aller E, García-García G, Aparisi MJ, Berna S, Ávila-Fernández A, et al. </w:t>
      </w:r>
      <w:r w:rsidRPr="00CF0E34">
        <w:rPr>
          <w:rFonts w:ascii="Times New Roman" w:hAnsi="Times New Roman" w:cs="Times New Roman"/>
          <w:noProof/>
          <w:sz w:val="20"/>
          <w:szCs w:val="20"/>
          <w:lang w:val="en-US"/>
        </w:rPr>
        <w:t xml:space="preserve">Microarray-based mutation analysis of 183 Spanish families with Usher syndrome. Investig Ophthalmol Vis Sci. 2010 Mar 1;51(3):1311–7.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46. </w:t>
      </w:r>
      <w:r w:rsidRPr="00CF0E34">
        <w:rPr>
          <w:rFonts w:ascii="Times New Roman" w:hAnsi="Times New Roman" w:cs="Times New Roman"/>
          <w:noProof/>
          <w:sz w:val="20"/>
          <w:szCs w:val="20"/>
          <w:lang w:val="en-US"/>
        </w:rPr>
        <w:tab/>
        <w:t xml:space="preserve">Leroy BP, Aragon-Martin JA, Weston MD, Bessant DA, Willis C, Webster AR, et al. Spectrum of mutations in USH2A in British patients with Usher syndrome type II. Exp Eye Res. 2001 May;72(5):503–9.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47. </w:t>
      </w:r>
      <w:r w:rsidRPr="00CF0E34">
        <w:rPr>
          <w:rFonts w:ascii="Times New Roman" w:hAnsi="Times New Roman" w:cs="Times New Roman"/>
          <w:noProof/>
          <w:sz w:val="20"/>
          <w:szCs w:val="20"/>
          <w:lang w:val="en-US"/>
        </w:rPr>
        <w:tab/>
        <w:t xml:space="preserve">Yan D, Ouyang X, Patterson DM, Du LL, Jacobson SG, Liu X-Z. Mutation analysis in the long isoform of USH2A in American patients with Usher Syndrome type II. J Hum Genet. 2009 Dec 30;54(12):732–8.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48. </w:t>
      </w:r>
      <w:r w:rsidRPr="00CF0E34">
        <w:rPr>
          <w:rFonts w:ascii="Times New Roman" w:hAnsi="Times New Roman" w:cs="Times New Roman"/>
          <w:noProof/>
          <w:sz w:val="20"/>
          <w:szCs w:val="20"/>
          <w:lang w:val="en-US"/>
        </w:rPr>
        <w:tab/>
        <w:t xml:space="preserve">Hartel BP, Löfgren M, Huygen PLM, Guchelaar I, Lo-A-Njoe Kort N, Sadeghi AM, et al. A combination of two truncating mutations in USH2A causes more severe and progressive hearing impairment in Usher syndrome type IIa. Hear Res. 2016;339:60–8.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49. </w:t>
      </w:r>
      <w:r w:rsidRPr="00CF0E34">
        <w:rPr>
          <w:rFonts w:ascii="Times New Roman" w:hAnsi="Times New Roman" w:cs="Times New Roman"/>
          <w:noProof/>
          <w:sz w:val="20"/>
          <w:szCs w:val="20"/>
          <w:lang w:val="en-US"/>
        </w:rPr>
        <w:tab/>
        <w:t xml:space="preserve">Sodi A, Mariottini A, Passerini I, Murro V, Tachyla I, Bianchi B, et al. MYO7A and USH2A gene sequence variants in Italian patients with Usher syndrome. Mol Vis. 2014;20:1717–31.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50. </w:t>
      </w:r>
      <w:r w:rsidRPr="00CF0E34">
        <w:rPr>
          <w:rFonts w:ascii="Times New Roman" w:hAnsi="Times New Roman" w:cs="Times New Roman"/>
          <w:noProof/>
          <w:sz w:val="20"/>
          <w:szCs w:val="20"/>
          <w:lang w:val="en-US"/>
        </w:rPr>
        <w:tab/>
        <w:t xml:space="preserve">Baux D, Larrieu L, Blanchet C, Hamel C, Ben Salah S, Vielle A, et al. Molecular and in silico analyses of the full-length isoform of usherin identify new pathogenic alleles in Usher type II patients. Hum Mutat. 2007 Aug;28(8):781–9.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s-MX"/>
        </w:rPr>
      </w:pPr>
      <w:r w:rsidRPr="00CF0E34">
        <w:rPr>
          <w:rFonts w:ascii="Times New Roman" w:hAnsi="Times New Roman" w:cs="Times New Roman"/>
          <w:noProof/>
          <w:sz w:val="20"/>
          <w:szCs w:val="20"/>
          <w:lang w:val="en-US"/>
        </w:rPr>
        <w:t xml:space="preserve">51. </w:t>
      </w:r>
      <w:r w:rsidRPr="00CF0E34">
        <w:rPr>
          <w:rFonts w:ascii="Times New Roman" w:hAnsi="Times New Roman" w:cs="Times New Roman"/>
          <w:noProof/>
          <w:sz w:val="20"/>
          <w:szCs w:val="20"/>
          <w:lang w:val="en-US"/>
        </w:rPr>
        <w:tab/>
        <w:t xml:space="preserve">Steele-Stallard HB, Le Quesne Stabej P, Lenassi E, Luxon LM, Claustres M, Roux A-F, et al. Screening for duplications, deletions and a common intronic mutation detects 35% of second mutations in patients with USH2A monoallelic mutations on Sanger sequencing. </w:t>
      </w:r>
      <w:r w:rsidRPr="00CF0E34">
        <w:rPr>
          <w:rFonts w:ascii="Times New Roman" w:hAnsi="Times New Roman" w:cs="Times New Roman"/>
          <w:noProof/>
          <w:sz w:val="20"/>
          <w:szCs w:val="20"/>
          <w:lang w:val="es-MX"/>
        </w:rPr>
        <w:t xml:space="preserve">Orphanet J Rare Dis. 2013;8(1):122.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s-MX"/>
        </w:rPr>
      </w:pPr>
      <w:r w:rsidRPr="00CF0E34">
        <w:rPr>
          <w:rFonts w:ascii="Times New Roman" w:hAnsi="Times New Roman" w:cs="Times New Roman"/>
          <w:noProof/>
          <w:sz w:val="20"/>
          <w:szCs w:val="20"/>
          <w:lang w:val="es-MX"/>
        </w:rPr>
        <w:t xml:space="preserve">52. </w:t>
      </w:r>
      <w:r w:rsidRPr="00CF0E34">
        <w:rPr>
          <w:rFonts w:ascii="Times New Roman" w:hAnsi="Times New Roman" w:cs="Times New Roman"/>
          <w:noProof/>
          <w:sz w:val="20"/>
          <w:szCs w:val="20"/>
          <w:lang w:val="es-MX"/>
        </w:rPr>
        <w:tab/>
        <w:t xml:space="preserve">Aparisi MJ, Aller E, Fuster-García C, García-García G, Rodrigo R, Vázquez-Manrique RP, et al. </w:t>
      </w:r>
      <w:r w:rsidRPr="00CF0E34">
        <w:rPr>
          <w:rFonts w:ascii="Times New Roman" w:hAnsi="Times New Roman" w:cs="Times New Roman"/>
          <w:noProof/>
          <w:sz w:val="20"/>
          <w:szCs w:val="20"/>
          <w:lang w:val="en-US"/>
        </w:rPr>
        <w:t xml:space="preserve">Targeted next generation sequencing for molecular diagnosis of Usher syndrome. </w:t>
      </w:r>
      <w:r w:rsidRPr="00CF0E34">
        <w:rPr>
          <w:rFonts w:ascii="Times New Roman" w:hAnsi="Times New Roman" w:cs="Times New Roman"/>
          <w:noProof/>
          <w:sz w:val="20"/>
          <w:szCs w:val="20"/>
          <w:lang w:val="es-MX"/>
        </w:rPr>
        <w:t xml:space="preserve">Orphanet J Rare Dis. 2014 Dec 18;9(1):168.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s-MX"/>
        </w:rPr>
        <w:t xml:space="preserve">53. </w:t>
      </w:r>
      <w:r w:rsidRPr="00CF0E34">
        <w:rPr>
          <w:rFonts w:ascii="Times New Roman" w:hAnsi="Times New Roman" w:cs="Times New Roman"/>
          <w:noProof/>
          <w:sz w:val="20"/>
          <w:szCs w:val="20"/>
          <w:lang w:val="es-MX"/>
        </w:rPr>
        <w:tab/>
        <w:t xml:space="preserve">Le Guédard-Méreuze S, Vaché C, Baux D, Faugère V, Larrieu L, Abadie C, et al. </w:t>
      </w:r>
      <w:r w:rsidRPr="00CF0E34">
        <w:rPr>
          <w:rFonts w:ascii="Times New Roman" w:hAnsi="Times New Roman" w:cs="Times New Roman"/>
          <w:noProof/>
          <w:sz w:val="20"/>
          <w:szCs w:val="20"/>
          <w:lang w:val="en-US"/>
        </w:rPr>
        <w:t xml:space="preserve">Ex vivo splicing assays of mutations at noncanonical positions of splice sites in USHER genes. Hum Mutat. 2010 Mar;31(3):347–55.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lastRenderedPageBreak/>
        <w:t xml:space="preserve">54. </w:t>
      </w:r>
      <w:r w:rsidRPr="00CF0E34">
        <w:rPr>
          <w:rFonts w:ascii="Times New Roman" w:hAnsi="Times New Roman" w:cs="Times New Roman"/>
          <w:noProof/>
          <w:sz w:val="20"/>
          <w:szCs w:val="20"/>
          <w:lang w:val="en-US"/>
        </w:rPr>
        <w:tab/>
        <w:t xml:space="preserve">Sloan-Heggen CM, Bierer AO, Shearer AE, Kolbe DL, Nishimura CJ, Frees KL, et al. Comprehensive genetic testing in the clinical evaluation of 1119 patients with hearing loss. Hum Genet. 2016;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55. </w:t>
      </w:r>
      <w:r w:rsidRPr="00CF0E34">
        <w:rPr>
          <w:rFonts w:ascii="Times New Roman" w:hAnsi="Times New Roman" w:cs="Times New Roman"/>
          <w:noProof/>
          <w:sz w:val="20"/>
          <w:szCs w:val="20"/>
          <w:lang w:val="en-US"/>
        </w:rPr>
        <w:tab/>
        <w:t xml:space="preserve">Wang J, Zhang VW, Feng Y, Tian X, Li FY, Truong C, et al. Dependable and efficient clinical utility of target capture-based deep sequencing in molecular diagnosis of retinitis pigmentosa. Investig Ophthalmol Vis Sci. 2014 Oct 6;55(10):6213–23.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s-MX"/>
        </w:rPr>
      </w:pPr>
      <w:r w:rsidRPr="00CF0E34">
        <w:rPr>
          <w:rFonts w:ascii="Times New Roman" w:hAnsi="Times New Roman" w:cs="Times New Roman"/>
          <w:noProof/>
          <w:sz w:val="20"/>
          <w:szCs w:val="20"/>
          <w:lang w:val="en-US"/>
        </w:rPr>
        <w:t xml:space="preserve">56. </w:t>
      </w:r>
      <w:r w:rsidRPr="00CF0E34">
        <w:rPr>
          <w:rFonts w:ascii="Times New Roman" w:hAnsi="Times New Roman" w:cs="Times New Roman"/>
          <w:noProof/>
          <w:sz w:val="20"/>
          <w:szCs w:val="20"/>
          <w:lang w:val="en-US"/>
        </w:rPr>
        <w:tab/>
        <w:t xml:space="preserve">van Huet RAC, Pierrache LHM, Meester-Smoor MA, Klaver CCW, van den Born LI, Hoyng CB, et al. The efficacy of microarray screening for autosomal recessive retinitis pigmentosa in routine clinical practice. </w:t>
      </w:r>
      <w:r w:rsidRPr="00CF0E34">
        <w:rPr>
          <w:rFonts w:ascii="Times New Roman" w:hAnsi="Times New Roman" w:cs="Times New Roman"/>
          <w:noProof/>
          <w:sz w:val="20"/>
          <w:szCs w:val="20"/>
          <w:lang w:val="es-MX"/>
        </w:rPr>
        <w:t xml:space="preserve">Mol Vis. 2015;21:461–76.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s-MX"/>
        </w:rPr>
        <w:t xml:space="preserve">57. </w:t>
      </w:r>
      <w:r w:rsidRPr="00CF0E34">
        <w:rPr>
          <w:rFonts w:ascii="Times New Roman" w:hAnsi="Times New Roman" w:cs="Times New Roman"/>
          <w:noProof/>
          <w:sz w:val="20"/>
          <w:szCs w:val="20"/>
          <w:lang w:val="es-MX"/>
        </w:rPr>
        <w:tab/>
        <w:t xml:space="preserve">Zhao Y, Hosono K, Suto K, Ishigami C, Arai Y, Hikoya A, et al. </w:t>
      </w:r>
      <w:r w:rsidRPr="00CF0E34">
        <w:rPr>
          <w:rFonts w:ascii="Times New Roman" w:hAnsi="Times New Roman" w:cs="Times New Roman"/>
          <w:noProof/>
          <w:sz w:val="20"/>
          <w:szCs w:val="20"/>
          <w:lang w:val="en-US"/>
        </w:rPr>
        <w:t xml:space="preserve">The first USH2A mutation analysis of Japanese autosomal recessive retinitis pigmentosa patients: a totally different mutation profile with the lack of frequent mutations found in Caucasian patients. J Hum Genet. 2014 Sep;59(9):521–8.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s-MX"/>
        </w:rPr>
      </w:pPr>
      <w:r w:rsidRPr="00CF0E34">
        <w:rPr>
          <w:rFonts w:ascii="Times New Roman" w:hAnsi="Times New Roman" w:cs="Times New Roman"/>
          <w:noProof/>
          <w:sz w:val="20"/>
          <w:szCs w:val="20"/>
          <w:lang w:val="en-US"/>
        </w:rPr>
        <w:t xml:space="preserve">58. </w:t>
      </w:r>
      <w:r w:rsidRPr="00CF0E34">
        <w:rPr>
          <w:rFonts w:ascii="Times New Roman" w:hAnsi="Times New Roman" w:cs="Times New Roman"/>
          <w:noProof/>
          <w:sz w:val="20"/>
          <w:szCs w:val="20"/>
          <w:lang w:val="en-US"/>
        </w:rPr>
        <w:tab/>
        <w:t xml:space="preserve">Tajiguli A, Xu M, Fu Q, Yiming R, Wang K, Li Y, et al. Next-generation sequencing-based molecular diagnosis of 12 inherited retinal disease probands of Uyghur ethnicity. </w:t>
      </w:r>
      <w:r w:rsidRPr="00CF0E34">
        <w:rPr>
          <w:rFonts w:ascii="Times New Roman" w:hAnsi="Times New Roman" w:cs="Times New Roman"/>
          <w:noProof/>
          <w:sz w:val="20"/>
          <w:szCs w:val="20"/>
          <w:lang w:val="es-MX"/>
        </w:rPr>
        <w:t xml:space="preserve">Sci Rep. 2016 Feb 9;6:21384.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s-MX"/>
        </w:rPr>
        <w:t xml:space="preserve">59. </w:t>
      </w:r>
      <w:r w:rsidRPr="00CF0E34">
        <w:rPr>
          <w:rFonts w:ascii="Times New Roman" w:hAnsi="Times New Roman" w:cs="Times New Roman"/>
          <w:noProof/>
          <w:sz w:val="20"/>
          <w:szCs w:val="20"/>
          <w:lang w:val="es-MX"/>
        </w:rPr>
        <w:tab/>
        <w:t xml:space="preserve">Vozzi D, Aaspõllu A, Athanasakis E, Berto A, Fabretto A, Licastro D, et al. </w:t>
      </w:r>
      <w:r w:rsidRPr="00CF0E34">
        <w:rPr>
          <w:rFonts w:ascii="Times New Roman" w:hAnsi="Times New Roman" w:cs="Times New Roman"/>
          <w:noProof/>
          <w:sz w:val="20"/>
          <w:szCs w:val="20"/>
          <w:lang w:val="en-US"/>
        </w:rPr>
        <w:t xml:space="preserve">Molecular epidemiology of Usher syndrome in Italy. Mol Vis. 2011;17(June):1662–8.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60. </w:t>
      </w:r>
      <w:r w:rsidRPr="00CF0E34">
        <w:rPr>
          <w:rFonts w:ascii="Times New Roman" w:hAnsi="Times New Roman" w:cs="Times New Roman"/>
          <w:noProof/>
          <w:sz w:val="20"/>
          <w:szCs w:val="20"/>
          <w:lang w:val="en-US"/>
        </w:rPr>
        <w:tab/>
        <w:t xml:space="preserve">Zheng S-L, Zhang H-L, Lin Z-L, Kang Q-Y. Whole-exome sequencing identifies USH2A mutations in a pseudo-dominant Usher syndrome family. Int J Mol Med. 2015;36(4):1035–41.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61. </w:t>
      </w:r>
      <w:r w:rsidRPr="00CF0E34">
        <w:rPr>
          <w:rFonts w:ascii="Times New Roman" w:hAnsi="Times New Roman" w:cs="Times New Roman"/>
          <w:noProof/>
          <w:sz w:val="20"/>
          <w:szCs w:val="20"/>
          <w:lang w:val="en-US"/>
        </w:rPr>
        <w:tab/>
        <w:t xml:space="preserve">Xu W, Dai H, Lu T, Zhang X, Dong B, Li Y. Seven novel mutations in the long isoform of the USH2A gene in Chinese families with nonsyndromic retinitis pigmentosa and Usher syndrome Type II. Mol Vis. 2011;17(January):1537–52.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62. </w:t>
      </w:r>
      <w:r w:rsidRPr="00CF0E34">
        <w:rPr>
          <w:rFonts w:ascii="Times New Roman" w:hAnsi="Times New Roman" w:cs="Times New Roman"/>
          <w:noProof/>
          <w:sz w:val="20"/>
          <w:szCs w:val="20"/>
          <w:lang w:val="en-US"/>
        </w:rPr>
        <w:tab/>
        <w:t xml:space="preserve">Dreyer B, Tranebjaerg L, Brox V, Rosenberg T, Möller C, Beneyto M, et al. A common ancestral origin of the frequent and widespread 2299delG USH2A mutation. Am J Hum Genet. 2001 Jul;69(1):228–34.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63. </w:t>
      </w:r>
      <w:r w:rsidRPr="00CF0E34">
        <w:rPr>
          <w:rFonts w:ascii="Times New Roman" w:hAnsi="Times New Roman" w:cs="Times New Roman"/>
          <w:noProof/>
          <w:sz w:val="20"/>
          <w:szCs w:val="20"/>
          <w:lang w:val="en-US"/>
        </w:rPr>
        <w:tab/>
        <w:t xml:space="preserve">Eudy JD, Weston MD, Yao S, Hoover DM, Rehm HL, Ma-Edmonds M, et al. Mutation of a gene encoding a protein with extracellular matrix motifs in Usher syndrome type IIa. Science (80- ). 1998;280(5370):1753–7.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64. </w:t>
      </w:r>
      <w:r w:rsidRPr="00CF0E34">
        <w:rPr>
          <w:rFonts w:ascii="Times New Roman" w:hAnsi="Times New Roman" w:cs="Times New Roman"/>
          <w:noProof/>
          <w:sz w:val="20"/>
          <w:szCs w:val="20"/>
          <w:lang w:val="en-US"/>
        </w:rPr>
        <w:tab/>
        <w:t xml:space="preserve">Liu XZ, Hope C, Liang CY, Zou JM, Xu LR, Cole T, et al. A mutation (2314delG) in the Usher syndrome type IIA gene: high prevalence and phenotypic variation. Vol. 64, American journal of human genetics. 1999. p. 1221–5.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65. </w:t>
      </w:r>
      <w:r w:rsidRPr="00CF0E34">
        <w:rPr>
          <w:rFonts w:ascii="Times New Roman" w:hAnsi="Times New Roman" w:cs="Times New Roman"/>
          <w:noProof/>
          <w:sz w:val="20"/>
          <w:szCs w:val="20"/>
          <w:lang w:val="en-US"/>
        </w:rPr>
        <w:tab/>
        <w:t xml:space="preserve">Ebermann I, Koenekoop RK, Lopez I, Bou-Khzam L, Pigeon R, Bolz HJ. An USH2A founder mutation is the major cause of Usher syndrome type 2 in Canadians of French origin and confirms common roots of Quebecois and Acadians. Eur J Hum Genet. 2009 Jan 30;17(1):80–4.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66. </w:t>
      </w:r>
      <w:r w:rsidRPr="00CF0E34">
        <w:rPr>
          <w:rFonts w:ascii="Times New Roman" w:hAnsi="Times New Roman" w:cs="Times New Roman"/>
          <w:noProof/>
          <w:sz w:val="20"/>
          <w:szCs w:val="20"/>
          <w:lang w:val="en-US"/>
        </w:rPr>
        <w:tab/>
        <w:t xml:space="preserve">Ouyang XM, Yan D, Hejtmancik JF, Jacobson SG, Li AR, Du LL, et al. Mutational spectrum in Usher syndrome type II. Clin Genet. 2004 Apr 16;65(4):288–93.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67. </w:t>
      </w:r>
      <w:r w:rsidRPr="00CF0E34">
        <w:rPr>
          <w:rFonts w:ascii="Times New Roman" w:hAnsi="Times New Roman" w:cs="Times New Roman"/>
          <w:noProof/>
          <w:sz w:val="20"/>
          <w:szCs w:val="20"/>
          <w:lang w:val="en-US"/>
        </w:rPr>
        <w:tab/>
        <w:t xml:space="preserve">Liquori A, Vaché C, Baux D, Blanchet C, Hamel C, Malcolm S, et al. Whole USH2A Gene Sequencing Identifies Several New Deep Intronic Mutations. Hum Mutat. 2016 Feb;37(2):184–93.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68. </w:t>
      </w:r>
      <w:r w:rsidRPr="00CF0E34">
        <w:rPr>
          <w:rFonts w:ascii="Times New Roman" w:hAnsi="Times New Roman" w:cs="Times New Roman"/>
          <w:noProof/>
          <w:sz w:val="20"/>
          <w:szCs w:val="20"/>
          <w:lang w:val="en-US"/>
        </w:rPr>
        <w:tab/>
        <w:t xml:space="preserve">Kimberling WJ, Hildebrand MS, Shearer AE, Jensen ML, Halder JA, Trzupek K, et al. Frequency of Usher syndrome in two pediatric populations: Implications for genetic screening of deaf and hard of hearing children. Genet Med. 2010 Aug 6;12(8):512–6.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69. </w:t>
      </w:r>
      <w:r w:rsidRPr="00CF0E34">
        <w:rPr>
          <w:rFonts w:ascii="Times New Roman" w:hAnsi="Times New Roman" w:cs="Times New Roman"/>
          <w:noProof/>
          <w:sz w:val="20"/>
          <w:szCs w:val="20"/>
          <w:lang w:val="en-US"/>
        </w:rPr>
        <w:tab/>
        <w:t xml:space="preserve">Lenassi E, Saihan Z, Bitner-Glindzicz M, Webster AR. The effect of the common c.2299delG mutation in USH2A on RNA splicing. Exp Eye Res. 2014 May;122:9–12.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s-MX"/>
        </w:rPr>
      </w:pPr>
      <w:r w:rsidRPr="00CF0E34">
        <w:rPr>
          <w:rFonts w:ascii="Times New Roman" w:hAnsi="Times New Roman" w:cs="Times New Roman"/>
          <w:noProof/>
          <w:sz w:val="20"/>
          <w:szCs w:val="20"/>
          <w:lang w:val="en-US"/>
        </w:rPr>
        <w:t xml:space="preserve">70. </w:t>
      </w:r>
      <w:r w:rsidRPr="00CF0E34">
        <w:rPr>
          <w:rFonts w:ascii="Times New Roman" w:hAnsi="Times New Roman" w:cs="Times New Roman"/>
          <w:noProof/>
          <w:sz w:val="20"/>
          <w:szCs w:val="20"/>
          <w:lang w:val="en-US"/>
        </w:rPr>
        <w:tab/>
        <w:t xml:space="preserve">Licastro D, Mutarelli M, Peluso I, Neveling K, Wieskamp N, Rispoli R, et al. Molecular Diagnosis of Usher Syndrome: Application of Two Different Next Generation Sequencing-Based Procedures. </w:t>
      </w:r>
      <w:r w:rsidRPr="00CF0E34">
        <w:rPr>
          <w:rFonts w:ascii="Times New Roman" w:hAnsi="Times New Roman" w:cs="Times New Roman"/>
          <w:noProof/>
          <w:sz w:val="20"/>
          <w:szCs w:val="20"/>
          <w:lang w:val="es-MX"/>
        </w:rPr>
        <w:t xml:space="preserve">El-Maarri O, editor. PLoS One. 2012 Aug 29;7(8):e43799.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s-MX"/>
        </w:rPr>
        <w:t xml:space="preserve">71. </w:t>
      </w:r>
      <w:r w:rsidRPr="00CF0E34">
        <w:rPr>
          <w:rFonts w:ascii="Times New Roman" w:hAnsi="Times New Roman" w:cs="Times New Roman"/>
          <w:noProof/>
          <w:sz w:val="20"/>
          <w:szCs w:val="20"/>
          <w:lang w:val="es-MX"/>
        </w:rPr>
        <w:tab/>
        <w:t xml:space="preserve">Pierrottet CO, Zuntini M, Digiuni M, Bazzanella I, Ferri P, Paderni R, et al. </w:t>
      </w:r>
      <w:r w:rsidRPr="00CF0E34">
        <w:rPr>
          <w:rFonts w:ascii="Times New Roman" w:hAnsi="Times New Roman" w:cs="Times New Roman"/>
          <w:noProof/>
          <w:sz w:val="20"/>
          <w:szCs w:val="20"/>
          <w:lang w:val="en-US"/>
        </w:rPr>
        <w:t xml:space="preserve">Syndromic and non-syndromic forms of retinitis pigmentosa: a comprehensive Italian clinical and molecular study reveals new mutations. Genet Mol Res. 2014 Oct 27;13(4):8815–33.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lastRenderedPageBreak/>
        <w:t xml:space="preserve">72. </w:t>
      </w:r>
      <w:r w:rsidRPr="00CF0E34">
        <w:rPr>
          <w:rFonts w:ascii="Times New Roman" w:hAnsi="Times New Roman" w:cs="Times New Roman"/>
          <w:noProof/>
          <w:sz w:val="20"/>
          <w:szCs w:val="20"/>
          <w:lang w:val="en-US"/>
        </w:rPr>
        <w:tab/>
        <w:t xml:space="preserve">Schwartz SB, Aleman TS, Cideciyan A V., Windsor EAM, Sumaroka A, Roman AJ, et al. Disease Expression in Usher Syndrome Caused by </w:t>
      </w:r>
      <w:r w:rsidRPr="00CF0E34">
        <w:rPr>
          <w:rFonts w:ascii="Times New Roman" w:hAnsi="Times New Roman" w:cs="Times New Roman"/>
          <w:i/>
          <w:iCs/>
          <w:noProof/>
          <w:sz w:val="20"/>
          <w:szCs w:val="20"/>
          <w:lang w:val="en-US"/>
        </w:rPr>
        <w:t>VLGR1</w:t>
      </w:r>
      <w:r w:rsidRPr="00CF0E34">
        <w:rPr>
          <w:rFonts w:ascii="Times New Roman" w:hAnsi="Times New Roman" w:cs="Times New Roman"/>
          <w:noProof/>
          <w:sz w:val="20"/>
          <w:szCs w:val="20"/>
          <w:lang w:val="en-US"/>
        </w:rPr>
        <w:t xml:space="preserve"> Gene Mutation ( </w:t>
      </w:r>
      <w:r w:rsidRPr="00CF0E34">
        <w:rPr>
          <w:rFonts w:ascii="Times New Roman" w:hAnsi="Times New Roman" w:cs="Times New Roman"/>
          <w:i/>
          <w:iCs/>
          <w:noProof/>
          <w:sz w:val="20"/>
          <w:szCs w:val="20"/>
          <w:lang w:val="en-US"/>
        </w:rPr>
        <w:t>USH2C</w:t>
      </w:r>
      <w:r w:rsidRPr="00CF0E34">
        <w:rPr>
          <w:rFonts w:ascii="Times New Roman" w:hAnsi="Times New Roman" w:cs="Times New Roman"/>
          <w:noProof/>
          <w:sz w:val="20"/>
          <w:szCs w:val="20"/>
          <w:lang w:val="en-US"/>
        </w:rPr>
        <w:t xml:space="preserve"> ) and Comparison with </w:t>
      </w:r>
      <w:r w:rsidRPr="00CF0E34">
        <w:rPr>
          <w:rFonts w:ascii="Times New Roman" w:hAnsi="Times New Roman" w:cs="Times New Roman"/>
          <w:i/>
          <w:iCs/>
          <w:noProof/>
          <w:sz w:val="20"/>
          <w:szCs w:val="20"/>
          <w:lang w:val="en-US"/>
        </w:rPr>
        <w:t>USH2A</w:t>
      </w:r>
      <w:r w:rsidRPr="00CF0E34">
        <w:rPr>
          <w:rFonts w:ascii="Times New Roman" w:hAnsi="Times New Roman" w:cs="Times New Roman"/>
          <w:noProof/>
          <w:sz w:val="20"/>
          <w:szCs w:val="20"/>
          <w:lang w:val="en-US"/>
        </w:rPr>
        <w:t xml:space="preserve"> Phenotype. Investig Opthalmology Vis Sci. 2005 Feb 1;46(2):734.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s-MX"/>
        </w:rPr>
      </w:pPr>
      <w:r w:rsidRPr="00CF0E34">
        <w:rPr>
          <w:rFonts w:ascii="Times New Roman" w:hAnsi="Times New Roman" w:cs="Times New Roman"/>
          <w:noProof/>
          <w:sz w:val="20"/>
          <w:szCs w:val="20"/>
          <w:lang w:val="en-US"/>
        </w:rPr>
        <w:t xml:space="preserve">73. </w:t>
      </w:r>
      <w:r w:rsidRPr="00CF0E34">
        <w:rPr>
          <w:rFonts w:ascii="Times New Roman" w:hAnsi="Times New Roman" w:cs="Times New Roman"/>
          <w:noProof/>
          <w:sz w:val="20"/>
          <w:szCs w:val="20"/>
          <w:lang w:val="en-US"/>
        </w:rPr>
        <w:tab/>
        <w:t xml:space="preserve">Adato A, Weston MD, Berry A, Kimberling WJ, Bonne-Tamir A. Three novel mutations and twelve polymorphisms identified in the USH2A gene in Israeli USH2 families. </w:t>
      </w:r>
      <w:r w:rsidRPr="00CF0E34">
        <w:rPr>
          <w:rFonts w:ascii="Times New Roman" w:hAnsi="Times New Roman" w:cs="Times New Roman"/>
          <w:noProof/>
          <w:sz w:val="20"/>
          <w:szCs w:val="20"/>
          <w:lang w:val="es-MX"/>
        </w:rPr>
        <w:t xml:space="preserve">Hum Mutat. 2000 Apr;15(4):388–388.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s-MX"/>
        </w:rPr>
      </w:pPr>
      <w:r w:rsidRPr="00CF0E34">
        <w:rPr>
          <w:rFonts w:ascii="Times New Roman" w:hAnsi="Times New Roman" w:cs="Times New Roman"/>
          <w:noProof/>
          <w:sz w:val="20"/>
          <w:szCs w:val="20"/>
          <w:lang w:val="es-MX"/>
        </w:rPr>
        <w:t xml:space="preserve">74. </w:t>
      </w:r>
      <w:r w:rsidRPr="00CF0E34">
        <w:rPr>
          <w:rFonts w:ascii="Times New Roman" w:hAnsi="Times New Roman" w:cs="Times New Roman"/>
          <w:noProof/>
          <w:sz w:val="20"/>
          <w:szCs w:val="20"/>
          <w:lang w:val="es-MX"/>
        </w:rPr>
        <w:tab/>
        <w:t xml:space="preserve">De Castro-Miró M, Pomares E, Lorés-Motta L, Tonda R, Dopazo J, Marfany G, et al. </w:t>
      </w:r>
      <w:r w:rsidRPr="00CF0E34">
        <w:rPr>
          <w:rFonts w:ascii="Times New Roman" w:hAnsi="Times New Roman" w:cs="Times New Roman"/>
          <w:noProof/>
          <w:sz w:val="20"/>
          <w:szCs w:val="20"/>
          <w:lang w:val="en-US"/>
        </w:rPr>
        <w:t xml:space="preserve">Combined Genetic and high-throughput strategies for molecular diagnosis of inherited retinal dystrophies. </w:t>
      </w:r>
      <w:r w:rsidRPr="00CF0E34">
        <w:rPr>
          <w:rFonts w:ascii="Times New Roman" w:hAnsi="Times New Roman" w:cs="Times New Roman"/>
          <w:noProof/>
          <w:sz w:val="20"/>
          <w:szCs w:val="20"/>
          <w:lang w:val="es-MX"/>
        </w:rPr>
        <w:t xml:space="preserve">Escriva H, editor. PLoS One. 2014 Feb 7;9(2):e88410.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s-MX"/>
        </w:rPr>
        <w:t xml:space="preserve">75. </w:t>
      </w:r>
      <w:r w:rsidRPr="00CF0E34">
        <w:rPr>
          <w:rFonts w:ascii="Times New Roman" w:hAnsi="Times New Roman" w:cs="Times New Roman"/>
          <w:noProof/>
          <w:sz w:val="20"/>
          <w:szCs w:val="20"/>
          <w:lang w:val="es-MX"/>
        </w:rPr>
        <w:tab/>
        <w:t xml:space="preserve">Requena T, Gallego-Martinez A, Lopez-Escamez JA. </w:t>
      </w:r>
      <w:r w:rsidRPr="00CF0E34">
        <w:rPr>
          <w:rFonts w:ascii="Times New Roman" w:hAnsi="Times New Roman" w:cs="Times New Roman"/>
          <w:noProof/>
          <w:sz w:val="20"/>
          <w:szCs w:val="20"/>
          <w:lang w:val="en-US"/>
        </w:rPr>
        <w:t xml:space="preserve">A pipeline combining multiple strategies for prioritizing heterozygous variants for the identification of candidate genes in exome datasets. Hum Genomics. 2017 Dec 22;11(1):11.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76. </w:t>
      </w:r>
      <w:r w:rsidRPr="00CF0E34">
        <w:rPr>
          <w:rFonts w:ascii="Times New Roman" w:hAnsi="Times New Roman" w:cs="Times New Roman"/>
          <w:noProof/>
          <w:sz w:val="20"/>
          <w:szCs w:val="20"/>
          <w:lang w:val="en-US"/>
        </w:rPr>
        <w:tab/>
        <w:t xml:space="preserve">Chen X, Sheng X, Liu X, Li H, Liu Y, Rong W, et al. Targeted next-generation sequencing reveals novel USH2A mutations associated with diverse disease phenotypes: Implications for clinical and molecular diagnosis. Dermaut B, editor. PLoS One. 2014 Aug 18;9(8):e105439.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77. </w:t>
      </w:r>
      <w:r w:rsidRPr="00CF0E34">
        <w:rPr>
          <w:rFonts w:ascii="Times New Roman" w:hAnsi="Times New Roman" w:cs="Times New Roman"/>
          <w:noProof/>
          <w:sz w:val="20"/>
          <w:szCs w:val="20"/>
          <w:lang w:val="en-US"/>
        </w:rPr>
        <w:tab/>
        <w:t xml:space="preserve">Li J, Zhao X, Xin Q, Shan S, Jiang B, Jin Y, et al. Whole-exome sequencing identifies a variant in TMEM132E causing autosomal-recessive nonsyndromic hearing loss DFNB99. Hum Mutat. 2015;36(1):98–105.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78. </w:t>
      </w:r>
      <w:r w:rsidRPr="00CF0E34">
        <w:rPr>
          <w:rFonts w:ascii="Times New Roman" w:hAnsi="Times New Roman" w:cs="Times New Roman"/>
          <w:noProof/>
          <w:sz w:val="20"/>
          <w:szCs w:val="20"/>
          <w:lang w:val="en-US"/>
        </w:rPr>
        <w:tab/>
        <w:t xml:space="preserve">Consugar MB, Navarro-Gomez D, Place EM, Bujakowska KM, Sousa ME, Fonseca-Kelly ZD, et al. Panel-based genetic diagnostic testing for inherited eye diseases is highly accurate and reproducible and more sensitive for variant detection, than exome sequencing. Genet Med. 2015 Apr 20;17(4):253–61.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lang w:val="en-US"/>
        </w:rPr>
      </w:pPr>
      <w:r w:rsidRPr="00CF0E34">
        <w:rPr>
          <w:rFonts w:ascii="Times New Roman" w:hAnsi="Times New Roman" w:cs="Times New Roman"/>
          <w:noProof/>
          <w:sz w:val="20"/>
          <w:szCs w:val="20"/>
          <w:lang w:val="en-US"/>
        </w:rPr>
        <w:t xml:space="preserve">79. </w:t>
      </w:r>
      <w:r w:rsidRPr="00CF0E34">
        <w:rPr>
          <w:rFonts w:ascii="Times New Roman" w:hAnsi="Times New Roman" w:cs="Times New Roman"/>
          <w:noProof/>
          <w:sz w:val="20"/>
          <w:szCs w:val="20"/>
          <w:lang w:val="en-US"/>
        </w:rPr>
        <w:tab/>
        <w:t xml:space="preserve">Nakanishi H, Ohtsubo M, Iwasaki S, Hotta Y, Usami S-I, Mizuta K, et al. Novel USH2A mutations in Japanese Usher syndrome type 2 patients: marked differences in the mutation spectrum between the Japanese and other populations. J Hum Genet. 2011;56(10):484–90. </w:t>
      </w:r>
    </w:p>
    <w:p w:rsidR="00C27150" w:rsidRPr="00CF0E34" w:rsidRDefault="00C27150" w:rsidP="00C27150">
      <w:pPr>
        <w:widowControl w:val="0"/>
        <w:autoSpaceDE w:val="0"/>
        <w:autoSpaceDN w:val="0"/>
        <w:adjustRightInd w:val="0"/>
        <w:spacing w:line="240" w:lineRule="auto"/>
        <w:ind w:left="640" w:hanging="640"/>
        <w:rPr>
          <w:rFonts w:ascii="Times New Roman" w:hAnsi="Times New Roman" w:cs="Times New Roman"/>
          <w:noProof/>
          <w:sz w:val="20"/>
          <w:szCs w:val="20"/>
        </w:rPr>
      </w:pPr>
      <w:r w:rsidRPr="00CF0E34">
        <w:rPr>
          <w:rFonts w:ascii="Times New Roman" w:hAnsi="Times New Roman" w:cs="Times New Roman"/>
          <w:noProof/>
          <w:sz w:val="20"/>
          <w:szCs w:val="20"/>
          <w:lang w:val="en-US"/>
        </w:rPr>
        <w:t xml:space="preserve">80. </w:t>
      </w:r>
      <w:r w:rsidRPr="00CF0E34">
        <w:rPr>
          <w:rFonts w:ascii="Times New Roman" w:hAnsi="Times New Roman" w:cs="Times New Roman"/>
          <w:noProof/>
          <w:sz w:val="20"/>
          <w:szCs w:val="20"/>
          <w:lang w:val="en-US"/>
        </w:rPr>
        <w:tab/>
        <w:t xml:space="preserve">Cremers FPM, Kimberling WJ, Külm M, de Brouwer AP, van Wijk E, te Brinke H, et al. Development of a genotyping microarray for Usher syndrome. J Med Genet. 2007 Aug 11;44(2):153–60. </w:t>
      </w:r>
    </w:p>
    <w:p w:rsidR="001E494A" w:rsidRPr="00CF0E34" w:rsidRDefault="00C27150" w:rsidP="001E494A">
      <w:pPr>
        <w:rPr>
          <w:rFonts w:ascii="Times New Roman" w:hAnsi="Times New Roman" w:cs="Times New Roman"/>
          <w:sz w:val="20"/>
          <w:szCs w:val="20"/>
        </w:rPr>
      </w:pPr>
      <w:r w:rsidRPr="00CF0E34">
        <w:rPr>
          <w:rFonts w:ascii="Times New Roman" w:hAnsi="Times New Roman" w:cs="Times New Roman"/>
          <w:sz w:val="20"/>
          <w:szCs w:val="20"/>
        </w:rPr>
        <w:fldChar w:fldCharType="end"/>
      </w:r>
    </w:p>
    <w:p w:rsidR="001E494A" w:rsidRPr="00CF0E34" w:rsidRDefault="001E494A" w:rsidP="001E494A">
      <w:pPr>
        <w:rPr>
          <w:rFonts w:ascii="Times New Roman" w:hAnsi="Times New Roman" w:cs="Times New Roman"/>
          <w:sz w:val="20"/>
          <w:szCs w:val="20"/>
        </w:rPr>
      </w:pPr>
    </w:p>
    <w:p w:rsidR="00A45E32" w:rsidRPr="00CF0E34" w:rsidRDefault="00A45E32" w:rsidP="00A45E32">
      <w:pPr>
        <w:spacing w:after="0"/>
        <w:jc w:val="both"/>
        <w:rPr>
          <w:rFonts w:ascii="Times New Roman" w:hAnsi="Times New Roman" w:cs="Times New Roman"/>
          <w:sz w:val="20"/>
          <w:szCs w:val="20"/>
        </w:rPr>
      </w:pPr>
    </w:p>
    <w:p w:rsidR="00030948" w:rsidRPr="00CF0E34" w:rsidRDefault="00030948" w:rsidP="00A45E32">
      <w:pPr>
        <w:spacing w:after="0"/>
        <w:jc w:val="both"/>
        <w:rPr>
          <w:rFonts w:ascii="Times New Roman" w:hAnsi="Times New Roman" w:cs="Times New Roman"/>
          <w:sz w:val="20"/>
          <w:szCs w:val="20"/>
        </w:rPr>
      </w:pPr>
    </w:p>
    <w:p w:rsidR="00A45E32" w:rsidRPr="00CF0E34" w:rsidRDefault="00A45E32" w:rsidP="00A45E32">
      <w:pPr>
        <w:spacing w:after="0"/>
        <w:jc w:val="both"/>
        <w:rPr>
          <w:rFonts w:ascii="Times New Roman" w:hAnsi="Times New Roman" w:cs="Times New Roman"/>
          <w:sz w:val="20"/>
          <w:szCs w:val="20"/>
        </w:rPr>
      </w:pPr>
    </w:p>
    <w:p w:rsidR="00A45E32" w:rsidRDefault="00A45E32" w:rsidP="001E494A">
      <w:pPr>
        <w:rPr>
          <w:rFonts w:ascii="Helvetica Neue" w:hAnsi="Helvetica Neue"/>
          <w:sz w:val="20"/>
          <w:szCs w:val="20"/>
        </w:rPr>
      </w:pPr>
    </w:p>
    <w:sectPr w:rsidR="00A45E32" w:rsidSect="0001045B">
      <w:pgSz w:w="11906" w:h="16838"/>
      <w:pgMar w:top="137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altName w:val="Malgun Gothic"/>
    <w:charset w:val="00"/>
    <w:family w:val="auto"/>
    <w:pitch w:val="variable"/>
    <w:sig w:usb0="00000003" w:usb1="500079DB" w:usb2="0000001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494A"/>
    <w:rsid w:val="0001045B"/>
    <w:rsid w:val="00030948"/>
    <w:rsid w:val="00042A02"/>
    <w:rsid w:val="00060030"/>
    <w:rsid w:val="0007753B"/>
    <w:rsid w:val="0009607B"/>
    <w:rsid w:val="00096EA9"/>
    <w:rsid w:val="001019A5"/>
    <w:rsid w:val="00153959"/>
    <w:rsid w:val="001739A7"/>
    <w:rsid w:val="00177EA3"/>
    <w:rsid w:val="001925A4"/>
    <w:rsid w:val="001C1322"/>
    <w:rsid w:val="001E494A"/>
    <w:rsid w:val="002245CF"/>
    <w:rsid w:val="002D10E6"/>
    <w:rsid w:val="002F65AF"/>
    <w:rsid w:val="003275B0"/>
    <w:rsid w:val="0033748A"/>
    <w:rsid w:val="00482B92"/>
    <w:rsid w:val="00486E6F"/>
    <w:rsid w:val="004F555D"/>
    <w:rsid w:val="00503DBD"/>
    <w:rsid w:val="005109D4"/>
    <w:rsid w:val="005515CF"/>
    <w:rsid w:val="00581B9F"/>
    <w:rsid w:val="005842BD"/>
    <w:rsid w:val="005B5B83"/>
    <w:rsid w:val="005C1299"/>
    <w:rsid w:val="005C5456"/>
    <w:rsid w:val="005C5D8C"/>
    <w:rsid w:val="00612639"/>
    <w:rsid w:val="00666071"/>
    <w:rsid w:val="0068671C"/>
    <w:rsid w:val="006A2233"/>
    <w:rsid w:val="006A5010"/>
    <w:rsid w:val="006A7F07"/>
    <w:rsid w:val="006C0015"/>
    <w:rsid w:val="006D3D8F"/>
    <w:rsid w:val="00756E5B"/>
    <w:rsid w:val="007D0E6D"/>
    <w:rsid w:val="008316FE"/>
    <w:rsid w:val="00874257"/>
    <w:rsid w:val="008E1E64"/>
    <w:rsid w:val="00921F89"/>
    <w:rsid w:val="00973A6D"/>
    <w:rsid w:val="009A1E8D"/>
    <w:rsid w:val="00A31928"/>
    <w:rsid w:val="00A3598A"/>
    <w:rsid w:val="00A45E32"/>
    <w:rsid w:val="00A54B3A"/>
    <w:rsid w:val="00A62043"/>
    <w:rsid w:val="00A85927"/>
    <w:rsid w:val="00A969DC"/>
    <w:rsid w:val="00AB17C8"/>
    <w:rsid w:val="00AC6DDC"/>
    <w:rsid w:val="00B11926"/>
    <w:rsid w:val="00B77EF5"/>
    <w:rsid w:val="00B84AE0"/>
    <w:rsid w:val="00B93338"/>
    <w:rsid w:val="00BA367D"/>
    <w:rsid w:val="00BB5187"/>
    <w:rsid w:val="00BD7877"/>
    <w:rsid w:val="00BE44BE"/>
    <w:rsid w:val="00C27150"/>
    <w:rsid w:val="00C3373E"/>
    <w:rsid w:val="00C41313"/>
    <w:rsid w:val="00C44962"/>
    <w:rsid w:val="00C968CB"/>
    <w:rsid w:val="00CA5462"/>
    <w:rsid w:val="00CF0E34"/>
    <w:rsid w:val="00D10984"/>
    <w:rsid w:val="00DD58BD"/>
    <w:rsid w:val="00DD6084"/>
    <w:rsid w:val="00E402F5"/>
    <w:rsid w:val="00EE37DB"/>
    <w:rsid w:val="00EE4930"/>
    <w:rsid w:val="00F36B6A"/>
    <w:rsid w:val="00F70F01"/>
    <w:rsid w:val="00FA13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494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41">
    <w:name w:val="Plain Table 41"/>
    <w:basedOn w:val="TableNormal"/>
    <w:uiPriority w:val="44"/>
    <w:rsid w:val="001E494A"/>
    <w:pPr>
      <w:spacing w:after="0" w:line="240" w:lineRule="auto"/>
    </w:pPr>
    <w:rPr>
      <w:sz w:val="24"/>
      <w:szCs w:val="24"/>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NoSpacing">
    <w:name w:val="No Spacing"/>
    <w:uiPriority w:val="1"/>
    <w:qFormat/>
    <w:rsid w:val="001E494A"/>
    <w:pPr>
      <w:spacing w:after="0" w:line="240" w:lineRule="auto"/>
    </w:pPr>
  </w:style>
  <w:style w:type="character" w:styleId="CommentReference">
    <w:name w:val="annotation reference"/>
    <w:basedOn w:val="DefaultParagraphFont"/>
    <w:uiPriority w:val="99"/>
    <w:semiHidden/>
    <w:unhideWhenUsed/>
    <w:rsid w:val="00FA1348"/>
    <w:rPr>
      <w:sz w:val="16"/>
      <w:szCs w:val="16"/>
    </w:rPr>
  </w:style>
  <w:style w:type="paragraph" w:styleId="CommentText">
    <w:name w:val="annotation text"/>
    <w:basedOn w:val="Normal"/>
    <w:link w:val="CommentTextChar"/>
    <w:uiPriority w:val="99"/>
    <w:semiHidden/>
    <w:unhideWhenUsed/>
    <w:rsid w:val="00FA1348"/>
    <w:pPr>
      <w:spacing w:line="240" w:lineRule="auto"/>
    </w:pPr>
    <w:rPr>
      <w:sz w:val="20"/>
      <w:szCs w:val="20"/>
    </w:rPr>
  </w:style>
  <w:style w:type="character" w:customStyle="1" w:styleId="CommentTextChar">
    <w:name w:val="Comment Text Char"/>
    <w:basedOn w:val="DefaultParagraphFont"/>
    <w:link w:val="CommentText"/>
    <w:uiPriority w:val="99"/>
    <w:semiHidden/>
    <w:rsid w:val="00FA1348"/>
    <w:rPr>
      <w:sz w:val="20"/>
      <w:szCs w:val="20"/>
    </w:rPr>
  </w:style>
  <w:style w:type="paragraph" w:styleId="CommentSubject">
    <w:name w:val="annotation subject"/>
    <w:basedOn w:val="CommentText"/>
    <w:next w:val="CommentText"/>
    <w:link w:val="CommentSubjectChar"/>
    <w:uiPriority w:val="99"/>
    <w:semiHidden/>
    <w:unhideWhenUsed/>
    <w:rsid w:val="00FA1348"/>
    <w:rPr>
      <w:b/>
      <w:bCs/>
    </w:rPr>
  </w:style>
  <w:style w:type="character" w:customStyle="1" w:styleId="CommentSubjectChar">
    <w:name w:val="Comment Subject Char"/>
    <w:basedOn w:val="CommentTextChar"/>
    <w:link w:val="CommentSubject"/>
    <w:uiPriority w:val="99"/>
    <w:semiHidden/>
    <w:rsid w:val="00FA1348"/>
    <w:rPr>
      <w:b/>
      <w:bCs/>
      <w:sz w:val="20"/>
      <w:szCs w:val="20"/>
    </w:rPr>
  </w:style>
  <w:style w:type="paragraph" w:styleId="BalloonText">
    <w:name w:val="Balloon Text"/>
    <w:basedOn w:val="Normal"/>
    <w:link w:val="BalloonTextChar"/>
    <w:uiPriority w:val="99"/>
    <w:semiHidden/>
    <w:unhideWhenUsed/>
    <w:rsid w:val="00FA13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1348"/>
    <w:rPr>
      <w:rFonts w:ascii="Tahoma" w:hAnsi="Tahoma" w:cs="Tahoma"/>
      <w:sz w:val="16"/>
      <w:szCs w:val="16"/>
    </w:rPr>
  </w:style>
  <w:style w:type="table" w:styleId="TableGrid">
    <w:name w:val="Table Grid"/>
    <w:basedOn w:val="TableNormal"/>
    <w:uiPriority w:val="59"/>
    <w:unhideWhenUsed/>
    <w:rsid w:val="00482B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494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41">
    <w:name w:val="Plain Table 41"/>
    <w:basedOn w:val="TableNormal"/>
    <w:uiPriority w:val="44"/>
    <w:rsid w:val="001E494A"/>
    <w:pPr>
      <w:spacing w:after="0" w:line="240" w:lineRule="auto"/>
    </w:pPr>
    <w:rPr>
      <w:sz w:val="24"/>
      <w:szCs w:val="24"/>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NoSpacing">
    <w:name w:val="No Spacing"/>
    <w:uiPriority w:val="1"/>
    <w:qFormat/>
    <w:rsid w:val="001E494A"/>
    <w:pPr>
      <w:spacing w:after="0" w:line="240" w:lineRule="auto"/>
    </w:pPr>
  </w:style>
  <w:style w:type="character" w:styleId="CommentReference">
    <w:name w:val="annotation reference"/>
    <w:basedOn w:val="DefaultParagraphFont"/>
    <w:uiPriority w:val="99"/>
    <w:semiHidden/>
    <w:unhideWhenUsed/>
    <w:rsid w:val="00FA1348"/>
    <w:rPr>
      <w:sz w:val="16"/>
      <w:szCs w:val="16"/>
    </w:rPr>
  </w:style>
  <w:style w:type="paragraph" w:styleId="CommentText">
    <w:name w:val="annotation text"/>
    <w:basedOn w:val="Normal"/>
    <w:link w:val="CommentTextChar"/>
    <w:uiPriority w:val="99"/>
    <w:semiHidden/>
    <w:unhideWhenUsed/>
    <w:rsid w:val="00FA1348"/>
    <w:pPr>
      <w:spacing w:line="240" w:lineRule="auto"/>
    </w:pPr>
    <w:rPr>
      <w:sz w:val="20"/>
      <w:szCs w:val="20"/>
    </w:rPr>
  </w:style>
  <w:style w:type="character" w:customStyle="1" w:styleId="CommentTextChar">
    <w:name w:val="Comment Text Char"/>
    <w:basedOn w:val="DefaultParagraphFont"/>
    <w:link w:val="CommentText"/>
    <w:uiPriority w:val="99"/>
    <w:semiHidden/>
    <w:rsid w:val="00FA1348"/>
    <w:rPr>
      <w:sz w:val="20"/>
      <w:szCs w:val="20"/>
    </w:rPr>
  </w:style>
  <w:style w:type="paragraph" w:styleId="CommentSubject">
    <w:name w:val="annotation subject"/>
    <w:basedOn w:val="CommentText"/>
    <w:next w:val="CommentText"/>
    <w:link w:val="CommentSubjectChar"/>
    <w:uiPriority w:val="99"/>
    <w:semiHidden/>
    <w:unhideWhenUsed/>
    <w:rsid w:val="00FA1348"/>
    <w:rPr>
      <w:b/>
      <w:bCs/>
    </w:rPr>
  </w:style>
  <w:style w:type="character" w:customStyle="1" w:styleId="CommentSubjectChar">
    <w:name w:val="Comment Subject Char"/>
    <w:basedOn w:val="CommentTextChar"/>
    <w:link w:val="CommentSubject"/>
    <w:uiPriority w:val="99"/>
    <w:semiHidden/>
    <w:rsid w:val="00FA1348"/>
    <w:rPr>
      <w:b/>
      <w:bCs/>
      <w:sz w:val="20"/>
      <w:szCs w:val="20"/>
    </w:rPr>
  </w:style>
  <w:style w:type="paragraph" w:styleId="BalloonText">
    <w:name w:val="Balloon Text"/>
    <w:basedOn w:val="Normal"/>
    <w:link w:val="BalloonTextChar"/>
    <w:uiPriority w:val="99"/>
    <w:semiHidden/>
    <w:unhideWhenUsed/>
    <w:rsid w:val="00FA13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1348"/>
    <w:rPr>
      <w:rFonts w:ascii="Tahoma" w:hAnsi="Tahoma" w:cs="Tahoma"/>
      <w:sz w:val="16"/>
      <w:szCs w:val="16"/>
    </w:rPr>
  </w:style>
  <w:style w:type="table" w:styleId="TableGrid">
    <w:name w:val="Table Grid"/>
    <w:basedOn w:val="TableNormal"/>
    <w:uiPriority w:val="59"/>
    <w:unhideWhenUsed/>
    <w:rsid w:val="00482B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87890">
      <w:bodyDiv w:val="1"/>
      <w:marLeft w:val="0"/>
      <w:marRight w:val="0"/>
      <w:marTop w:val="0"/>
      <w:marBottom w:val="0"/>
      <w:divBdr>
        <w:top w:val="none" w:sz="0" w:space="0" w:color="auto"/>
        <w:left w:val="none" w:sz="0" w:space="0" w:color="auto"/>
        <w:bottom w:val="none" w:sz="0" w:space="0" w:color="auto"/>
        <w:right w:val="none" w:sz="0" w:space="0" w:color="auto"/>
      </w:divBdr>
    </w:div>
    <w:div w:id="97020527">
      <w:bodyDiv w:val="1"/>
      <w:marLeft w:val="0"/>
      <w:marRight w:val="0"/>
      <w:marTop w:val="0"/>
      <w:marBottom w:val="0"/>
      <w:divBdr>
        <w:top w:val="none" w:sz="0" w:space="0" w:color="auto"/>
        <w:left w:val="none" w:sz="0" w:space="0" w:color="auto"/>
        <w:bottom w:val="none" w:sz="0" w:space="0" w:color="auto"/>
        <w:right w:val="none" w:sz="0" w:space="0" w:color="auto"/>
      </w:divBdr>
    </w:div>
    <w:div w:id="149951136">
      <w:bodyDiv w:val="1"/>
      <w:marLeft w:val="0"/>
      <w:marRight w:val="0"/>
      <w:marTop w:val="0"/>
      <w:marBottom w:val="0"/>
      <w:divBdr>
        <w:top w:val="none" w:sz="0" w:space="0" w:color="auto"/>
        <w:left w:val="none" w:sz="0" w:space="0" w:color="auto"/>
        <w:bottom w:val="none" w:sz="0" w:space="0" w:color="auto"/>
        <w:right w:val="none" w:sz="0" w:space="0" w:color="auto"/>
      </w:divBdr>
    </w:div>
    <w:div w:id="279457073">
      <w:bodyDiv w:val="1"/>
      <w:marLeft w:val="0"/>
      <w:marRight w:val="0"/>
      <w:marTop w:val="0"/>
      <w:marBottom w:val="0"/>
      <w:divBdr>
        <w:top w:val="none" w:sz="0" w:space="0" w:color="auto"/>
        <w:left w:val="none" w:sz="0" w:space="0" w:color="auto"/>
        <w:bottom w:val="none" w:sz="0" w:space="0" w:color="auto"/>
        <w:right w:val="none" w:sz="0" w:space="0" w:color="auto"/>
      </w:divBdr>
    </w:div>
    <w:div w:id="308675758">
      <w:bodyDiv w:val="1"/>
      <w:marLeft w:val="0"/>
      <w:marRight w:val="0"/>
      <w:marTop w:val="0"/>
      <w:marBottom w:val="0"/>
      <w:divBdr>
        <w:top w:val="none" w:sz="0" w:space="0" w:color="auto"/>
        <w:left w:val="none" w:sz="0" w:space="0" w:color="auto"/>
        <w:bottom w:val="none" w:sz="0" w:space="0" w:color="auto"/>
        <w:right w:val="none" w:sz="0" w:space="0" w:color="auto"/>
      </w:divBdr>
    </w:div>
    <w:div w:id="446967966">
      <w:bodyDiv w:val="1"/>
      <w:marLeft w:val="0"/>
      <w:marRight w:val="0"/>
      <w:marTop w:val="0"/>
      <w:marBottom w:val="0"/>
      <w:divBdr>
        <w:top w:val="none" w:sz="0" w:space="0" w:color="auto"/>
        <w:left w:val="none" w:sz="0" w:space="0" w:color="auto"/>
        <w:bottom w:val="none" w:sz="0" w:space="0" w:color="auto"/>
        <w:right w:val="none" w:sz="0" w:space="0" w:color="auto"/>
      </w:divBdr>
    </w:div>
    <w:div w:id="471944777">
      <w:bodyDiv w:val="1"/>
      <w:marLeft w:val="0"/>
      <w:marRight w:val="0"/>
      <w:marTop w:val="0"/>
      <w:marBottom w:val="0"/>
      <w:divBdr>
        <w:top w:val="none" w:sz="0" w:space="0" w:color="auto"/>
        <w:left w:val="none" w:sz="0" w:space="0" w:color="auto"/>
        <w:bottom w:val="none" w:sz="0" w:space="0" w:color="auto"/>
        <w:right w:val="none" w:sz="0" w:space="0" w:color="auto"/>
      </w:divBdr>
    </w:div>
    <w:div w:id="481316615">
      <w:bodyDiv w:val="1"/>
      <w:marLeft w:val="0"/>
      <w:marRight w:val="0"/>
      <w:marTop w:val="0"/>
      <w:marBottom w:val="0"/>
      <w:divBdr>
        <w:top w:val="none" w:sz="0" w:space="0" w:color="auto"/>
        <w:left w:val="none" w:sz="0" w:space="0" w:color="auto"/>
        <w:bottom w:val="none" w:sz="0" w:space="0" w:color="auto"/>
        <w:right w:val="none" w:sz="0" w:space="0" w:color="auto"/>
      </w:divBdr>
    </w:div>
    <w:div w:id="532697519">
      <w:bodyDiv w:val="1"/>
      <w:marLeft w:val="0"/>
      <w:marRight w:val="0"/>
      <w:marTop w:val="0"/>
      <w:marBottom w:val="0"/>
      <w:divBdr>
        <w:top w:val="none" w:sz="0" w:space="0" w:color="auto"/>
        <w:left w:val="none" w:sz="0" w:space="0" w:color="auto"/>
        <w:bottom w:val="none" w:sz="0" w:space="0" w:color="auto"/>
        <w:right w:val="none" w:sz="0" w:space="0" w:color="auto"/>
      </w:divBdr>
    </w:div>
    <w:div w:id="646250968">
      <w:bodyDiv w:val="1"/>
      <w:marLeft w:val="0"/>
      <w:marRight w:val="0"/>
      <w:marTop w:val="0"/>
      <w:marBottom w:val="0"/>
      <w:divBdr>
        <w:top w:val="none" w:sz="0" w:space="0" w:color="auto"/>
        <w:left w:val="none" w:sz="0" w:space="0" w:color="auto"/>
        <w:bottom w:val="none" w:sz="0" w:space="0" w:color="auto"/>
        <w:right w:val="none" w:sz="0" w:space="0" w:color="auto"/>
      </w:divBdr>
    </w:div>
    <w:div w:id="665743675">
      <w:bodyDiv w:val="1"/>
      <w:marLeft w:val="0"/>
      <w:marRight w:val="0"/>
      <w:marTop w:val="0"/>
      <w:marBottom w:val="0"/>
      <w:divBdr>
        <w:top w:val="none" w:sz="0" w:space="0" w:color="auto"/>
        <w:left w:val="none" w:sz="0" w:space="0" w:color="auto"/>
        <w:bottom w:val="none" w:sz="0" w:space="0" w:color="auto"/>
        <w:right w:val="none" w:sz="0" w:space="0" w:color="auto"/>
      </w:divBdr>
    </w:div>
    <w:div w:id="818963000">
      <w:bodyDiv w:val="1"/>
      <w:marLeft w:val="0"/>
      <w:marRight w:val="0"/>
      <w:marTop w:val="0"/>
      <w:marBottom w:val="0"/>
      <w:divBdr>
        <w:top w:val="none" w:sz="0" w:space="0" w:color="auto"/>
        <w:left w:val="none" w:sz="0" w:space="0" w:color="auto"/>
        <w:bottom w:val="none" w:sz="0" w:space="0" w:color="auto"/>
        <w:right w:val="none" w:sz="0" w:space="0" w:color="auto"/>
      </w:divBdr>
    </w:div>
    <w:div w:id="1092629712">
      <w:bodyDiv w:val="1"/>
      <w:marLeft w:val="0"/>
      <w:marRight w:val="0"/>
      <w:marTop w:val="0"/>
      <w:marBottom w:val="0"/>
      <w:divBdr>
        <w:top w:val="none" w:sz="0" w:space="0" w:color="auto"/>
        <w:left w:val="none" w:sz="0" w:space="0" w:color="auto"/>
        <w:bottom w:val="none" w:sz="0" w:space="0" w:color="auto"/>
        <w:right w:val="none" w:sz="0" w:space="0" w:color="auto"/>
      </w:divBdr>
    </w:div>
    <w:div w:id="1102603011">
      <w:bodyDiv w:val="1"/>
      <w:marLeft w:val="0"/>
      <w:marRight w:val="0"/>
      <w:marTop w:val="0"/>
      <w:marBottom w:val="0"/>
      <w:divBdr>
        <w:top w:val="none" w:sz="0" w:space="0" w:color="auto"/>
        <w:left w:val="none" w:sz="0" w:space="0" w:color="auto"/>
        <w:bottom w:val="none" w:sz="0" w:space="0" w:color="auto"/>
        <w:right w:val="none" w:sz="0" w:space="0" w:color="auto"/>
      </w:divBdr>
    </w:div>
    <w:div w:id="1117332779">
      <w:bodyDiv w:val="1"/>
      <w:marLeft w:val="0"/>
      <w:marRight w:val="0"/>
      <w:marTop w:val="0"/>
      <w:marBottom w:val="0"/>
      <w:divBdr>
        <w:top w:val="none" w:sz="0" w:space="0" w:color="auto"/>
        <w:left w:val="none" w:sz="0" w:space="0" w:color="auto"/>
        <w:bottom w:val="none" w:sz="0" w:space="0" w:color="auto"/>
        <w:right w:val="none" w:sz="0" w:space="0" w:color="auto"/>
      </w:divBdr>
    </w:div>
    <w:div w:id="1215003612">
      <w:bodyDiv w:val="1"/>
      <w:marLeft w:val="0"/>
      <w:marRight w:val="0"/>
      <w:marTop w:val="0"/>
      <w:marBottom w:val="0"/>
      <w:divBdr>
        <w:top w:val="none" w:sz="0" w:space="0" w:color="auto"/>
        <w:left w:val="none" w:sz="0" w:space="0" w:color="auto"/>
        <w:bottom w:val="none" w:sz="0" w:space="0" w:color="auto"/>
        <w:right w:val="none" w:sz="0" w:space="0" w:color="auto"/>
      </w:divBdr>
    </w:div>
    <w:div w:id="1413159629">
      <w:bodyDiv w:val="1"/>
      <w:marLeft w:val="0"/>
      <w:marRight w:val="0"/>
      <w:marTop w:val="0"/>
      <w:marBottom w:val="0"/>
      <w:divBdr>
        <w:top w:val="none" w:sz="0" w:space="0" w:color="auto"/>
        <w:left w:val="none" w:sz="0" w:space="0" w:color="auto"/>
        <w:bottom w:val="none" w:sz="0" w:space="0" w:color="auto"/>
        <w:right w:val="none" w:sz="0" w:space="0" w:color="auto"/>
      </w:divBdr>
    </w:div>
    <w:div w:id="1448310341">
      <w:bodyDiv w:val="1"/>
      <w:marLeft w:val="0"/>
      <w:marRight w:val="0"/>
      <w:marTop w:val="0"/>
      <w:marBottom w:val="0"/>
      <w:divBdr>
        <w:top w:val="none" w:sz="0" w:space="0" w:color="auto"/>
        <w:left w:val="none" w:sz="0" w:space="0" w:color="auto"/>
        <w:bottom w:val="none" w:sz="0" w:space="0" w:color="auto"/>
        <w:right w:val="none" w:sz="0" w:space="0" w:color="auto"/>
      </w:divBdr>
    </w:div>
    <w:div w:id="1567521889">
      <w:bodyDiv w:val="1"/>
      <w:marLeft w:val="0"/>
      <w:marRight w:val="0"/>
      <w:marTop w:val="0"/>
      <w:marBottom w:val="0"/>
      <w:divBdr>
        <w:top w:val="none" w:sz="0" w:space="0" w:color="auto"/>
        <w:left w:val="none" w:sz="0" w:space="0" w:color="auto"/>
        <w:bottom w:val="none" w:sz="0" w:space="0" w:color="auto"/>
        <w:right w:val="none" w:sz="0" w:space="0" w:color="auto"/>
      </w:divBdr>
    </w:div>
    <w:div w:id="1761179025">
      <w:bodyDiv w:val="1"/>
      <w:marLeft w:val="0"/>
      <w:marRight w:val="0"/>
      <w:marTop w:val="0"/>
      <w:marBottom w:val="0"/>
      <w:divBdr>
        <w:top w:val="none" w:sz="0" w:space="0" w:color="auto"/>
        <w:left w:val="none" w:sz="0" w:space="0" w:color="auto"/>
        <w:bottom w:val="none" w:sz="0" w:space="0" w:color="auto"/>
        <w:right w:val="none" w:sz="0" w:space="0" w:color="auto"/>
      </w:divBdr>
    </w:div>
    <w:div w:id="1882475018">
      <w:bodyDiv w:val="1"/>
      <w:marLeft w:val="0"/>
      <w:marRight w:val="0"/>
      <w:marTop w:val="0"/>
      <w:marBottom w:val="0"/>
      <w:divBdr>
        <w:top w:val="none" w:sz="0" w:space="0" w:color="auto"/>
        <w:left w:val="none" w:sz="0" w:space="0" w:color="auto"/>
        <w:bottom w:val="none" w:sz="0" w:space="0" w:color="auto"/>
        <w:right w:val="none" w:sz="0" w:space="0" w:color="auto"/>
      </w:divBdr>
    </w:div>
    <w:div w:id="2018148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97E527-6B6B-4D4C-A82C-6C41C1278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8</Pages>
  <Words>296378</Words>
  <Characters>1689356</Characters>
  <Application>Microsoft Office Word</Application>
  <DocSecurity>0</DocSecurity>
  <Lines>14077</Lines>
  <Paragraphs>396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9817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slie Molina</dc:creator>
  <cp:lastModifiedBy>Leslie Molina</cp:lastModifiedBy>
  <cp:revision>8</cp:revision>
  <cp:lastPrinted>2016-07-05T14:26:00Z</cp:lastPrinted>
  <dcterms:created xsi:type="dcterms:W3CDTF">2019-08-15T07:20:00Z</dcterms:created>
  <dcterms:modified xsi:type="dcterms:W3CDTF">2019-08-15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577d590-6434-3a3f-a49f-969a9ccb2693</vt:lpwstr>
  </property>
  <property fmtid="{D5CDD505-2E9C-101B-9397-08002B2CF9AE}" pid="24" name="Mendeley Citation Style_1">
    <vt:lpwstr>http://www.zotero.org/styles/vancouver</vt:lpwstr>
  </property>
</Properties>
</file>